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DD5FE19"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r w:rsidR="00FD4FA3">
        <w:rPr>
          <w:b/>
          <w:bCs/>
          <w:sz w:val="30"/>
          <w:szCs w:val="30"/>
        </w:rPr>
        <w:t xml:space="preserve">individual </w:t>
      </w:r>
      <w:r w:rsidR="002E36D8">
        <w:rPr>
          <w:b/>
          <w:bCs/>
          <w:sz w:val="30"/>
          <w:szCs w:val="30"/>
        </w:rPr>
        <w:t>states, urban areas</w:t>
      </w:r>
      <w:r w:rsidR="00FD37D6">
        <w:rPr>
          <w:b/>
          <w:bCs/>
          <w:sz w:val="30"/>
          <w:szCs w:val="30"/>
        </w:rPr>
        <w:t>, and landfills</w:t>
      </w:r>
    </w:p>
    <w:p w14:paraId="3174176E" w14:textId="72CB2701"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proofErr w:type="spellStart"/>
      <w:r w:rsidR="00FD37D6" w:rsidRPr="00C9294D">
        <w:rPr>
          <w:color w:val="000000" w:themeColor="text1"/>
        </w:rPr>
        <w:t>Zichong</w:t>
      </w:r>
      <w:proofErr w:type="spellEnd"/>
      <w:r w:rsidR="00FD37D6" w:rsidRPr="00C9294D">
        <w:rPr>
          <w:color w:val="000000" w:themeColor="text1"/>
        </w:rPr>
        <w:t xml:space="preserve">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5F03CD">
        <w:rPr>
          <w:color w:val="000000" w:themeColor="text1"/>
          <w:vertAlign w:val="superscript"/>
        </w:rPr>
        <w:t>6</w:t>
      </w:r>
      <w:r w:rsidR="00AE57E9" w:rsidRPr="00C9294D">
        <w:rPr>
          <w:color w:val="000000" w:themeColor="text1"/>
        </w:rPr>
        <w:t>, A</w:t>
      </w:r>
      <w:r w:rsidRPr="00C9294D">
        <w:rPr>
          <w:color w:val="000000" w:themeColor="text1"/>
        </w:rPr>
        <w:t>. Anthony Bloom</w:t>
      </w:r>
      <w:r w:rsidR="005F03CD">
        <w:rPr>
          <w:color w:val="000000" w:themeColor="text1"/>
          <w:vertAlign w:val="superscript"/>
        </w:rPr>
        <w:t>6</w:t>
      </w:r>
      <w:r w:rsidR="007B190B" w:rsidRPr="00C9294D">
        <w:rPr>
          <w:color w:val="000000" w:themeColor="text1"/>
        </w:rPr>
        <w:t xml:space="preserve">, </w:t>
      </w:r>
      <w:r w:rsidRPr="00C9294D">
        <w:rPr>
          <w:color w:val="000000" w:themeColor="text1"/>
        </w:rPr>
        <w:t>John Worden</w:t>
      </w:r>
      <w:r w:rsidR="005F03CD">
        <w:rPr>
          <w:color w:val="000000" w:themeColor="text1"/>
          <w:vertAlign w:val="superscript"/>
        </w:rPr>
        <w:t>6</w:t>
      </w:r>
      <w:r w:rsidR="00AE57E9" w:rsidRPr="00C9294D">
        <w:rPr>
          <w:color w:val="000000" w:themeColor="text1"/>
        </w:rPr>
        <w:t xml:space="preserve">, </w:t>
      </w:r>
      <w:r w:rsidR="003A50E0">
        <w:rPr>
          <w:color w:val="000000" w:themeColor="text1"/>
        </w:rPr>
        <w:t>Robert N. Stavins</w:t>
      </w:r>
      <w:r w:rsidR="003A50E0">
        <w:rPr>
          <w:color w:val="000000" w:themeColor="text1"/>
          <w:vertAlign w:val="superscript"/>
        </w:rPr>
        <w:t>7</w:t>
      </w:r>
      <w:r w:rsidR="003A50E0">
        <w:rPr>
          <w:color w:val="000000" w:themeColor="text1"/>
        </w:rPr>
        <w:t xml:space="preserve">, </w:t>
      </w:r>
      <w:r w:rsidR="00FD37D6" w:rsidRPr="00C9294D">
        <w:rPr>
          <w:color w:val="000000" w:themeColor="text1"/>
        </w:rPr>
        <w:t xml:space="preserve">Cynthia A. </w:t>
      </w:r>
      <w:r w:rsidR="003A50E0" w:rsidRPr="00C9294D">
        <w:rPr>
          <w:color w:val="000000" w:themeColor="text1"/>
        </w:rPr>
        <w:t>Randles</w:t>
      </w:r>
      <w:r w:rsidR="003A50E0">
        <w:rPr>
          <w:color w:val="000000" w:themeColor="text1"/>
          <w:vertAlign w:val="superscript"/>
        </w:rPr>
        <w:t>8</w:t>
      </w:r>
      <w:r w:rsidR="003372D9">
        <w:rPr>
          <w:color w:val="000000" w:themeColor="text1"/>
          <w:vertAlign w:val="superscript"/>
        </w:rPr>
        <w:t>*</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2F68CEEB"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 xml:space="preserve">SRON Netherlands Institute for Space Research, </w:t>
      </w:r>
      <w:r w:rsidR="00E67034">
        <w:rPr>
          <w:color w:val="000000" w:themeColor="text1"/>
          <w:sz w:val="18"/>
          <w:szCs w:val="18"/>
        </w:rPr>
        <w:t>Leiden</w:t>
      </w:r>
      <w:r w:rsidRPr="00C9294D">
        <w:rPr>
          <w:color w:val="000000" w:themeColor="text1"/>
          <w:sz w:val="18"/>
          <w:szCs w:val="18"/>
        </w:rPr>
        <w: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07D5C17C" w14:textId="29841760" w:rsidR="00FD37D6" w:rsidRDefault="005F03CD" w:rsidP="00FD37D6">
      <w:pPr>
        <w:pStyle w:val="Affiliation"/>
        <w:spacing w:before="0"/>
        <w:rPr>
          <w:color w:val="000000" w:themeColor="text1"/>
          <w:sz w:val="18"/>
          <w:szCs w:val="18"/>
          <w:lang w:val="en-US"/>
        </w:rPr>
      </w:pPr>
      <w:r>
        <w:rPr>
          <w:color w:val="000000" w:themeColor="text1"/>
          <w:sz w:val="18"/>
          <w:szCs w:val="18"/>
          <w:vertAlign w:val="superscript"/>
          <w:lang w:val="en-US"/>
        </w:rPr>
        <w:t>6</w:t>
      </w:r>
      <w:r w:rsidR="00FD37D6" w:rsidRPr="005F03CD">
        <w:rPr>
          <w:color w:val="000000" w:themeColor="text1"/>
          <w:sz w:val="18"/>
          <w:szCs w:val="18"/>
          <w:lang w:val="en-US"/>
        </w:rPr>
        <w:t>Jet Propulsion Laboratory, California Institute of Technology, Pasadena, California, USA</w:t>
      </w:r>
    </w:p>
    <w:p w14:paraId="4B819385" w14:textId="73A8F314" w:rsidR="003A50E0" w:rsidRPr="005F03CD" w:rsidRDefault="003A50E0"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Pr>
          <w:color w:val="000000" w:themeColor="text1"/>
          <w:sz w:val="18"/>
          <w:szCs w:val="18"/>
          <w:lang w:val="en-US"/>
        </w:rPr>
        <w:t>Harvard Kennedy School, Cambridge, MA, USA</w:t>
      </w:r>
    </w:p>
    <w:p w14:paraId="3C7D0E64" w14:textId="76A45310" w:rsidR="00FD37D6" w:rsidRDefault="003A50E0" w:rsidP="00AE57E9">
      <w:pPr>
        <w:pStyle w:val="Affiliation"/>
        <w:spacing w:before="0"/>
        <w:rPr>
          <w:color w:val="000000" w:themeColor="text1"/>
          <w:sz w:val="18"/>
          <w:szCs w:val="18"/>
          <w:lang w:val="en-US"/>
        </w:rPr>
      </w:pPr>
      <w:r>
        <w:rPr>
          <w:color w:val="000000" w:themeColor="text1"/>
          <w:sz w:val="18"/>
          <w:szCs w:val="18"/>
          <w:vertAlign w:val="superscript"/>
          <w:lang w:val="en-US"/>
        </w:rPr>
        <w:t>8</w:t>
      </w:r>
      <w:r w:rsidRPr="005F03CD">
        <w:rPr>
          <w:color w:val="000000" w:themeColor="text1"/>
          <w:sz w:val="18"/>
          <w:szCs w:val="18"/>
          <w:lang w:val="en-US"/>
        </w:rPr>
        <w:t xml:space="preserve">ExxonMobil </w:t>
      </w:r>
      <w:r w:rsidR="00C83EBD">
        <w:rPr>
          <w:color w:val="000000" w:themeColor="text1"/>
          <w:sz w:val="18"/>
          <w:szCs w:val="18"/>
          <w:lang w:val="en-US"/>
        </w:rPr>
        <w:t>Technology</w:t>
      </w:r>
      <w:r w:rsidR="00C83EBD" w:rsidRPr="005F03CD">
        <w:rPr>
          <w:color w:val="000000" w:themeColor="text1"/>
          <w:sz w:val="18"/>
          <w:szCs w:val="18"/>
          <w:lang w:val="en-US"/>
        </w:rPr>
        <w:t xml:space="preserve"> </w:t>
      </w:r>
      <w:r w:rsidR="00FD37D6" w:rsidRPr="005F03CD">
        <w:rPr>
          <w:color w:val="000000" w:themeColor="text1"/>
          <w:sz w:val="18"/>
          <w:szCs w:val="18"/>
          <w:lang w:val="en-US"/>
        </w:rPr>
        <w:t>and Engineering Company, Annandale, NJ, USA</w:t>
      </w:r>
    </w:p>
    <w:p w14:paraId="45B6DC74" w14:textId="3914B347" w:rsidR="00CC68F7" w:rsidRPr="005F03CD" w:rsidRDefault="003372D9" w:rsidP="00AE57E9">
      <w:pPr>
        <w:pStyle w:val="Affiliation"/>
        <w:spacing w:before="0"/>
        <w:rPr>
          <w:color w:val="000000" w:themeColor="text1"/>
          <w:sz w:val="18"/>
          <w:szCs w:val="18"/>
          <w:lang w:val="en-US"/>
        </w:rPr>
      </w:pPr>
      <w:r>
        <w:rPr>
          <w:color w:val="000000" w:themeColor="text1"/>
          <w:sz w:val="18"/>
          <w:szCs w:val="18"/>
          <w:vertAlign w:val="superscript"/>
          <w:lang w:val="en-US"/>
        </w:rPr>
        <w:t>*</w:t>
      </w:r>
      <w:r>
        <w:rPr>
          <w:color w:val="000000" w:themeColor="text1"/>
          <w:sz w:val="18"/>
          <w:szCs w:val="18"/>
          <w:lang w:val="en-US"/>
        </w:rPr>
        <w:t xml:space="preserve">Now at United </w:t>
      </w:r>
      <w:r w:rsidR="00CC68F7">
        <w:rPr>
          <w:color w:val="000000" w:themeColor="text1"/>
          <w:sz w:val="18"/>
          <w:szCs w:val="18"/>
          <w:lang w:val="en-US"/>
        </w:rPr>
        <w:t>Nations Environment Program International Methane Emissions Observatory</w:t>
      </w:r>
      <w:r w:rsidR="00CC68F7" w:rsidRPr="005F03CD">
        <w:rPr>
          <w:color w:val="000000" w:themeColor="text1"/>
          <w:sz w:val="18"/>
          <w:szCs w:val="18"/>
          <w:lang w:val="en-US"/>
        </w:rPr>
        <w:t xml:space="preserve">, </w:t>
      </w:r>
      <w:r w:rsidR="00CC68F7">
        <w:rPr>
          <w:color w:val="000000" w:themeColor="text1"/>
          <w:sz w:val="18"/>
          <w:szCs w:val="18"/>
          <w:lang w:val="en-US"/>
        </w:rPr>
        <w:t>Paris, France</w:t>
      </w:r>
    </w:p>
    <w:p w14:paraId="28BCF142" w14:textId="77777777" w:rsidR="00FD37D6" w:rsidRDefault="00FD37D6" w:rsidP="002E36D8"/>
    <w:p w14:paraId="532E8140" w14:textId="77C06FB0" w:rsidR="008A7578" w:rsidRDefault="00A440C1">
      <w:pPr>
        <w:rPr>
          <w:b/>
          <w:bCs/>
        </w:rPr>
      </w:pPr>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E96407">
        <w:t>Greenhouse Gas Emissions</w:t>
      </w:r>
      <w:r w:rsidR="00361369">
        <w:t xml:space="preserve"> </w:t>
      </w:r>
      <w:r w:rsidR="00E96407">
        <w:t>I</w:t>
      </w:r>
      <w:r w:rsidRPr="00C01462">
        <w:t>nventor</w:t>
      </w:r>
      <w:r w:rsidR="000C67B6">
        <w:t>y</w:t>
      </w:r>
      <w:r w:rsidRPr="00C01462">
        <w:t xml:space="preserve"> </w:t>
      </w:r>
      <w:r w:rsidR="00E96407">
        <w:t xml:space="preserve">(GHGI) </w:t>
      </w:r>
      <w:r w:rsidR="00361369">
        <w:t xml:space="preserve">serves as </w:t>
      </w:r>
      <w:r w:rsidR="00990DDD">
        <w:t>basis for the</w:t>
      </w:r>
      <w:r w:rsidR="00D27EB9">
        <w:t xml:space="preserve"> p</w:t>
      </w:r>
      <w:r w:rsidR="00361369">
        <w:t>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00423E82">
        <w:t xml:space="preserve">for an eight-member inversion ensemble </w:t>
      </w:r>
      <w:r w:rsidRPr="00C01462">
        <w:t>through analytical minimization of a Bayesian cost function. We achieve high resolution with a reduced-rank characterization of the</w:t>
      </w:r>
      <w:r w:rsidR="00423E82">
        <w:t xml:space="preserve"> observing system</w:t>
      </w:r>
      <w:r w:rsidRPr="00C01462">
        <w:t xml:space="preserve"> that </w:t>
      </w:r>
      <w:r w:rsidR="002E7370">
        <w:t xml:space="preserve">optimally </w:t>
      </w:r>
      <w:r w:rsidR="0060323A">
        <w:t>preserves</w:t>
      </w:r>
      <w:r w:rsidRPr="00C01462">
        <w:t xml:space="preserve"> information content</w:t>
      </w:r>
      <w:r w:rsidR="002E36D8">
        <w:t>. 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w:t>
      </w:r>
      <w:r w:rsidR="00E96407">
        <w:t xml:space="preserve">the </w:t>
      </w:r>
      <w:r w:rsidR="00361369">
        <w:t>ensemble</w:t>
      </w:r>
      <w:r w:rsidR="002E36D8">
        <w:t>. This is</w:t>
      </w:r>
      <w:r w:rsidR="00E74256">
        <w:t xml:space="preserve"> </w:t>
      </w:r>
      <w:r w:rsidR="00BC2011">
        <w:t xml:space="preserve">a </w:t>
      </w:r>
      <w:r w:rsidR="005A3C8A">
        <w:t>13</w:t>
      </w:r>
      <w:r w:rsidR="00322BAE">
        <w:t xml:space="preserve">% increase </w:t>
      </w:r>
      <w:r w:rsidR="00BC2011">
        <w:t xml:space="preserve">from the </w:t>
      </w:r>
      <w:r w:rsidR="00E200BC">
        <w:t>202</w:t>
      </w:r>
      <w:r w:rsidR="005A3C8A">
        <w:t>3</w:t>
      </w:r>
      <w:r w:rsidR="00E200BC">
        <w:t xml:space="preserve"> </w:t>
      </w:r>
      <w:r w:rsidR="00BC2011">
        <w:t xml:space="preserve">GHGI estimate </w:t>
      </w:r>
      <w:r w:rsidR="005A3C8A">
        <w:t xml:space="preserve">for CONUS </w:t>
      </w:r>
      <w:r w:rsidR="00BC2011">
        <w:t xml:space="preserve">of </w:t>
      </w:r>
      <w:r w:rsidR="00BC2011" w:rsidRPr="00C01462">
        <w:t>2</w:t>
      </w:r>
      <w:r w:rsidR="005A3C8A">
        <w:t>7</w:t>
      </w:r>
      <w:r w:rsidR="00BC2011" w:rsidRPr="00C01462">
        <w:t>.</w:t>
      </w:r>
      <w:r w:rsidR="005A3C8A">
        <w:t>3</w:t>
      </w:r>
      <w:r w:rsidR="00BC2011" w:rsidRPr="00C01462">
        <w:t xml:space="preserve"> </w:t>
      </w:r>
      <w:r w:rsidR="0082453E">
        <w:t>(2</w:t>
      </w:r>
      <w:r w:rsidR="00C73DE8">
        <w:t>5</w:t>
      </w:r>
      <w:r w:rsidR="0082453E">
        <w:t>.</w:t>
      </w:r>
      <w:r w:rsidR="00C73DE8">
        <w:t>1</w:t>
      </w:r>
      <w:r w:rsidR="0082453E">
        <w:t xml:space="preserve"> - </w:t>
      </w:r>
      <w:r w:rsidR="005A3C8A">
        <w:t>30</w:t>
      </w:r>
      <w:r w:rsidR="0082453E">
        <w:t>.</w:t>
      </w:r>
      <w:r w:rsidR="00C73DE8">
        <w:t>6</w:t>
      </w:r>
      <w:r w:rsidR="0082453E">
        <w:t xml:space="preserve">) </w:t>
      </w:r>
      <w:proofErr w:type="spellStart"/>
      <w:r w:rsidR="00BC2011" w:rsidRPr="00C01462">
        <w:t>Tg</w:t>
      </w:r>
      <w:proofErr w:type="spellEnd"/>
      <w:r w:rsidR="00BC2011" w:rsidRPr="00C01462">
        <w:t xml:space="preserve"> a</w:t>
      </w:r>
      <w:r w:rsidR="00BC2011" w:rsidRPr="00C01462">
        <w:rPr>
          <w:vertAlign w:val="superscript"/>
        </w:rPr>
        <w:t>-1</w:t>
      </w:r>
      <w:r w:rsidR="00BD166D">
        <w:t xml:space="preserve"> for 201</w:t>
      </w:r>
      <w:r w:rsidR="00D27EB9">
        <w:t xml:space="preserve">9, </w:t>
      </w:r>
      <w:r w:rsidR="0082453E">
        <w:t>where the values in parentheses give the 95% confidence interval</w:t>
      </w:r>
      <w:r w:rsidR="00BD166D">
        <w:t xml:space="preserve">. </w:t>
      </w:r>
      <w:r w:rsidR="005D24C9" w:rsidRPr="00713109">
        <w:t xml:space="preserve">We partition emissions by sector, with livestock emissions of 10.4 (10.0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proofErr w:type="gramStart"/>
      <w:r w:rsidR="005D24C9" w:rsidRPr="00713109">
        <w:t>oil</w:t>
      </w:r>
      <w:proofErr w:type="gramEnd"/>
      <w:r w:rsidR="005D24C9" w:rsidRPr="00713109">
        <w:t xml:space="preserve"> and gas of 10.4 (10.1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coal of 1.5 (1.2 - 1.9)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landfills of 6.9 (6.4 - 7.5)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astewater of 0.6 (0.5 - 0.7), and other anthropogenic sources of 1.1 (1.0 - 1.2)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r w:rsidR="00A22755">
        <w:t>Relative to the GHGI, w</w:t>
      </w:r>
      <w:r w:rsidR="00A71C1D">
        <w:t xml:space="preserve">e find </w:t>
      </w:r>
      <w:r w:rsidR="00BD166D">
        <w:t xml:space="preserve">the largest </w:t>
      </w:r>
      <w:r w:rsidR="000C67B6">
        <w:t xml:space="preserve">increase </w:t>
      </w:r>
      <w:r w:rsidR="00BD166D">
        <w:t>(</w:t>
      </w:r>
      <w:r w:rsidR="005A3C8A">
        <w:t>51</w:t>
      </w:r>
      <w:r w:rsidR="00BD166D">
        <w:t xml:space="preserve">%) </w:t>
      </w:r>
      <w:r w:rsidR="00A22755">
        <w:t xml:space="preserve">for landfills </w:t>
      </w:r>
      <w:r w:rsidR="001816DF">
        <w:t>with smaller increases for oil and gas (</w:t>
      </w:r>
      <w:r w:rsidR="005A3C8A">
        <w:t>12</w:t>
      </w:r>
      <w:r w:rsidR="001816DF">
        <w:t xml:space="preserve">%) and livestock (11%). </w:t>
      </w:r>
      <w:r w:rsidR="001C616A">
        <w:t xml:space="preserve">These three sectors are responsible for 89% of posterior anthropogenic emissions in CONUS. </w:t>
      </w:r>
      <w:r w:rsidR="001816DF">
        <w:t>T</w:t>
      </w:r>
      <w:r w:rsidR="00BD166D">
        <w:t>he largest</w:t>
      </w:r>
      <w:r w:rsidR="000C67B6">
        <w:t xml:space="preserve"> decrease</w:t>
      </w:r>
      <w:r w:rsidR="00BD166D">
        <w:t xml:space="preserve"> (2</w:t>
      </w:r>
      <w:r w:rsidR="0088523A">
        <w:t>8</w:t>
      </w:r>
      <w:r w:rsidR="00BD166D">
        <w:t>%)</w:t>
      </w:r>
      <w:r w:rsidR="000C67B6">
        <w:t xml:space="preserve"> </w:t>
      </w:r>
      <w:r w:rsidR="001816DF">
        <w:t xml:space="preserve">occurs </w:t>
      </w:r>
      <w:r w:rsidR="00A22755">
        <w:t>for coal</w:t>
      </w:r>
      <w:r w:rsidR="00A66DA1">
        <w:t xml:space="preserve">. </w:t>
      </w:r>
      <w:r w:rsidR="002E7370">
        <w:t xml:space="preserve">We find a large </w:t>
      </w:r>
      <w:r w:rsidR="000104CE">
        <w:t>median</w:t>
      </w:r>
      <w:r w:rsidR="00396BDB">
        <w:t xml:space="preserve"> </w:t>
      </w:r>
      <w:r w:rsidR="000104CE">
        <w:t>77</w:t>
      </w:r>
      <w:r w:rsidR="00396BDB">
        <w:t xml:space="preserve">% </w:t>
      </w:r>
      <w:r w:rsidR="002E7370">
        <w:t>increase in landfill methane emission estimates reported</w:t>
      </w:r>
      <w:r w:rsidR="00423E82">
        <w:t xml:space="preserve"> by 73 facilities</w:t>
      </w:r>
      <w:r w:rsidR="002E7370">
        <w:t xml:space="preserve"> to the EPA’s Greenhouse Gas Reporting Program (GHGRP), </w:t>
      </w:r>
      <w:r w:rsidR="00990DDD">
        <w:t xml:space="preserve">a key data source for the GHGI, </w:t>
      </w:r>
      <w:r w:rsidR="002E7370">
        <w:t>which w</w:t>
      </w:r>
      <w:r w:rsidR="00604A12">
        <w:t>e attribute to overestimated recovery efficiencies at landfill gas collection facilities</w:t>
      </w:r>
      <w:r w:rsidR="002E7370">
        <w:t xml:space="preserve"> and to </w:t>
      </w:r>
      <w:r w:rsidR="00604A12">
        <w:t xml:space="preserve">underestimated emissions from </w:t>
      </w:r>
      <w:r w:rsidR="00423E82">
        <w:t>site-specific operational changes and leaks.</w:t>
      </w:r>
      <w:r w:rsidR="00604A12">
        <w:t xml:space="preserve"> </w:t>
      </w:r>
      <w:r w:rsidR="004C2B85">
        <w:t xml:space="preserve">We </w:t>
      </w:r>
      <w:r w:rsidR="002E36D8">
        <w:t xml:space="preserve">exploit the high resolution of our inversion to quantify emissions in the </w:t>
      </w:r>
      <w:r w:rsidR="004C2B85">
        <w:t>48 states</w:t>
      </w:r>
      <w:r w:rsidR="002E36D8">
        <w:t xml:space="preserve"> in CONUS</w:t>
      </w:r>
      <w:r w:rsidR="00BD166D">
        <w:t xml:space="preserve">, which we </w:t>
      </w:r>
      <w:r w:rsidR="0088027E">
        <w:t>compare</w:t>
      </w:r>
      <w:r w:rsidR="002E36D8">
        <w:t xml:space="preserve"> </w:t>
      </w:r>
      <w:r w:rsidR="0088027E">
        <w:t xml:space="preserve">to </w:t>
      </w:r>
      <w:r w:rsidR="002E7370">
        <w:t>the</w:t>
      </w:r>
      <w:r w:rsidR="005A3C8A">
        <w:t xml:space="preserve"> </w:t>
      </w:r>
      <w:r w:rsidR="002E7370">
        <w:t>GHGI</w:t>
      </w:r>
      <w:r w:rsidR="0088027E">
        <w:t xml:space="preserve">’s </w:t>
      </w:r>
      <w:r w:rsidR="00E83727">
        <w:t>new</w:t>
      </w:r>
      <w:r w:rsidR="0088027E">
        <w:t xml:space="preserve"> state</w:t>
      </w:r>
      <w:r w:rsidR="002E36D8">
        <w:t>-level</w:t>
      </w:r>
      <w:r w:rsidR="0088027E">
        <w:t xml:space="preserve"> inventories</w:t>
      </w:r>
      <w:r w:rsidR="00990DDD">
        <w:t>, most recently published with the 2022 GHGI,</w:t>
      </w:r>
      <w:r w:rsidR="002E36D8">
        <w:t xml:space="preserve"> as well as </w:t>
      </w:r>
      <w:r w:rsidR="00A22755">
        <w:t xml:space="preserve">to </w:t>
      </w:r>
      <w:r w:rsidR="002E36D8">
        <w:t>independent inventories produced by state</w:t>
      </w:r>
      <w:r w:rsidR="007E07CB">
        <w:t>s</w:t>
      </w:r>
      <w:r w:rsidR="00A71C1D">
        <w:t>.</w:t>
      </w:r>
      <w:r w:rsidR="0088027E">
        <w:t xml:space="preserve"> </w:t>
      </w:r>
      <w:r w:rsidR="002E36D8">
        <w:t>Our p</w:t>
      </w:r>
      <w:r w:rsidR="0088027E">
        <w:t xml:space="preserve">osterior emissions are on average </w:t>
      </w:r>
      <w:r w:rsidR="007E07CB">
        <w:t>34</w:t>
      </w:r>
      <w:r w:rsidR="0088027E">
        <w:t xml:space="preserve">% larger than </w:t>
      </w:r>
      <w:r w:rsidR="002E36D8">
        <w:t xml:space="preserve">the </w:t>
      </w:r>
      <w:r w:rsidR="00990DDD">
        <w:t xml:space="preserve">2022 </w:t>
      </w:r>
      <w:r w:rsidR="002E7370">
        <w:t xml:space="preserve">GHGI </w:t>
      </w:r>
      <w:r w:rsidR="0088027E">
        <w:t>in the largest 10 methane-producing state</w:t>
      </w:r>
      <w:r w:rsidR="002E36D8">
        <w:t>s, with</w:t>
      </w:r>
      <w:r w:rsidR="0088027E">
        <w:t xml:space="preserve"> the </w:t>
      </w:r>
      <w:r w:rsidR="00396BDB">
        <w:t xml:space="preserve">biggest </w:t>
      </w:r>
      <w:r w:rsidR="00E83727">
        <w:t>upward</w:t>
      </w:r>
      <w:r w:rsidR="0088027E">
        <w:t xml:space="preserve"> adjustments in states with large oil and gas emissions </w:t>
      </w:r>
      <w:r w:rsidR="00E76878">
        <w:t xml:space="preserve">(e.g., Texas, New Mexico, Louisiana, and Oklahoma) </w:t>
      </w:r>
      <w:r w:rsidR="0088027E">
        <w:t xml:space="preserve">and the </w:t>
      </w:r>
      <w:r w:rsidR="00396BDB">
        <w:t xml:space="preserve">biggest </w:t>
      </w:r>
      <w:r w:rsidR="0088027E">
        <w:t xml:space="preserve">downward </w:t>
      </w:r>
      <w:r w:rsidR="002E36D8">
        <w:t>adjustments</w:t>
      </w:r>
      <w:r w:rsidR="0088027E">
        <w:t xml:space="preserve"> in states with large contributions from coal emissions</w:t>
      </w:r>
      <w:r w:rsidR="00E76878">
        <w:t xml:space="preserve"> (e.g., Wyoming, West Virginia, and Pennsylvania)</w:t>
      </w:r>
      <w:r w:rsidR="0088027E">
        <w:t>.</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r w:rsidR="00A22755">
        <w:t xml:space="preserve"> in CONUS</w:t>
      </w:r>
      <w:r w:rsidR="0088027E">
        <w:t xml:space="preserve">. </w:t>
      </w:r>
      <w:r w:rsidR="00A22755">
        <w:t xml:space="preserve">Emissions for these urban areas </w:t>
      </w:r>
      <w:r w:rsidR="00396BDB">
        <w:t xml:space="preserve">total 6.0 (5.4 - 6.7) </w:t>
      </w:r>
      <w:proofErr w:type="spellStart"/>
      <w:r w:rsidR="00396BDB" w:rsidRPr="00C01462">
        <w:t>Tg</w:t>
      </w:r>
      <w:proofErr w:type="spellEnd"/>
      <w:r w:rsidR="00396BDB" w:rsidRPr="00C01462">
        <w:t xml:space="preserve"> a</w:t>
      </w:r>
      <w:r w:rsidR="00396BDB" w:rsidRPr="00C01462">
        <w:rPr>
          <w:vertAlign w:val="superscript"/>
        </w:rPr>
        <w:t>-1</w:t>
      </w:r>
      <w:r w:rsidR="00396BDB">
        <w:t>, equivalent to a fifth of CONUS anthropogenic emissions, and are</w:t>
      </w:r>
      <w:r w:rsidR="00396BDB" w:rsidRPr="00D84D22">
        <w:t xml:space="preserve"> </w:t>
      </w:r>
      <w:r w:rsidR="007E07CB">
        <w:t xml:space="preserve">on average </w:t>
      </w:r>
      <w:r w:rsidR="005A3C8A">
        <w:t>39 (27 - 52) %</w:t>
      </w:r>
      <w:r w:rsidR="00A66DA1">
        <w:t xml:space="preserve"> </w:t>
      </w:r>
      <w:r w:rsidR="00A22755">
        <w:t xml:space="preserve">larger than </w:t>
      </w:r>
      <w:r w:rsidR="00396BDB">
        <w:t>a spatially allocated</w:t>
      </w:r>
      <w:r w:rsidR="00A22755">
        <w:t xml:space="preserve"> </w:t>
      </w:r>
      <w:r w:rsidR="00396BDB">
        <w:t xml:space="preserve">version of the </w:t>
      </w:r>
      <w:r w:rsidR="00990DDD">
        <w:t xml:space="preserve">2023 </w:t>
      </w:r>
      <w:r w:rsidR="00A22755">
        <w:t>GHG</w:t>
      </w:r>
      <w:r w:rsidR="00D27EB9">
        <w:t>I,</w:t>
      </w:r>
      <w:r w:rsidR="007E07CB">
        <w:t xml:space="preserve"> which we </w:t>
      </w:r>
      <w:r w:rsidR="00F61A49">
        <w:t>attribute to underestimated landfill and gas distribution emissions.</w:t>
      </w:r>
      <w:r w:rsidR="00527F11">
        <w:t xml:space="preserve"> The </w:t>
      </w:r>
      <w:r w:rsidR="007D56BB">
        <w:t>large</w:t>
      </w:r>
      <w:r w:rsidR="00527F11">
        <w:t xml:space="preserve"> </w:t>
      </w:r>
      <w:r w:rsidR="007D56BB">
        <w:t xml:space="preserve">upward </w:t>
      </w:r>
      <w:r w:rsidR="00527F11">
        <w:lastRenderedPageBreak/>
        <w:t>correction</w:t>
      </w:r>
      <w:r w:rsidR="007D56BB">
        <w:t>s to the GHGI at all scales found here</w:t>
      </w:r>
      <w:r w:rsidR="0034756F">
        <w:t xml:space="preserve"> may</w:t>
      </w:r>
      <w:r w:rsidR="007D56BB">
        <w:t xml:space="preserve"> present challenge</w:t>
      </w:r>
      <w:r w:rsidR="0034756F">
        <w:t>s</w:t>
      </w:r>
      <w:r w:rsidR="007D56BB">
        <w:t xml:space="preserve"> </w:t>
      </w:r>
      <w:r w:rsidR="0034756F">
        <w:t>for</w:t>
      </w:r>
      <w:r w:rsidR="007D56BB">
        <w:t xml:space="preserve"> U.S. climate policies and goals, many of which target </w:t>
      </w:r>
      <w:r w:rsidR="00857C98">
        <w:t>significant</w:t>
      </w:r>
      <w:r w:rsidR="007D56BB">
        <w:t xml:space="preserve"> reductions in methane emissions.</w:t>
      </w:r>
    </w:p>
    <w:p w14:paraId="4FA3B775" w14:textId="77777777" w:rsidR="008A7578" w:rsidRDefault="008A7578"/>
    <w:p w14:paraId="5092385D" w14:textId="2BBD7670" w:rsidR="00B44582" w:rsidRPr="00C01462" w:rsidRDefault="00B44582" w:rsidP="002E36D8">
      <w:r w:rsidRPr="00C01462">
        <w:rPr>
          <w:b/>
          <w:bCs/>
        </w:rPr>
        <w:t>1 Introduction</w:t>
      </w:r>
    </w:p>
    <w:p w14:paraId="3B901380" w14:textId="5F6CEB51" w:rsidR="00FA4A08" w:rsidRPr="00C01462" w:rsidRDefault="00D3580B">
      <w:r w:rsidRPr="00C01462">
        <w:t>All modeled pathways that prevent global warming above 1.5</w:t>
      </w:r>
      <w:r w:rsidRPr="00C01462">
        <w:sym w:font="Symbol" w:char="F0B0"/>
      </w:r>
      <w:r w:rsidRPr="00C01462">
        <w:t>C require methane emissions reductions</w:t>
      </w:r>
      <w:r w:rsidR="0056605F">
        <w:t xml:space="preserve"> </w:t>
      </w:r>
      <w:r w:rsidR="0056605F">
        <w:fldChar w:fldCharType="begin"/>
      </w:r>
      <w:r w:rsidR="0056605F">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rsidR="0056605F">
        <w:fldChar w:fldCharType="separate"/>
      </w:r>
      <w:r w:rsidR="0056605F">
        <w:rPr>
          <w:noProof/>
        </w:rPr>
        <w:t>(IPCC, 2022)</w:t>
      </w:r>
      <w:r w:rsidR="0056605F">
        <w:fldChar w:fldCharType="end"/>
      </w:r>
      <w:r w:rsidRPr="00C01462">
        <w:t xml:space="preserve">. </w:t>
      </w:r>
      <w:r w:rsidR="001D2BE7">
        <w:t xml:space="preserve">The Global Methane Pledge, launched at a 2021 meeting of the United Nations Framework Convention on Climate Change (UNFCCC), aims to achieve a 30% global reduction in methane emissions from 2020 </w:t>
      </w:r>
      <w:r w:rsidR="00C1043F">
        <w:t xml:space="preserve">Point </w:t>
      </w:r>
      <w:r w:rsidR="001D2BE7">
        <w:t>to 2030</w:t>
      </w:r>
      <w:r w:rsidR="00901E1E">
        <w:t xml:space="preserve"> </w:t>
      </w:r>
      <w:r w:rsidR="00901E1E">
        <w:fldChar w:fldCharType="begin"/>
      </w:r>
      <w:r w:rsidR="00901E1E">
        <w:instrText xml:space="preserve"> ADDIN ZOTERO_ITEM CSL_CITATION {"citationID":"vixfuakt","properties":{"formattedCitation":"(Global Methane Pledge, 2023)","plainCitation":"(Global Methane Pledge, 2023)","noteIndex":0},"citationItems":[{"id":500,"uris":["http://zotero.org/users/9726796/items/42ZAEAM7"],"itemData":{"id":500,"type":"webpage","title":"Global Methane Pledge","URL":"https://www.globalmethanepledge.org/","accessed":{"date-parts":[["2023",4,12]]}}}],"schema":"https://github.com/citation-style-language/schema/raw/master/csl-citation.json"} </w:instrText>
      </w:r>
      <w:r w:rsidR="00901E1E">
        <w:fldChar w:fldCharType="separate"/>
      </w:r>
      <w:r w:rsidR="00901E1E">
        <w:rPr>
          <w:noProof/>
        </w:rPr>
        <w:t>(Global Methane Pledge, 2023)</w:t>
      </w:r>
      <w:r w:rsidR="00901E1E">
        <w:fldChar w:fldCharType="end"/>
      </w:r>
      <w:r w:rsidR="001D2BE7">
        <w:t xml:space="preserve">. </w:t>
      </w:r>
      <w:r w:rsidR="00911EC2">
        <w:t>T</w:t>
      </w:r>
      <w:r w:rsidR="001D2BE7">
        <w:t>he U.S.</w:t>
      </w:r>
      <w:r w:rsidR="00911EC2">
        <w:t xml:space="preserve"> government has set goals</w:t>
      </w:r>
      <w:r w:rsidR="007D56BB">
        <w:t xml:space="preserve"> to </w:t>
      </w:r>
      <w:r w:rsidR="00911EC2">
        <w:t>decrease</w:t>
      </w:r>
      <w:r w:rsidR="007D56BB">
        <w:t xml:space="preserve"> </w:t>
      </w:r>
      <w:r w:rsidR="00911EC2">
        <w:t xml:space="preserve">methane emissions from </w:t>
      </w:r>
      <w:r w:rsidR="007D56BB">
        <w:t>landfill</w:t>
      </w:r>
      <w:r w:rsidR="00911EC2">
        <w:t>s</w:t>
      </w:r>
      <w:r w:rsidR="007D56BB">
        <w:t xml:space="preserve"> by 30%</w:t>
      </w:r>
      <w:r w:rsidR="00911EC2">
        <w:t xml:space="preserve"> and </w:t>
      </w:r>
      <w:r w:rsidR="004614A6">
        <w:t xml:space="preserve">from </w:t>
      </w:r>
      <w:r w:rsidR="00911EC2">
        <w:t>livestock by 25%</w:t>
      </w:r>
      <w:r w:rsidR="007D56BB">
        <w:t xml:space="preserve"> relative to 2015 levels by 2025 and regulation in development </w:t>
      </w:r>
      <w:r w:rsidR="004614A6">
        <w:t>aims</w:t>
      </w:r>
      <w:r w:rsidR="007D56BB">
        <w:t xml:space="preserve"> to reduce oil and gas methane emissions by 30% from 2020 to 2030</w:t>
      </w:r>
      <w:r w:rsidR="00901E1E">
        <w:t xml:space="preserve"> </w:t>
      </w:r>
      <w:r w:rsidR="00901E1E">
        <w:fldChar w:fldCharType="begin"/>
      </w:r>
      <w:r w:rsidR="00901E1E">
        <w:instrText xml:space="preserve"> ADDIN ZOTERO_ITEM CSL_CITATION {"citationID":"uiFNIz3T","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01E1E">
        <w:fldChar w:fldCharType="separate"/>
      </w:r>
      <w:r w:rsidR="00901E1E">
        <w:rPr>
          <w:noProof/>
        </w:rPr>
        <w:t>(The White House, 2021)</w:t>
      </w:r>
      <w:r w:rsidR="00901E1E">
        <w:fldChar w:fldCharType="end"/>
      </w:r>
      <w:r w:rsidR="001D2BE7">
        <w:t xml:space="preserve">. </w:t>
      </w:r>
      <w:r w:rsidRPr="00C01462">
        <w:t xml:space="preserve">The UNFCCC requires </w:t>
      </w:r>
      <w:r w:rsidR="001D4F3E">
        <w:t xml:space="preserve">member parties </w:t>
      </w:r>
      <w:r w:rsidRPr="00C01462">
        <w:t xml:space="preserve">to report </w:t>
      </w:r>
      <w:r w:rsidR="00711289">
        <w:t xml:space="preserve">their </w:t>
      </w:r>
      <w:r w:rsidR="00D6018F">
        <w:t xml:space="preserve">anthropogenic </w:t>
      </w:r>
      <w:r w:rsidRPr="00C01462">
        <w:t>methane emissions</w:t>
      </w:r>
      <w:r w:rsidR="00D6018F">
        <w:t xml:space="preserve"> </w:t>
      </w:r>
      <w:r w:rsidR="00711289">
        <w:t xml:space="preserve">including </w:t>
      </w:r>
      <w:r w:rsidR="00ED0D9F">
        <w:t xml:space="preserve">sectoral </w:t>
      </w:r>
      <w:r w:rsidR="00711289">
        <w:t xml:space="preserve">contributions </w:t>
      </w:r>
      <w:r w:rsidR="00D6018F">
        <w:t xml:space="preserve">from oil and gas, </w:t>
      </w:r>
      <w:r w:rsidR="00ED0D9F">
        <w:t xml:space="preserve">coal, </w:t>
      </w:r>
      <w:r w:rsidR="00D6018F">
        <w:t xml:space="preserve">livestock, </w:t>
      </w:r>
      <w:r w:rsidR="00ED0D9F">
        <w:t xml:space="preserve">rice, </w:t>
      </w:r>
      <w:r w:rsidR="00D6018F">
        <w:t>landfills, and wastewater</w:t>
      </w:r>
      <w:r w:rsidR="00D7558D" w:rsidRPr="00C01462">
        <w:t xml:space="preserve">.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322BAE">
        <w:t xml:space="preserve">Top-down evaluations of bottom-up inventories use observations of atmospheric methane to infer emissions, often through inverse analyses </w:t>
      </w:r>
      <w:r w:rsidR="003833B2">
        <w:t>using</w:t>
      </w:r>
      <w:r w:rsidR="00322BAE">
        <w:t xml:space="preserve"> </w:t>
      </w:r>
      <w:r w:rsidR="003833B2">
        <w:t xml:space="preserve">a chemical </w:t>
      </w:r>
      <w:r w:rsidR="00322BAE">
        <w:t>transport</w:t>
      </w:r>
      <w:r w:rsidR="003833B2">
        <w:t xml:space="preserve"> model</w:t>
      </w:r>
      <w:r w:rsidR="003833B2" w:rsidRPr="00C01462">
        <w:t xml:space="preserve">. </w:t>
      </w:r>
      <w:r w:rsidR="002E36D8">
        <w:t>These 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w:t>
      </w:r>
      <w:r w:rsidR="008B1E6C" w:rsidRPr="00C01462">
        <w:t>Tropospheric Monitoring Instrument (TROPOMI)</w:t>
      </w:r>
      <w:r w:rsidR="008B1E6C">
        <w:t xml:space="preserve"> aboard the Sentinel-5 Precursor satellite</w:t>
      </w:r>
      <w:r w:rsidR="008B1E6C" w:rsidRPr="00C01462" w:rsidDel="008B1E6C">
        <w:t xml:space="preserve">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ins w:id="0" w:author="Hannah Nesser" w:date="2023-04-15T11:54:00Z">
        <w:r w:rsidR="005F4F46" w:rsidRPr="00C01462">
          <w:t>.</w:t>
        </w:r>
        <w:commentRangeStart w:id="1"/>
        <w:commentRangeStart w:id="2"/>
        <w:commentRangeEnd w:id="1"/>
        <w:r w:rsidR="005F4F46">
          <w:rPr>
            <w:rStyle w:val="CommentReference"/>
          </w:rPr>
          <w:commentReference w:id="1"/>
        </w:r>
        <w:commentRangeEnd w:id="2"/>
        <w:r w:rsidR="005F4F46">
          <w:rPr>
            <w:rStyle w:val="CommentReference"/>
          </w:rPr>
          <w:commentReference w:id="2"/>
        </w:r>
      </w:ins>
      <w:del w:id="3" w:author="Hannah Nesser" w:date="2023-04-15T11:54:00Z">
        <w:r w:rsidR="005F5CFD" w:rsidRPr="00C01462" w:rsidDel="005F4F46">
          <w:delText>.</w:delText>
        </w:r>
      </w:del>
    </w:p>
    <w:p w14:paraId="75EA8AA9" w14:textId="6A734D51" w:rsidR="005F5CFD" w:rsidRDefault="005F5CFD"/>
    <w:p w14:paraId="60177766" w14:textId="715CF9D5"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56605F">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sidR="0056605F">
        <w:rPr>
          <w:color w:val="000000" w:themeColor="text1"/>
        </w:rPr>
        <w:fldChar w:fldCharType="separate"/>
      </w:r>
      <w:r w:rsidR="0056605F">
        <w:rPr>
          <w:noProof/>
          <w:color w:val="000000" w:themeColor="text1"/>
        </w:rPr>
        <w:t>(Streets et al., 2013; Jacob et al., 2022)</w:t>
      </w:r>
      <w:r w:rsidR="0056605F">
        <w:rPr>
          <w:color w:val="000000" w:themeColor="text1"/>
        </w:rPr>
        <w:fldChar w:fldCharType="end"/>
      </w:r>
      <w:r w:rsidR="00AE7BA5" w:rsidRPr="00E3469C">
        <w:rPr>
          <w:color w:val="000000" w:themeColor="text1"/>
        </w:rPr>
        <w:t xml:space="preserve">. </w:t>
      </w:r>
      <w:r w:rsidR="003439EF">
        <w:rPr>
          <w:color w:val="000000" w:themeColor="text1"/>
        </w:rPr>
        <w:t>Previous</w:t>
      </w:r>
      <w:r w:rsidR="003439EF" w:rsidRPr="00E3469C">
        <w:rPr>
          <w:color w:val="000000" w:themeColor="text1"/>
        </w:rPr>
        <w:t xml:space="preserve"> </w:t>
      </w:r>
      <w:r w:rsidR="00AE7BA5" w:rsidRPr="00E3469C">
        <w:rPr>
          <w:color w:val="000000" w:themeColor="text1"/>
        </w:rPr>
        <w:t xml:space="preserve">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3833B2" w:rsidRPr="00E3469C">
        <w:rPr>
          <w:color w:val="000000" w:themeColor="text1"/>
        </w:rPr>
        <w:t xml:space="preserve"> (</w:t>
      </w:r>
      <w:r w:rsidR="003833B2" w:rsidRPr="0017589D">
        <w:rPr>
          <w:color w:val="000000" w:themeColor="text1"/>
        </w:rPr>
        <w:t>S</w:t>
      </w:r>
      <w:r w:rsidR="00AE7BA5" w:rsidRPr="0017589D">
        <w:rPr>
          <w:color w:val="000000" w:themeColor="text1"/>
        </w:rPr>
        <w:t>CIAM</w:t>
      </w:r>
      <w:r w:rsidR="0017589D" w:rsidRPr="0017589D">
        <w:rPr>
          <w:color w:val="000000" w:themeColor="text1"/>
        </w:rPr>
        <w:t>A</w:t>
      </w:r>
      <w:r w:rsidR="00AE7BA5" w:rsidRPr="0017589D">
        <w:rPr>
          <w:color w:val="000000" w:themeColor="text1"/>
        </w:rPr>
        <w:t xml:space="preserve">CHY, 2003 </w:t>
      </w:r>
      <w:r w:rsidR="0056605F" w:rsidRPr="0017589D">
        <w:rPr>
          <w:color w:val="000000" w:themeColor="text1"/>
        </w:rPr>
        <w:t>-</w:t>
      </w:r>
      <w:r w:rsidR="00AE7BA5" w:rsidRPr="0017589D">
        <w:rPr>
          <w:color w:val="000000" w:themeColor="text1"/>
        </w:rPr>
        <w:t xml:space="preserve"> 2012</w:t>
      </w:r>
      <w:r w:rsidR="00AE7BA5" w:rsidRPr="00E3469C">
        <w:rPr>
          <w:color w:val="000000" w:themeColor="text1"/>
        </w:rPr>
        <w:t xml:space="preserve">) or sparse </w:t>
      </w:r>
      <w:r w:rsidR="00B97F90">
        <w:rPr>
          <w:color w:val="000000" w:themeColor="text1"/>
        </w:rPr>
        <w:t>observations</w:t>
      </w:r>
      <w:r w:rsidR="00AE7BA5" w:rsidRPr="00E3469C">
        <w:rPr>
          <w:color w:val="000000" w:themeColor="text1"/>
        </w:rPr>
        <w:t xml:space="preserve"> (</w:t>
      </w:r>
      <w:r w:rsidR="00AE7BA5" w:rsidRPr="0017589D">
        <w:rPr>
          <w:color w:val="000000" w:themeColor="text1"/>
        </w:rPr>
        <w:t xml:space="preserve">GOSAT, 2009 </w:t>
      </w:r>
      <w:r w:rsidR="0056605F" w:rsidRPr="0017589D">
        <w:rPr>
          <w:color w:val="000000" w:themeColor="text1"/>
        </w:rPr>
        <w:t>-</w:t>
      </w:r>
      <w:r w:rsidR="00AE7BA5" w:rsidRPr="0017589D">
        <w:rPr>
          <w:color w:val="000000" w:themeColor="text1"/>
        </w:rPr>
        <w:t xml:space="preserve"> present)</w:t>
      </w:r>
      <w:r w:rsidR="00AE7BA5" w:rsidRPr="00E3469C">
        <w:rPr>
          <w:color w:val="000000" w:themeColor="text1"/>
        </w:rPr>
        <w:t xml:space="preserve">. </w:t>
      </w:r>
      <w:r w:rsidR="008B1E6C">
        <w:t>TROPOMI</w:t>
      </w:r>
      <w:r w:rsidR="00F506A9">
        <w:t xml:space="preserv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w:t>
      </w:r>
      <w:r w:rsidR="0056605F">
        <w:rPr>
          <w:color w:val="000000" w:themeColor="text1"/>
        </w:rPr>
        <w:fldChar w:fldCharType="begin"/>
      </w:r>
      <w:r w:rsidR="0056605F">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sidR="0056605F">
        <w:rPr>
          <w:color w:val="000000" w:themeColor="text1"/>
        </w:rPr>
        <w:fldChar w:fldCharType="separate"/>
      </w:r>
      <w:r w:rsidR="0056605F">
        <w:rPr>
          <w:noProof/>
          <w:color w:val="000000" w:themeColor="text1"/>
        </w:rPr>
        <w:t>(Hu et al., 2018)</w:t>
      </w:r>
      <w:r w:rsidR="0056605F">
        <w:rPr>
          <w:color w:val="000000" w:themeColor="text1"/>
        </w:rPr>
        <w:fldChar w:fldCharType="end"/>
      </w:r>
      <w:r w:rsidR="00377757">
        <w:rPr>
          <w:color w:val="000000" w:themeColor="text1"/>
        </w:rPr>
        <w:t xml:space="preserve"> with</w:t>
      </w:r>
      <w:r w:rsidR="00AE7BA5" w:rsidRPr="00E3469C">
        <w:rPr>
          <w:color w:val="000000" w:themeColor="text1"/>
        </w:rPr>
        <w:t xml:space="preserve"> a </w:t>
      </w:r>
      <w:r w:rsidR="00FE0AFE">
        <w:rPr>
          <w:color w:val="000000" w:themeColor="text1"/>
        </w:rPr>
        <w:t>~</w:t>
      </w:r>
      <w:r w:rsidR="00FE0AFE" w:rsidRPr="00713109">
        <w:rPr>
          <w:color w:val="000000" w:themeColor="text1"/>
        </w:rPr>
        <w:t xml:space="preserve">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56605F">
        <w:rPr>
          <w:color w:val="000000" w:themeColor="text1"/>
        </w:rPr>
        <w:fldChar w:fldCharType="separate"/>
      </w:r>
      <w:r w:rsidR="0056605F">
        <w:rPr>
          <w:noProof/>
          <w:color w:val="000000" w:themeColor="text1"/>
        </w:rPr>
        <w:t>(Hasekamp et al., 2019)</w:t>
      </w:r>
      <w:r w:rsidR="0056605F">
        <w:rPr>
          <w:color w:val="000000" w:themeColor="text1"/>
        </w:rPr>
        <w:fldChar w:fldCharType="end"/>
      </w:r>
      <w:r w:rsidR="0056605F">
        <w:rPr>
          <w:color w:val="000000" w:themeColor="text1"/>
        </w:rPr>
        <w:t xml:space="preserve">.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 xml:space="preserve">resolution quantification </w:t>
      </w:r>
      <w:r w:rsidR="008B1E6C">
        <w:rPr>
          <w:color w:val="000000" w:themeColor="text1"/>
        </w:rPr>
        <w:t xml:space="preserve">of methane emissions </w:t>
      </w:r>
      <w:r w:rsidR="009861E2" w:rsidRPr="00E3469C">
        <w:rPr>
          <w:color w:val="000000" w:themeColor="text1"/>
        </w:rPr>
        <w:t>but require understand</w:t>
      </w:r>
      <w:r w:rsidR="00B97F90">
        <w:rPr>
          <w:color w:val="000000" w:themeColor="text1"/>
        </w:rPr>
        <w:t>ing</w:t>
      </w:r>
      <w:r w:rsidR="009861E2" w:rsidRPr="00E3469C">
        <w:rPr>
          <w:color w:val="000000" w:themeColor="text1"/>
        </w:rPr>
        <w:t xml:space="preserve"> the information content of the observations.</w:t>
      </w:r>
    </w:p>
    <w:p w14:paraId="5EE09E94" w14:textId="77777777" w:rsidR="00AE7BA5" w:rsidRPr="00CA4A76" w:rsidRDefault="00AE7BA5">
      <w:pPr>
        <w:rPr>
          <w:color w:val="FF0000"/>
        </w:rPr>
      </w:pPr>
    </w:p>
    <w:p w14:paraId="6B10F703" w14:textId="309DDC4D" w:rsidR="000F3D47" w:rsidRPr="00436DCC"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w:t>
      </w:r>
      <w:r w:rsidR="008B1E6C">
        <w:rPr>
          <w:color w:val="000000" w:themeColor="text1"/>
        </w:rPr>
        <w:t xml:space="preserve"> that serves as the</w:t>
      </w:r>
      <w:r w:rsidR="00265EA9">
        <w:rPr>
          <w:color w:val="000000" w:themeColor="text1"/>
        </w:rPr>
        <w:t xml:space="preserve"> inversion</w:t>
      </w:r>
      <w:r w:rsidR="008B1E6C">
        <w:rPr>
          <w:color w:val="000000" w:themeColor="text1"/>
        </w:rPr>
        <w:t xml:space="preserve"> forward model</w:t>
      </w:r>
      <w:r w:rsidR="00A269E0" w:rsidRPr="00B97F90">
        <w:rPr>
          <w:color w:val="000000" w:themeColor="text1"/>
        </w:rPr>
        <w:t xml:space="preserve">. </w:t>
      </w:r>
      <w:r w:rsidR="008B1E6C">
        <w:rPr>
          <w:color w:val="000000" w:themeColor="text1"/>
        </w:rPr>
        <w:t xml:space="preserve">The optimization </w:t>
      </w:r>
      <w:r w:rsidR="00CA0165">
        <w:rPr>
          <w:color w:val="000000" w:themeColor="text1"/>
        </w:rPr>
        <w:t xml:space="preserve">is typically done by </w:t>
      </w:r>
      <w:r w:rsidR="00CA0165" w:rsidRPr="00B97F90">
        <w:rPr>
          <w:color w:val="000000" w:themeColor="text1"/>
        </w:rPr>
        <w:t xml:space="preserve">minimizing a Bayesian cost function regularized by a prior </w:t>
      </w:r>
      <w:r w:rsidR="0084023E">
        <w:rPr>
          <w:color w:val="000000" w:themeColor="text1"/>
        </w:rPr>
        <w:t>emission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w:t>
      </w:r>
      <w:ins w:id="4" w:author="Hannah Nesser" w:date="2023-04-15T11:45:00Z">
        <w:r w:rsidR="005F4F46">
          <w:rPr>
            <w:color w:val="000000" w:themeColor="text1"/>
          </w:rPr>
          <w:t xml:space="preserve"> covariances</w:t>
        </w:r>
      </w:ins>
      <w:commentRangeStart w:id="5"/>
      <w:commentRangeStart w:id="6"/>
      <w:commentRangeEnd w:id="5"/>
      <w:ins w:id="7" w:author="Hannah Nesser" w:date="2023-04-15T11:47:00Z">
        <w:r w:rsidR="005F4F46">
          <w:rPr>
            <w:rStyle w:val="CommentReference"/>
          </w:rPr>
          <w:commentReference w:id="5"/>
        </w:r>
      </w:ins>
      <w:commentRangeEnd w:id="6"/>
      <w:ins w:id="8" w:author="Hannah Nesser" w:date="2023-04-15T11:48:00Z">
        <w:r w:rsidR="005F4F46">
          <w:rPr>
            <w:rStyle w:val="CommentReference"/>
          </w:rPr>
          <w:commentReference w:id="6"/>
        </w:r>
      </w:ins>
      <w:del w:id="9" w:author="Hannah Nesser" w:date="2023-04-15T11:45:00Z">
        <w:r w:rsidR="005F4F46" w:rsidDel="005F4F46">
          <w:rPr>
            <w:color w:val="000000" w:themeColor="text1"/>
          </w:rPr>
          <w:delText>s</w:delText>
        </w:r>
      </w:del>
      <w:r w:rsidR="00A44DAA">
        <w:rPr>
          <w:color w:val="000000" w:themeColor="text1"/>
        </w:rPr>
        <w:t xml:space="preserve">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CA0165">
        <w:rPr>
          <w:color w:val="000000" w:themeColor="text1"/>
        </w:rPr>
        <w:t>.</w:t>
      </w:r>
      <w:r w:rsidR="000F3D47">
        <w:rPr>
          <w:color w:val="000000" w:themeColor="text1"/>
        </w:rPr>
        <w:t xml:space="preserve"> However, </w:t>
      </w:r>
      <w:r w:rsidR="00881535">
        <w:rPr>
          <w:color w:val="000000" w:themeColor="text1"/>
        </w:rPr>
        <w:t xml:space="preserve">this </w:t>
      </w:r>
      <w:r w:rsidR="000F3D47">
        <w:rPr>
          <w:color w:val="000000" w:themeColor="text1"/>
        </w:rPr>
        <w:t xml:space="preserve">requires </w:t>
      </w:r>
      <w:r w:rsidR="002E36D8">
        <w:rPr>
          <w:color w:val="000000" w:themeColor="text1"/>
        </w:rPr>
        <w:t xml:space="preserve">the </w:t>
      </w:r>
      <w:r w:rsidR="0082453E">
        <w:rPr>
          <w:color w:val="000000" w:themeColor="text1"/>
        </w:rPr>
        <w:t xml:space="preserve">embarrassingly parallel and computationally expensive construction </w:t>
      </w:r>
      <w:r w:rsidR="000F3D47">
        <w:rPr>
          <w:color w:val="000000" w:themeColor="text1"/>
        </w:rPr>
        <w:t xml:space="preserve">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w:t>
      </w:r>
      <w:ins w:id="10" w:author="Hannah Nesser" w:date="2023-04-15T11:52:00Z">
        <w:r w:rsidR="005F4F46">
          <w:rPr>
            <w:color w:val="000000" w:themeColor="text1"/>
          </w:rPr>
          <w:t xml:space="preserve"> optimized</w:t>
        </w:r>
      </w:ins>
      <w:r w:rsidR="000D2BA1">
        <w:rPr>
          <w:color w:val="000000" w:themeColor="text1"/>
        </w:rPr>
        <w:t xml:space="preserve"> emission element</w:t>
      </w:r>
      <w:r w:rsidR="005F4F46">
        <w:rPr>
          <w:color w:val="000000" w:themeColor="text1"/>
        </w:rPr>
        <w:t>,</w:t>
      </w:r>
      <w:r w:rsidR="005F4F46">
        <w:rPr>
          <w:color w:val="000000" w:themeColor="text1"/>
        </w:rPr>
        <w:t xml:space="preserve"> </w:t>
      </w:r>
      <w:commentRangeStart w:id="11"/>
      <w:commentRangeStart w:id="12"/>
      <w:commentRangeEnd w:id="11"/>
      <w:r w:rsidR="005F4F46">
        <w:rPr>
          <w:rStyle w:val="CommentReference"/>
        </w:rPr>
        <w:commentReference w:id="11"/>
      </w:r>
      <w:commentRangeEnd w:id="12"/>
      <w:r w:rsidR="005F4F46">
        <w:rPr>
          <w:rStyle w:val="CommentReference"/>
        </w:rPr>
        <w:commentReference w:id="12"/>
      </w:r>
      <w:r w:rsidR="005F4F46">
        <w:rPr>
          <w:color w:val="000000" w:themeColor="text1"/>
        </w:rPr>
        <w:t>lim</w:t>
      </w:r>
      <w:r w:rsidR="00271694">
        <w:rPr>
          <w:color w:val="000000" w:themeColor="text1"/>
        </w:rPr>
        <w:t>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3A0A98">
        <w:rPr>
          <w:color w:val="000000" w:themeColor="text1"/>
        </w:rPr>
        <w:t xml:space="preserve"> </w:t>
      </w:r>
      <w:r w:rsidR="003A0A98" w:rsidRPr="00436DCC">
        <w:rPr>
          <w:color w:val="000000" w:themeColor="text1"/>
        </w:rPr>
        <w:fldChar w:fldCharType="begin"/>
      </w:r>
      <w:r w:rsidR="003A0A98"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A0A98" w:rsidRPr="00436DCC">
        <w:rPr>
          <w:color w:val="000000" w:themeColor="text1"/>
        </w:rPr>
        <w:fldChar w:fldCharType="separate"/>
      </w:r>
      <w:r w:rsidR="003A0A98" w:rsidRPr="00436DCC">
        <w:rPr>
          <w:noProof/>
          <w:color w:val="000000" w:themeColor="text1"/>
        </w:rPr>
        <w:t>(Brasseur and Jacob, 2017)</w:t>
      </w:r>
      <w:r w:rsidR="003A0A98" w:rsidRPr="00436DCC">
        <w:rPr>
          <w:color w:val="000000" w:themeColor="text1"/>
        </w:rPr>
        <w:fldChar w:fldCharType="end"/>
      </w:r>
      <w:r w:rsidR="00155455" w:rsidRPr="00436DCC">
        <w:rPr>
          <w:color w:val="000000" w:themeColor="text1"/>
        </w:rPr>
        <w:t xml:space="preserve">. </w:t>
      </w:r>
      <w:del w:id="13" w:author="Hannah Nesser" w:date="2023-04-15T11:53:00Z">
        <w:r w:rsidR="002E36D8" w:rsidRPr="00436DCC" w:rsidDel="005F4F46">
          <w:rPr>
            <w:color w:val="000000" w:themeColor="text1"/>
          </w:rPr>
          <w:delText>In</w:delText>
        </w:r>
        <w:r w:rsidR="003A0A98" w:rsidRPr="00436DCC" w:rsidDel="005F4F46">
          <w:rPr>
            <w:color w:val="000000" w:themeColor="text1"/>
          </w:rPr>
          <w:delText xml:space="preserve"> </w:delText>
        </w:r>
      </w:del>
      <w:r w:rsidR="003A0A98" w:rsidRPr="00436DCC">
        <w:rPr>
          <w:color w:val="000000" w:themeColor="text1"/>
        </w:rPr>
        <w:t>Nesser et al.</w:t>
      </w:r>
      <w:r w:rsidR="002E36D8" w:rsidRPr="00436DCC">
        <w:rPr>
          <w:color w:val="000000" w:themeColor="text1"/>
        </w:rPr>
        <w:t xml:space="preserve"> </w:t>
      </w:r>
      <w:r w:rsidR="0056605F" w:rsidRPr="00436DCC">
        <w:rPr>
          <w:color w:val="000000" w:themeColor="text1"/>
        </w:rPr>
        <w:fldChar w:fldCharType="begin"/>
      </w:r>
      <w:r w:rsidR="003A0A98"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0056605F" w:rsidRPr="00436DCC">
        <w:rPr>
          <w:color w:val="000000" w:themeColor="text1"/>
        </w:rPr>
        <w:fldChar w:fldCharType="separate"/>
      </w:r>
      <w:r w:rsidR="003A0A98" w:rsidRPr="00436DCC">
        <w:rPr>
          <w:noProof/>
          <w:color w:val="000000" w:themeColor="text1"/>
        </w:rPr>
        <w:t>(2021)</w:t>
      </w:r>
      <w:r w:rsidR="0056605F" w:rsidRPr="00436DCC">
        <w:rPr>
          <w:color w:val="000000" w:themeColor="text1"/>
        </w:rPr>
        <w:fldChar w:fldCharType="end"/>
      </w:r>
      <w:ins w:id="14" w:author="Hannah Nesser" w:date="2023-04-15T11:53:00Z">
        <w:r w:rsidR="005F4F46">
          <w:rPr>
            <w:color w:val="000000" w:themeColor="text1"/>
          </w:rPr>
          <w:t xml:space="preserve"> </w:t>
        </w:r>
      </w:ins>
      <w:del w:id="15" w:author="Hannah Nesser" w:date="2023-04-15T11:53:00Z">
        <w:r w:rsidR="002E36D8" w:rsidRPr="00436DCC" w:rsidDel="005F4F46">
          <w:rPr>
            <w:color w:val="000000" w:themeColor="text1"/>
          </w:rPr>
          <w:delText xml:space="preserve">, we </w:delText>
        </w:r>
      </w:del>
      <w:r w:rsidR="002E36D8" w:rsidRPr="00436DCC">
        <w:rPr>
          <w:color w:val="000000" w:themeColor="text1"/>
        </w:rPr>
        <w:t>demonstrated an alternative method that approximates the</w:t>
      </w:r>
      <w:r w:rsidR="000D3AFE" w:rsidRPr="00436DCC">
        <w:rPr>
          <w:color w:val="000000" w:themeColor="text1"/>
        </w:rPr>
        <w:t xml:space="preserve"> Jacobian </w:t>
      </w:r>
      <w:r w:rsidR="000D3AFE" w:rsidRPr="00436DCC">
        <w:rPr>
          <w:color w:val="000000" w:themeColor="text1"/>
        </w:rPr>
        <w:lastRenderedPageBreak/>
        <w:t xml:space="preserve">matrix </w:t>
      </w:r>
      <w:r w:rsidR="002E36D8" w:rsidRPr="00436DCC">
        <w:rPr>
          <w:color w:val="000000" w:themeColor="text1"/>
        </w:rPr>
        <w:t xml:space="preserve">by perturbing </w:t>
      </w:r>
      <w:r w:rsidR="00A44DAA" w:rsidRPr="00436DCC">
        <w:rPr>
          <w:color w:val="000000" w:themeColor="text1"/>
        </w:rPr>
        <w:t xml:space="preserve">emission </w:t>
      </w:r>
      <w:r w:rsidR="000D3AFE" w:rsidRPr="00436DCC">
        <w:rPr>
          <w:color w:val="000000" w:themeColor="text1"/>
        </w:rPr>
        <w:t xml:space="preserve">patterns </w:t>
      </w:r>
      <w:r w:rsidR="002E36D8" w:rsidRPr="00436DCC">
        <w:rPr>
          <w:color w:val="000000" w:themeColor="text1"/>
        </w:rPr>
        <w:t>that are informed</w:t>
      </w:r>
      <w:r w:rsidR="000D3AFE" w:rsidRPr="00436DCC">
        <w:rPr>
          <w:color w:val="000000" w:themeColor="text1"/>
        </w:rPr>
        <w:t xml:space="preserve"> by both the </w:t>
      </w:r>
      <w:r w:rsidR="002E36D8" w:rsidRPr="00436DCC">
        <w:rPr>
          <w:color w:val="000000" w:themeColor="text1"/>
        </w:rPr>
        <w:t>prior emissions</w:t>
      </w:r>
      <w:r w:rsidR="000D3AFE" w:rsidRPr="00436DCC">
        <w:rPr>
          <w:color w:val="000000" w:themeColor="text1"/>
        </w:rPr>
        <w:t xml:space="preserve"> and the observations.</w:t>
      </w:r>
      <w:r w:rsidR="00404931" w:rsidRPr="00436DCC">
        <w:rPr>
          <w:color w:val="000000" w:themeColor="text1"/>
        </w:rPr>
        <w:t xml:space="preserve"> This approach </w:t>
      </w:r>
      <w:r w:rsidR="002E36D8" w:rsidRPr="00436DCC">
        <w:rPr>
          <w:color w:val="000000" w:themeColor="text1"/>
        </w:rPr>
        <w:t xml:space="preserve">optimally exploits </w:t>
      </w:r>
      <w:r w:rsidR="00C675C8" w:rsidRPr="00436DCC">
        <w:rPr>
          <w:color w:val="000000" w:themeColor="text1"/>
        </w:rPr>
        <w:t>the information content of the observ</w:t>
      </w:r>
      <w:r w:rsidR="002E36D8" w:rsidRPr="00436DCC">
        <w:rPr>
          <w:color w:val="000000" w:themeColor="text1"/>
        </w:rPr>
        <w:t xml:space="preserve">ations, </w:t>
      </w:r>
      <w:r w:rsidR="00E8516F" w:rsidRPr="00436DCC">
        <w:rPr>
          <w:color w:val="000000" w:themeColor="text1"/>
        </w:rPr>
        <w:t xml:space="preserve">quantifying </w:t>
      </w:r>
      <w:r w:rsidR="002E36D8" w:rsidRPr="00436DCC">
        <w:rPr>
          <w:color w:val="000000" w:themeColor="text1"/>
        </w:rPr>
        <w:t xml:space="preserve">emissions at the highest resolution possible </w:t>
      </w:r>
      <w:r w:rsidR="00C675C8" w:rsidRPr="00436DCC">
        <w:rPr>
          <w:color w:val="000000" w:themeColor="text1"/>
        </w:rPr>
        <w:t xml:space="preserve">where the </w:t>
      </w:r>
      <w:ins w:id="16" w:author="Hannah Nesser" w:date="2023-04-15T11:56:00Z">
        <w:r w:rsidR="00736C49">
          <w:rPr>
            <w:color w:val="000000" w:themeColor="text1"/>
          </w:rPr>
          <w:t xml:space="preserve">satellite-model </w:t>
        </w:r>
      </w:ins>
      <w:r w:rsidR="00C675C8" w:rsidRPr="00436DCC">
        <w:rPr>
          <w:color w:val="000000" w:themeColor="text1"/>
        </w:rPr>
        <w:t>observing system provides a constraint and defaulting to the prior</w:t>
      </w:r>
      <w:r w:rsidR="002E36D8" w:rsidRPr="00436DCC">
        <w:rPr>
          <w:color w:val="000000" w:themeColor="text1"/>
        </w:rPr>
        <w:t xml:space="preserve"> estimate</w:t>
      </w:r>
      <w:r w:rsidR="00C675C8" w:rsidRPr="00436DCC">
        <w:rPr>
          <w:color w:val="000000" w:themeColor="text1"/>
        </w:rPr>
        <w:t xml:space="preserve"> elsewhere</w:t>
      </w:r>
      <w:r w:rsidR="000D2BA1" w:rsidRPr="00436DCC">
        <w:rPr>
          <w:color w:val="000000" w:themeColor="text1"/>
        </w:rPr>
        <w:t>.</w:t>
      </w:r>
    </w:p>
    <w:p w14:paraId="6463A12E" w14:textId="77777777" w:rsidR="00155455" w:rsidRPr="00436DCC" w:rsidRDefault="00155455">
      <w:pPr>
        <w:rPr>
          <w:color w:val="000000" w:themeColor="text1"/>
        </w:rPr>
      </w:pPr>
    </w:p>
    <w:p w14:paraId="350D34ED" w14:textId="71669625" w:rsidR="001100B8" w:rsidRPr="00B51761" w:rsidRDefault="00881535">
      <w:pPr>
        <w:rPr>
          <w:color w:val="000000" w:themeColor="text1"/>
        </w:rPr>
      </w:pPr>
      <w:r w:rsidRPr="00436DCC">
        <w:rPr>
          <w:color w:val="000000" w:themeColor="text1"/>
        </w:rPr>
        <w:t xml:space="preserve">Many </w:t>
      </w:r>
      <w:r w:rsidR="001D4F3E" w:rsidRPr="00436DCC">
        <w:rPr>
          <w:color w:val="000000" w:themeColor="text1"/>
        </w:rPr>
        <w:t xml:space="preserve">inverse studies </w:t>
      </w:r>
      <w:r w:rsidRPr="00436DCC">
        <w:rPr>
          <w:color w:val="000000" w:themeColor="text1"/>
        </w:rPr>
        <w:t xml:space="preserve">that quantified U.S. methane emissions using surface, aircraft, or satellite observations </w:t>
      </w:r>
      <w:r w:rsidR="00FF740D" w:rsidRPr="00436DCC">
        <w:rPr>
          <w:color w:val="000000" w:themeColor="text1"/>
        </w:rPr>
        <w:t xml:space="preserve">have </w:t>
      </w:r>
      <w:r w:rsidR="001D4F3E" w:rsidRPr="00436DCC">
        <w:rPr>
          <w:color w:val="000000" w:themeColor="text1"/>
        </w:rPr>
        <w:t xml:space="preserve">found large discrepancies </w:t>
      </w:r>
      <w:r w:rsidRPr="00436DCC">
        <w:rPr>
          <w:color w:val="000000" w:themeColor="text1"/>
        </w:rPr>
        <w:t>with the</w:t>
      </w:r>
      <w:r w:rsidR="00E0220A" w:rsidRPr="00436DCC">
        <w:rPr>
          <w:color w:val="000000" w:themeColor="text1"/>
        </w:rPr>
        <w:t xml:space="preserve"> </w:t>
      </w:r>
      <w:r w:rsidR="001D4F3E" w:rsidRPr="00436DCC">
        <w:rPr>
          <w:color w:val="000000" w:themeColor="text1"/>
        </w:rPr>
        <w:t xml:space="preserve">U.S. Environmental Protection Agency’s </w:t>
      </w:r>
      <w:r w:rsidR="008B1E6C" w:rsidRPr="00436DCC">
        <w:rPr>
          <w:color w:val="000000" w:themeColor="text1"/>
        </w:rPr>
        <w:t xml:space="preserve">(EPA) </w:t>
      </w:r>
      <w:r w:rsidR="001D4F3E" w:rsidRPr="00436DCC">
        <w:rPr>
          <w:color w:val="000000" w:themeColor="text1"/>
        </w:rPr>
        <w:t xml:space="preserve">Greenhouse Gas </w:t>
      </w:r>
      <w:r w:rsidR="00265EA9">
        <w:rPr>
          <w:color w:val="000000" w:themeColor="text1"/>
        </w:rPr>
        <w:t xml:space="preserve">Emissions </w:t>
      </w:r>
      <w:r w:rsidR="001D4F3E" w:rsidRPr="00436DCC">
        <w:rPr>
          <w:color w:val="000000" w:themeColor="text1"/>
        </w:rPr>
        <w:t>Inventory (GHGI)</w:t>
      </w:r>
      <w:r w:rsidR="00A15B40" w:rsidRPr="00436DCC">
        <w:rPr>
          <w:color w:val="000000" w:themeColor="text1"/>
        </w:rPr>
        <w:t xml:space="preserve">, the bottom-up </w:t>
      </w:r>
      <w:r w:rsidR="0084023E">
        <w:rPr>
          <w:color w:val="000000" w:themeColor="text1"/>
        </w:rPr>
        <w:t>emission estimate</w:t>
      </w:r>
      <w:r w:rsidR="00A15B40" w:rsidRPr="00436DCC">
        <w:rPr>
          <w:color w:val="000000" w:themeColor="text1"/>
        </w:rPr>
        <w:t xml:space="preserve"> reported to the UNFCCC</w:t>
      </w:r>
      <w:r w:rsidR="003A0A98" w:rsidRPr="00436DCC">
        <w:rPr>
          <w:color w:val="000000" w:themeColor="text1"/>
        </w:rPr>
        <w:t xml:space="preserve"> </w:t>
      </w:r>
      <w:r w:rsidR="003A0A98" w:rsidRPr="00436DCC">
        <w:rPr>
          <w:color w:val="000000" w:themeColor="text1"/>
        </w:rPr>
        <w:fldChar w:fldCharType="begin"/>
      </w:r>
      <w:r w:rsidR="00901E1E">
        <w:rPr>
          <w:color w:val="000000" w:themeColor="text1"/>
        </w:rPr>
        <w:instrText xml:space="preserve"> ADDIN ZOTERO_ITEM CSL_CITATION {"citationID":"7PEGdVU5","properties":{"formattedCitation":"(EPA, 2022a, 2023)","plainCitation":"(EPA, 2022a, 2023)","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A0A98" w:rsidRPr="00436DCC">
        <w:rPr>
          <w:color w:val="000000" w:themeColor="text1"/>
        </w:rPr>
        <w:fldChar w:fldCharType="separate"/>
      </w:r>
      <w:r w:rsidR="00901E1E">
        <w:rPr>
          <w:noProof/>
          <w:color w:val="000000" w:themeColor="text1"/>
        </w:rPr>
        <w:t>(EPA, 2022a, 2023)</w:t>
      </w:r>
      <w:r w:rsidR="003A0A98" w:rsidRPr="00436DCC">
        <w:rPr>
          <w:color w:val="000000" w:themeColor="text1"/>
        </w:rPr>
        <w:fldChar w:fldCharType="end"/>
      </w:r>
      <w:r w:rsidR="001D4F3E" w:rsidRPr="00436DCC">
        <w:rPr>
          <w:color w:val="000000" w:themeColor="text1"/>
        </w:rPr>
        <w:t xml:space="preserve">. </w:t>
      </w:r>
      <w:r w:rsidR="003332A3" w:rsidRPr="00436DCC">
        <w:rPr>
          <w:color w:val="000000" w:themeColor="text1"/>
        </w:rPr>
        <w:t xml:space="preserve">Wecht et al. </w:t>
      </w:r>
      <w:r w:rsidR="003A0A98" w:rsidRPr="00436DCC">
        <w:rPr>
          <w:color w:val="000000" w:themeColor="text1"/>
        </w:rPr>
        <w:fldChar w:fldCharType="begin"/>
      </w:r>
      <w:r w:rsidR="00FE055D">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003A0A98" w:rsidRPr="00436DCC">
        <w:rPr>
          <w:color w:val="000000" w:themeColor="text1"/>
        </w:rPr>
        <w:fldChar w:fldCharType="separate"/>
      </w:r>
      <w:r w:rsidR="00FE055D">
        <w:rPr>
          <w:noProof/>
          <w:color w:val="000000" w:themeColor="text1"/>
        </w:rPr>
        <w:t>(2014a)</w:t>
      </w:r>
      <w:r w:rsidR="003A0A98" w:rsidRPr="00436DCC">
        <w:rPr>
          <w:color w:val="000000" w:themeColor="text1"/>
        </w:rPr>
        <w:fldChar w:fldCharType="end"/>
      </w:r>
      <w:r w:rsidR="003332A3" w:rsidRPr="00436DCC">
        <w:rPr>
          <w:color w:val="000000" w:themeColor="text1"/>
        </w:rPr>
        <w:t xml:space="preserve"> fou</w:t>
      </w:r>
      <w:r w:rsidR="003332A3" w:rsidRPr="00B51761">
        <w:rPr>
          <w:color w:val="000000" w:themeColor="text1"/>
        </w:rPr>
        <w:t xml:space="preserve">nd livestock emissions 40% larger than the 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 xml:space="preserve">Miller et al. </w:t>
      </w:r>
      <w:r w:rsidR="003A0A98">
        <w:rPr>
          <w:color w:val="000000" w:themeColor="text1"/>
        </w:rPr>
        <w:fldChar w:fldCharType="begin"/>
      </w:r>
      <w:r w:rsidR="003A0A98">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sidR="003A0A98">
        <w:rPr>
          <w:rFonts w:ascii="Cambria Math" w:hAnsi="Cambria Math" w:cs="Cambria Math"/>
          <w:color w:val="000000" w:themeColor="text1"/>
        </w:rPr>
        <w:instrText>∼</w:instrText>
      </w:r>
      <w:r w:rsidR="003A0A98">
        <w:rPr>
          <w:color w:val="000000" w:themeColor="text1"/>
        </w:rPr>
        <w:instrText xml:space="preserve">1.5 and </w:instrText>
      </w:r>
      <w:r w:rsidR="003A0A98">
        <w:rPr>
          <w:rFonts w:ascii="Cambria Math" w:hAnsi="Cambria Math" w:cs="Cambria Math"/>
          <w:color w:val="000000" w:themeColor="text1"/>
        </w:rPr>
        <w:instrText>∼</w:instrText>
      </w:r>
      <w:r w:rsidR="003A0A98">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sidR="003A0A98">
        <w:rPr>
          <w:rFonts w:ascii="Cambria Math" w:hAnsi="Cambria Math" w:cs="Cambria Math"/>
          <w:color w:val="000000" w:themeColor="text1"/>
        </w:rPr>
        <w:instrText>∼</w:instrText>
      </w:r>
      <w:r w:rsidR="003A0A98">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sidR="003A0A98">
        <w:rPr>
          <w:color w:val="000000" w:themeColor="text1"/>
        </w:rPr>
        <w:fldChar w:fldCharType="separate"/>
      </w:r>
      <w:r w:rsidR="003A0A98">
        <w:rPr>
          <w:noProof/>
          <w:color w:val="000000" w:themeColor="text1"/>
        </w:rPr>
        <w:t>(2013)</w:t>
      </w:r>
      <w:r w:rsidR="003A0A98">
        <w:rPr>
          <w:color w:val="000000" w:themeColor="text1"/>
        </w:rPr>
        <w:fldChar w:fldCharType="end"/>
      </w:r>
      <w:r w:rsidR="003A0A98">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GHGI for 2007 </w:t>
      </w:r>
      <w:r w:rsidR="00A15B40">
        <w:rPr>
          <w:color w:val="000000" w:themeColor="text1"/>
        </w:rPr>
        <w:t>and</w:t>
      </w:r>
      <w:r w:rsidR="00A15B40" w:rsidRPr="00B51761">
        <w:rPr>
          <w:color w:val="000000" w:themeColor="text1"/>
        </w:rPr>
        <w:t xml:space="preserve"> </w:t>
      </w:r>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gas</w:t>
      </w:r>
      <w:r w:rsidR="00A15B40">
        <w:rPr>
          <w:color w:val="000000" w:themeColor="text1"/>
        </w:rPr>
        <w:t>,</w:t>
      </w:r>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w:t>
      </w:r>
      <w:r w:rsidR="003A0A98">
        <w:rPr>
          <w:color w:val="000000" w:themeColor="text1"/>
        </w:rPr>
        <w:fldChar w:fldCharType="begin"/>
      </w:r>
      <w:r w:rsidR="005B0B43">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sidR="003A0A98">
        <w:rPr>
          <w:color w:val="000000" w:themeColor="text1"/>
        </w:rPr>
        <w:fldChar w:fldCharType="separate"/>
      </w:r>
      <w:r w:rsidR="005B0B43">
        <w:rPr>
          <w:noProof/>
          <w:color w:val="000000" w:themeColor="text1"/>
        </w:rPr>
        <w:t>(2015)</w:t>
      </w:r>
      <w:r w:rsidR="003A0A98">
        <w:rPr>
          <w:color w:val="000000" w:themeColor="text1"/>
        </w:rPr>
        <w:fldChar w:fldCharType="end"/>
      </w:r>
      <w:r w:rsidR="005B0B43">
        <w:rPr>
          <w:color w:val="000000" w:themeColor="text1"/>
        </w:rPr>
        <w:t xml:space="preserve"> </w:t>
      </w:r>
      <w:r w:rsidR="00E0220A" w:rsidRPr="00B51761">
        <w:rPr>
          <w:color w:val="000000" w:themeColor="text1"/>
        </w:rPr>
        <w:t xml:space="preserve">found similar results for 2009 to 2011. </w:t>
      </w:r>
      <w:proofErr w:type="spellStart"/>
      <w:r w:rsidR="00820C77" w:rsidRPr="00B51761">
        <w:rPr>
          <w:color w:val="000000" w:themeColor="text1"/>
        </w:rPr>
        <w:t>Maasakkers</w:t>
      </w:r>
      <w:proofErr w:type="spellEnd"/>
      <w:r w:rsidR="00820C77" w:rsidRPr="00B51761">
        <w:rPr>
          <w:color w:val="000000" w:themeColor="text1"/>
        </w:rPr>
        <w:t xml:space="preserve"> et al.</w:t>
      </w:r>
      <w:r w:rsidR="005B0B43">
        <w:rPr>
          <w:color w:val="000000" w:themeColor="text1"/>
        </w:rPr>
        <w:t xml:space="preserve"> </w:t>
      </w:r>
      <w:r w:rsidR="005B0B43">
        <w:rPr>
          <w:color w:val="000000" w:themeColor="text1"/>
        </w:rPr>
        <w:fldChar w:fldCharType="begin"/>
      </w:r>
      <w:r w:rsidR="005B0B43">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sidR="005B0B43">
        <w:rPr>
          <w:color w:val="000000" w:themeColor="text1"/>
        </w:rPr>
        <w:fldChar w:fldCharType="separate"/>
      </w:r>
      <w:r w:rsidR="005B0B43">
        <w:rPr>
          <w:noProof/>
          <w:color w:val="000000" w:themeColor="text1"/>
        </w:rPr>
        <w:t>(2021)</w:t>
      </w:r>
      <w:r w:rsidR="005B0B43">
        <w:rPr>
          <w:color w:val="000000" w:themeColor="text1"/>
        </w:rPr>
        <w:fldChar w:fldCharType="end"/>
      </w:r>
      <w:r w:rsidR="00820C77" w:rsidRPr="00B51761">
        <w:rPr>
          <w:color w:val="000000" w:themeColor="text1"/>
        </w:rPr>
        <w:t xml:space="preserve"> </w:t>
      </w:r>
      <w:r w:rsidR="003332A3" w:rsidRPr="00B51761">
        <w:rPr>
          <w:color w:val="000000" w:themeColor="text1"/>
        </w:rPr>
        <w:t xml:space="preserve">inferred oil and gas emissions 35% and 22% higher than the GHGI, respectively, for 2010 to 2015. </w:t>
      </w:r>
      <w:r w:rsidR="00322BAE" w:rsidRPr="00B51761">
        <w:rPr>
          <w:color w:val="000000" w:themeColor="text1"/>
        </w:rPr>
        <w:t xml:space="preserve">Lu et al. </w:t>
      </w:r>
      <w:r w:rsidR="001C4E90">
        <w:fldChar w:fldCharType="begin"/>
      </w:r>
      <w:r w:rsidR="001C4E90">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1C4E90">
        <w:rPr>
          <w:rFonts w:ascii="Cambria Math" w:hAnsi="Cambria Math" w:cs="Cambria Math"/>
        </w:rPr>
        <w:instrText>∘</w:instrText>
      </w:r>
      <w:r w:rsidR="001C4E90">
        <w:instrText>×0.625</w:instrText>
      </w:r>
      <w:r w:rsidR="001C4E90">
        <w:rPr>
          <w:rFonts w:ascii="Cambria Math" w:hAnsi="Cambria Math" w:cs="Cambria Math"/>
        </w:rPr>
        <w:instrText>∘</w:instrText>
      </w:r>
      <w:r w:rsidR="001C4E90">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1C4E90">
        <w:fldChar w:fldCharType="separate"/>
      </w:r>
      <w:r w:rsidR="001C4E90">
        <w:rPr>
          <w:noProof/>
        </w:rPr>
        <w:t>(2022)</w:t>
      </w:r>
      <w:r w:rsidR="001C4E90">
        <w:fldChar w:fldCharType="end"/>
      </w:r>
      <w:r w:rsidR="00322BAE" w:rsidRPr="00B51761">
        <w:rPr>
          <w:color w:val="000000" w:themeColor="text1"/>
        </w:rPr>
        <w:t xml:space="preserve"> found mean 2010 </w:t>
      </w:r>
      <w:r w:rsidR="00322BAE">
        <w:rPr>
          <w:color w:val="000000" w:themeColor="text1"/>
        </w:rPr>
        <w:t>-</w:t>
      </w:r>
      <w:r w:rsidR="00322BAE" w:rsidRPr="00B51761">
        <w:rPr>
          <w:color w:val="000000" w:themeColor="text1"/>
        </w:rPr>
        <w:t xml:space="preserve"> 2017 anthropogenic emissions </w:t>
      </w:r>
      <w:r w:rsidR="00322BAE">
        <w:rPr>
          <w:color w:val="000000" w:themeColor="text1"/>
        </w:rPr>
        <w:t>42%</w:t>
      </w:r>
      <w:r w:rsidR="00322BAE" w:rsidRPr="00B51761">
        <w:rPr>
          <w:color w:val="000000" w:themeColor="text1"/>
        </w:rPr>
        <w:t xml:space="preserve"> larger than the</w:t>
      </w:r>
      <w:r w:rsidR="00322BAE">
        <w:rPr>
          <w:color w:val="000000" w:themeColor="text1"/>
        </w:rPr>
        <w:t xml:space="preserve"> </w:t>
      </w:r>
      <w:r w:rsidR="00322BAE" w:rsidRPr="00B51761">
        <w:rPr>
          <w:color w:val="000000" w:themeColor="text1"/>
        </w:rPr>
        <w:t xml:space="preserve">GHGI, which they </w:t>
      </w:r>
      <w:r w:rsidR="003439EF" w:rsidRPr="00713109">
        <w:rPr>
          <w:color w:val="000000" w:themeColor="text1"/>
        </w:rPr>
        <w:t xml:space="preserve">attributed </w:t>
      </w:r>
      <w:r w:rsidR="00850B1E">
        <w:rPr>
          <w:color w:val="000000" w:themeColor="text1"/>
        </w:rPr>
        <w:t>largely</w:t>
      </w:r>
      <w:r w:rsidR="003439EF" w:rsidRPr="00713109">
        <w:rPr>
          <w:color w:val="000000" w:themeColor="text1"/>
        </w:rPr>
        <w:t xml:space="preserve"> to</w:t>
      </w:r>
      <w:r w:rsidR="00B37027">
        <w:rPr>
          <w:color w:val="000000" w:themeColor="text1"/>
        </w:rPr>
        <w:t xml:space="preserve"> </w:t>
      </w:r>
      <w:r w:rsidR="003439EF" w:rsidRPr="00713109">
        <w:rPr>
          <w:color w:val="000000" w:themeColor="text1"/>
        </w:rPr>
        <w:t>oil</w:t>
      </w:r>
      <w:r w:rsidR="00B37027">
        <w:rPr>
          <w:color w:val="000000" w:themeColor="text1"/>
        </w:rPr>
        <w:t xml:space="preserve"> </w:t>
      </w:r>
      <w:r w:rsidR="00850B1E">
        <w:rPr>
          <w:color w:val="000000" w:themeColor="text1"/>
        </w:rPr>
        <w:t xml:space="preserve">and gas </w:t>
      </w:r>
      <w:r w:rsidR="003439EF" w:rsidRPr="00713109">
        <w:rPr>
          <w:color w:val="000000" w:themeColor="text1"/>
        </w:rPr>
        <w:t>emissions</w:t>
      </w:r>
      <w:r w:rsidR="00322BAE" w:rsidRPr="00B51761">
        <w:rPr>
          <w:color w:val="000000" w:themeColor="text1"/>
        </w:rPr>
        <w:t>.</w:t>
      </w:r>
    </w:p>
    <w:p w14:paraId="2777F056" w14:textId="77777777" w:rsidR="003C6288" w:rsidRPr="002E36D8" w:rsidRDefault="003C6288">
      <w:pPr>
        <w:rPr>
          <w:color w:val="FF0000"/>
        </w:rPr>
      </w:pPr>
    </w:p>
    <w:p w14:paraId="6AD1A323" w14:textId="14FEB460" w:rsidR="001A1D93" w:rsidRPr="00B51761" w:rsidRDefault="001A1D93" w:rsidP="001A1D93">
      <w:pPr>
        <w:rPr>
          <w:color w:val="000000" w:themeColor="text1"/>
        </w:rPr>
      </w:pPr>
      <w:r w:rsidRPr="00B51761">
        <w:rPr>
          <w:color w:val="000000" w:themeColor="text1"/>
        </w:rPr>
        <w:t xml:space="preserve">Higher resolution regional studies have targeted specific aspects of </w:t>
      </w:r>
      <w:r>
        <w:rPr>
          <w:color w:val="000000" w:themeColor="text1"/>
        </w:rPr>
        <w:t xml:space="preserve">U.S. </w:t>
      </w:r>
      <w:r w:rsidR="0021732C">
        <w:rPr>
          <w:color w:val="000000" w:themeColor="text1"/>
        </w:rPr>
        <w:t xml:space="preserve">methane </w:t>
      </w:r>
      <w:r w:rsidRPr="00B51761">
        <w:rPr>
          <w:color w:val="000000" w:themeColor="text1"/>
        </w:rPr>
        <w:t>emissio</w:t>
      </w:r>
      <w:r>
        <w:rPr>
          <w:color w:val="000000" w:themeColor="text1"/>
        </w:rPr>
        <w:t xml:space="preserve">ns, including </w:t>
      </w:r>
      <w:r w:rsidR="00930CA9">
        <w:rPr>
          <w:color w:val="000000" w:themeColor="text1"/>
        </w:rPr>
        <w:t>contributions</w:t>
      </w:r>
      <w:r>
        <w:rPr>
          <w:color w:val="000000" w:themeColor="text1"/>
        </w:rPr>
        <w:t xml:space="preserve"> from different sectors, states, and urban areas</w:t>
      </w:r>
      <w:r w:rsidRPr="00B51761">
        <w:rPr>
          <w:color w:val="000000" w:themeColor="text1"/>
        </w:rPr>
        <w:t xml:space="preserve">. </w:t>
      </w:r>
      <w:proofErr w:type="spellStart"/>
      <w:r w:rsidRPr="00B51761">
        <w:rPr>
          <w:color w:val="000000" w:themeColor="text1"/>
        </w:rPr>
        <w:t>Karion</w:t>
      </w:r>
      <w:proofErr w:type="spellEnd"/>
      <w:r w:rsidRPr="00B51761">
        <w:rPr>
          <w:color w:val="000000" w:themeColor="text1"/>
        </w:rPr>
        <w:t xml:space="preserve"> et al. </w:t>
      </w:r>
      <w:r>
        <w:rPr>
          <w:color w:val="000000" w:themeColor="text1"/>
        </w:rPr>
        <w:fldChar w:fldCharType="begin"/>
      </w:r>
      <w:r>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sidRPr="00B51761">
        <w:rPr>
          <w:color w:val="000000" w:themeColor="text1"/>
        </w:rPr>
        <w:t xml:space="preserve"> </w:t>
      </w:r>
      <w:r>
        <w:rPr>
          <w:color w:val="000000" w:themeColor="text1"/>
        </w:rPr>
        <w:t xml:space="preserve">found oil and gas emissions in the Barnett Shale in eastern Texas consistent with the GHGI </w:t>
      </w:r>
      <w:r w:rsidR="00E01C9D">
        <w:rPr>
          <w:color w:val="000000" w:themeColor="text1"/>
        </w:rPr>
        <w:t xml:space="preserve">when scaled by gas production </w:t>
      </w:r>
      <w:r>
        <w:rPr>
          <w:color w:val="000000" w:themeColor="text1"/>
        </w:rPr>
        <w:t xml:space="preserve">but larger than reported by </w:t>
      </w:r>
      <w:r w:rsidR="00BA6323">
        <w:rPr>
          <w:color w:val="000000" w:themeColor="text1"/>
        </w:rPr>
        <w:t>most basin</w:t>
      </w:r>
      <w:r w:rsidR="004D6544">
        <w:rPr>
          <w:color w:val="000000" w:themeColor="text1"/>
        </w:rPr>
        <w:t xml:space="preserve"> facilities</w:t>
      </w:r>
      <w:r w:rsidR="00BA6323">
        <w:rPr>
          <w:color w:val="000000" w:themeColor="text1"/>
        </w:rPr>
        <w:t xml:space="preserve"> </w:t>
      </w:r>
      <w:r>
        <w:rPr>
          <w:color w:val="000000" w:themeColor="text1"/>
        </w:rPr>
        <w:t>to the EPA’s Greenhouse Gas Reporting Program (GHGR</w:t>
      </w:r>
      <w:r w:rsidR="00A9225B">
        <w:rPr>
          <w:color w:val="000000" w:themeColor="text1"/>
        </w:rPr>
        <w:t>P).</w:t>
      </w:r>
      <w:r>
        <w:rPr>
          <w:color w:val="000000" w:themeColor="text1"/>
        </w:rPr>
        <w:t xml:space="preserve"> A series of studies inferred much higher emissions in the Permian Basin than implied by </w:t>
      </w:r>
      <w:r w:rsidR="00E01C9D">
        <w:rPr>
          <w:color w:val="000000" w:themeColor="text1"/>
        </w:rPr>
        <w:t>a spatially</w:t>
      </w:r>
      <w:r w:rsidR="000104CE">
        <w:rPr>
          <w:color w:val="000000" w:themeColor="text1"/>
        </w:rPr>
        <w:t xml:space="preserve"> </w:t>
      </w:r>
      <w:r w:rsidR="00E01C9D">
        <w:rPr>
          <w:color w:val="000000" w:themeColor="text1"/>
        </w:rPr>
        <w:t xml:space="preserve">allocated </w:t>
      </w:r>
      <w:r w:rsidR="00024B17">
        <w:rPr>
          <w:color w:val="000000" w:themeColor="text1"/>
        </w:rPr>
        <w:t xml:space="preserve">(gridded) </w:t>
      </w:r>
      <w:r w:rsidR="00E01C9D">
        <w:rPr>
          <w:color w:val="000000" w:themeColor="text1"/>
        </w:rPr>
        <w:t>version of the</w:t>
      </w:r>
      <w:r>
        <w:rPr>
          <w:color w:val="000000" w:themeColor="text1"/>
        </w:rPr>
        <w:t xml:space="preserve"> GHGI </w:t>
      </w:r>
      <w:r>
        <w:rPr>
          <w:color w:val="000000" w:themeColor="text1"/>
        </w:rPr>
        <w:fldChar w:fldCharType="begin"/>
      </w:r>
      <w:r>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Zhang et al., 2020; Schneising et al., 2020; Liu et al., 2021; Chen et al., 2022a; Varon et al., 2022)</w:t>
      </w:r>
      <w:r>
        <w:rPr>
          <w:color w:val="000000" w:themeColor="text1"/>
        </w:rPr>
        <w:fldChar w:fldCharType="end"/>
      </w:r>
      <w:r>
        <w:t xml:space="preserve">. Z. </w:t>
      </w:r>
      <w:r w:rsidRPr="00B51761">
        <w:rPr>
          <w:color w:val="000000" w:themeColor="text1"/>
        </w:rPr>
        <w:t xml:space="preserve">Chen et al. </w:t>
      </w:r>
      <w:r>
        <w:rPr>
          <w:color w:val="000000" w:themeColor="text1"/>
        </w:rPr>
        <w:fldChar w:fldCharType="begin"/>
      </w:r>
      <w:r>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Pr>
          <w:color w:val="000000" w:themeColor="text1"/>
        </w:rPr>
        <w:fldChar w:fldCharType="separate"/>
      </w:r>
      <w:r>
        <w:rPr>
          <w:noProof/>
          <w:color w:val="000000" w:themeColor="text1"/>
        </w:rPr>
        <w:t>(2018)</w:t>
      </w:r>
      <w:r>
        <w:rPr>
          <w:color w:val="000000" w:themeColor="text1"/>
        </w:rPr>
        <w:fldChar w:fldCharType="end"/>
      </w:r>
      <w:r w:rsidRPr="00B51761">
        <w:rPr>
          <w:color w:val="000000" w:themeColor="text1"/>
        </w:rPr>
        <w:t xml:space="preserve"> and Yu et al.</w:t>
      </w:r>
      <w:r>
        <w:rPr>
          <w:color w:val="000000" w:themeColor="text1"/>
        </w:rPr>
        <w:t xml:space="preserve"> </w:t>
      </w:r>
      <w:r>
        <w:rPr>
          <w:color w:val="000000" w:themeColor="text1"/>
        </w:rPr>
        <w:fldChar w:fldCharType="begin"/>
      </w:r>
      <w:r w:rsidR="00093C0C">
        <w:rPr>
          <w:color w:val="000000" w:themeColor="text1"/>
        </w:rPr>
        <w:instrText xml:space="preserve"> ADDIN ZOTERO_ITEM CSL_CITATION {"citationID":"ujsb8G2z","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093C0C">
        <w:rPr>
          <w:rFonts w:ascii="Cambria Math" w:hAnsi="Cambria Math" w:cs="Cambria Math"/>
          <w:color w:val="000000" w:themeColor="text1"/>
        </w:rPr>
        <w:instrText>∼</w:instrText>
      </w:r>
      <w:r w:rsidR="00093C0C">
        <w:rPr>
          <w:color w:val="000000" w:themeColor="text1"/>
        </w:rPr>
        <w:instrText xml:space="preserve"> 25 % higher during summer and winter. Spatial analysis further shows good top-down and bottom-up agreement for beef facilities (with mainly enteric emissions) but larger (</w:instrText>
      </w:r>
      <w:r w:rsidR="00093C0C">
        <w:rPr>
          <w:rFonts w:ascii="Cambria Math" w:hAnsi="Cambria Math" w:cs="Cambria Math"/>
          <w:color w:val="000000" w:themeColor="text1"/>
        </w:rPr>
        <w:instrText>∼</w:instrText>
      </w:r>
      <w:r w:rsidR="00093C0C">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Pr>
          <w:color w:val="000000" w:themeColor="text1"/>
        </w:rPr>
        <w:fldChar w:fldCharType="separate"/>
      </w:r>
      <w:r w:rsidR="00093C0C">
        <w:rPr>
          <w:noProof/>
          <w:color w:val="000000" w:themeColor="text1"/>
        </w:rPr>
        <w:t>(2021)</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w:t>
      </w:r>
      <w:r>
        <w:rPr>
          <w:color w:val="000000" w:themeColor="text1"/>
        </w:rPr>
        <w:t xml:space="preserve">underestimated livestock emissions in the </w:t>
      </w:r>
      <w:r w:rsidR="00024B17">
        <w:rPr>
          <w:color w:val="000000" w:themeColor="text1"/>
        </w:rPr>
        <w:t>gridded</w:t>
      </w:r>
      <w:r w:rsidR="00E01C9D">
        <w:rPr>
          <w:color w:val="000000" w:themeColor="text1"/>
        </w:rPr>
        <w:t xml:space="preserve"> </w:t>
      </w:r>
      <w:r>
        <w:rPr>
          <w:color w:val="000000" w:themeColor="text1"/>
        </w:rPr>
        <w:t xml:space="preserve">GHGI in the </w:t>
      </w:r>
      <w:r w:rsidRPr="00B51761">
        <w:rPr>
          <w:color w:val="000000" w:themeColor="text1"/>
        </w:rPr>
        <w:t xml:space="preserve">upper Midwest. </w:t>
      </w:r>
      <w:proofErr w:type="spellStart"/>
      <w:r>
        <w:rPr>
          <w:color w:val="000000" w:themeColor="text1"/>
        </w:rPr>
        <w:t>Jeong</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Pr>
          <w:color w:val="000000" w:themeColor="text1"/>
        </w:rPr>
        <w:fldChar w:fldCharType="separate"/>
      </w:r>
      <w:r>
        <w:rPr>
          <w:noProof/>
          <w:color w:val="000000" w:themeColor="text1"/>
        </w:rPr>
        <w:t>(2016)</w:t>
      </w:r>
      <w:r>
        <w:rPr>
          <w:color w:val="000000" w:themeColor="text1"/>
        </w:rPr>
        <w:fldChar w:fldCharType="end"/>
      </w:r>
      <w:r>
        <w:rPr>
          <w:color w:val="000000" w:themeColor="text1"/>
        </w:rPr>
        <w:t xml:space="preserve"> inferred California emissions 20% to 80% larger than a state inventory from the California Air Resources Board (CARB). </w:t>
      </w:r>
      <w:r w:rsidRPr="00B51761">
        <w:rPr>
          <w:color w:val="000000" w:themeColor="text1"/>
        </w:rPr>
        <w:t xml:space="preserve">Plant et al. </w:t>
      </w:r>
      <w:r>
        <w:rPr>
          <w:color w:val="000000" w:themeColor="text1"/>
        </w:rPr>
        <w:fldChar w:fldCharType="begin"/>
      </w:r>
      <w:r>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methane emissions from six East Coast urban areas</w:t>
      </w:r>
      <w:r w:rsidR="00E01C9D">
        <w:rPr>
          <w:color w:val="000000" w:themeColor="text1"/>
        </w:rPr>
        <w:t xml:space="preserve"> in 2012</w:t>
      </w:r>
      <w:r>
        <w:rPr>
          <w:color w:val="000000" w:themeColor="text1"/>
        </w:rPr>
        <w:t xml:space="preserve"> to be</w:t>
      </w:r>
      <w:r w:rsidRPr="00B51761">
        <w:rPr>
          <w:color w:val="000000" w:themeColor="text1"/>
        </w:rPr>
        <w:t xml:space="preserve"> more than two times larger than </w:t>
      </w:r>
      <w:r>
        <w:rPr>
          <w:color w:val="000000" w:themeColor="text1"/>
        </w:rPr>
        <w:t xml:space="preserve">the </w:t>
      </w:r>
      <w:r w:rsidR="00024B17">
        <w:rPr>
          <w:color w:val="000000" w:themeColor="text1"/>
        </w:rPr>
        <w:t>gridded</w:t>
      </w:r>
      <w:r w:rsidR="00E01C9D">
        <w:rPr>
          <w:color w:val="000000" w:themeColor="text1"/>
        </w:rPr>
        <w:t xml:space="preserve"> </w:t>
      </w:r>
      <w:r>
        <w:rPr>
          <w:color w:val="000000" w:themeColor="text1"/>
        </w:rPr>
        <w:t>GHGI</w:t>
      </w:r>
      <w:ins w:id="17" w:author="Hannah Nesser" w:date="2023-04-15T11:53:00Z">
        <w:r w:rsidR="005F4F46" w:rsidRPr="00B51761">
          <w:rPr>
            <w:color w:val="000000" w:themeColor="text1"/>
          </w:rPr>
          <w:t>.</w:t>
        </w:r>
        <w:commentRangeStart w:id="18"/>
        <w:commentRangeStart w:id="19"/>
        <w:commentRangeEnd w:id="18"/>
        <w:r w:rsidR="005F4F46">
          <w:rPr>
            <w:rStyle w:val="CommentReference"/>
          </w:rPr>
          <w:commentReference w:id="18"/>
        </w:r>
      </w:ins>
      <w:commentRangeEnd w:id="19"/>
      <w:ins w:id="20" w:author="Hannah Nesser" w:date="2023-04-15T11:54:00Z">
        <w:r w:rsidR="005F4F46">
          <w:rPr>
            <w:rStyle w:val="CommentReference"/>
          </w:rPr>
          <w:commentReference w:id="19"/>
        </w:r>
      </w:ins>
      <w:del w:id="21" w:author="Hannah Nesser" w:date="2023-04-15T11:53:00Z">
        <w:r w:rsidR="00024B17" w:rsidRPr="00713109" w:rsidDel="005F4F46">
          <w:rPr>
            <w:color w:val="000000" w:themeColor="text1"/>
          </w:rPr>
          <w:delText>.</w:delText>
        </w:r>
      </w:del>
    </w:p>
    <w:p w14:paraId="284DA6D0" w14:textId="77777777" w:rsidR="00780DF0" w:rsidRPr="00780DF0" w:rsidRDefault="00780DF0">
      <w:pPr>
        <w:rPr>
          <w:color w:val="000000" w:themeColor="text1"/>
        </w:rPr>
      </w:pPr>
    </w:p>
    <w:p w14:paraId="17CD566C" w14:textId="2D308D7A" w:rsidR="002E36D8" w:rsidRPr="00B51761" w:rsidRDefault="002E36D8" w:rsidP="002E36D8">
      <w:pPr>
        <w:rPr>
          <w:color w:val="000000" w:themeColor="text1"/>
        </w:rPr>
      </w:pPr>
      <w:r w:rsidRPr="00B51761">
        <w:rPr>
          <w:color w:val="000000" w:themeColor="text1"/>
        </w:rPr>
        <w:t>Here w</w:t>
      </w:r>
      <w:r w:rsidR="00C5624D" w:rsidRPr="00B51761">
        <w:rPr>
          <w:color w:val="000000" w:themeColor="text1"/>
        </w:rPr>
        <w:t>e use</w:t>
      </w:r>
      <w:r w:rsidRPr="00B51761">
        <w:rPr>
          <w:color w:val="000000" w:themeColor="text1"/>
        </w:rPr>
        <w:t xml:space="preserve"> the reduced-rank method of Nesser et al. </w:t>
      </w:r>
      <w:r w:rsidR="001D54DF">
        <w:rPr>
          <w:color w:val="000000" w:themeColor="text1"/>
        </w:rPr>
        <w:fldChar w:fldCharType="begin"/>
      </w:r>
      <w:r w:rsidR="001D54DF">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1D54DF">
        <w:rPr>
          <w:color w:val="000000" w:themeColor="text1"/>
        </w:rPr>
        <w:fldChar w:fldCharType="separate"/>
      </w:r>
      <w:r w:rsidR="001D54DF">
        <w:rPr>
          <w:noProof/>
          <w:color w:val="000000" w:themeColor="text1"/>
        </w:rPr>
        <w:t>(2021)</w:t>
      </w:r>
      <w:r w:rsidR="001D54DF">
        <w:rPr>
          <w:color w:val="000000" w:themeColor="text1"/>
        </w:rPr>
        <w:fldChar w:fldCharType="end"/>
      </w:r>
      <w:r w:rsidR="001D54DF">
        <w:rPr>
          <w:color w:val="000000" w:themeColor="text1"/>
        </w:rPr>
        <w:t xml:space="preserve"> </w:t>
      </w:r>
      <w:r w:rsidRPr="00B51761">
        <w:rPr>
          <w:color w:val="000000" w:themeColor="text1"/>
        </w:rPr>
        <w:t xml:space="preserve">in an analytical inversion of </w:t>
      </w:r>
      <w:r w:rsidR="00C5624D" w:rsidRPr="00B51761">
        <w:rPr>
          <w:color w:val="000000" w:themeColor="text1"/>
        </w:rPr>
        <w:t xml:space="preserve">2019 </w:t>
      </w:r>
      <w:r w:rsidRPr="00B51761">
        <w:rPr>
          <w:color w:val="000000" w:themeColor="text1"/>
        </w:rPr>
        <w:t xml:space="preserve">TROPOMI observations </w:t>
      </w:r>
      <w:r w:rsidR="008834D1">
        <w:rPr>
          <w:color w:val="000000" w:themeColor="text1"/>
        </w:rPr>
        <w:t xml:space="preserve">to quantify emiss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w:t>
      </w:r>
      <w:r w:rsidR="002B7031">
        <w:rPr>
          <w:color w:val="000000" w:themeColor="text1"/>
        </w:rPr>
        <w:t xml:space="preserve">by the U.S., Mexico, and Canada </w:t>
      </w:r>
      <w:r w:rsidRPr="00B51761">
        <w:rPr>
          <w:color w:val="000000" w:themeColor="text1"/>
        </w:rPr>
        <w:t xml:space="preserve">to the UNFCCC as prior estimates. </w:t>
      </w:r>
      <w:r w:rsidR="00677EF5">
        <w:rPr>
          <w:color w:val="000000" w:themeColor="text1"/>
        </w:rPr>
        <w:t>The reduced-rank approach decrease</w:t>
      </w:r>
      <w:r w:rsidR="00F4114F">
        <w:rPr>
          <w:color w:val="000000" w:themeColor="text1"/>
        </w:rPr>
        <w:t xml:space="preserve">s </w:t>
      </w:r>
      <w:r w:rsidR="00677EF5">
        <w:rPr>
          <w:color w:val="000000" w:themeColor="text1"/>
        </w:rPr>
        <w:t xml:space="preserve">computational cost </w:t>
      </w:r>
      <w:r w:rsidR="00F4114F">
        <w:rPr>
          <w:color w:val="000000" w:themeColor="text1"/>
        </w:rPr>
        <w:t xml:space="preserve">by an order of magnitude </w:t>
      </w:r>
      <w:r w:rsidR="00677EF5">
        <w:rPr>
          <w:color w:val="000000" w:themeColor="text1"/>
        </w:rPr>
        <w:t xml:space="preserve">compared to conventional methods while maximizing information content from TROPOMI. </w:t>
      </w:r>
      <w:r w:rsidRPr="00B51761">
        <w:rPr>
          <w:color w:val="000000" w:themeColor="text1"/>
        </w:rPr>
        <w:t xml:space="preserve">We focus our analysis on </w:t>
      </w:r>
      <w:r w:rsidR="00CB7A33">
        <w:rPr>
          <w:color w:val="000000" w:themeColor="text1"/>
        </w:rPr>
        <w:t>CONUS</w:t>
      </w:r>
      <w:r w:rsidRPr="00B51761">
        <w:rPr>
          <w:color w:val="000000" w:themeColor="text1"/>
        </w:rPr>
        <w:t xml:space="preserve">, with particular attention </w:t>
      </w:r>
      <w:r w:rsidR="007D56BB">
        <w:rPr>
          <w:color w:val="000000" w:themeColor="text1"/>
        </w:rPr>
        <w:t>on</w:t>
      </w:r>
      <w:r w:rsidR="007D56BB" w:rsidRPr="00B51761">
        <w:rPr>
          <w:color w:val="000000" w:themeColor="text1"/>
        </w:rPr>
        <w:t xml:space="preserve"> </w:t>
      </w:r>
      <w:r w:rsidRPr="00B51761">
        <w:rPr>
          <w:color w:val="000000" w:themeColor="text1"/>
        </w:rPr>
        <w:t xml:space="preserve">emissions from </w:t>
      </w:r>
      <w:r w:rsidR="001C56F8">
        <w:rPr>
          <w:color w:val="000000" w:themeColor="text1"/>
        </w:rPr>
        <w:t xml:space="preserve">individual </w:t>
      </w:r>
      <w:r w:rsidR="006077B4" w:rsidRPr="00B51761">
        <w:rPr>
          <w:color w:val="000000" w:themeColor="text1"/>
        </w:rPr>
        <w:t>landfills</w:t>
      </w:r>
      <w:r w:rsidRPr="00B51761">
        <w:rPr>
          <w:color w:val="000000" w:themeColor="text1"/>
        </w:rPr>
        <w:t>, states, and urban areas</w:t>
      </w:r>
      <w:r w:rsidR="00CB7A33">
        <w:rPr>
          <w:color w:val="000000" w:themeColor="text1"/>
        </w:rPr>
        <w:t xml:space="preserve">. We compare our results to the </w:t>
      </w:r>
      <w:r w:rsidR="00B52F29">
        <w:rPr>
          <w:color w:val="000000" w:themeColor="text1"/>
        </w:rPr>
        <w:t>2023</w:t>
      </w:r>
      <w:r w:rsidR="00CB7A33">
        <w:rPr>
          <w:color w:val="000000" w:themeColor="text1"/>
        </w:rPr>
        <w:t xml:space="preserve"> GHGI </w:t>
      </w:r>
      <w:r w:rsidR="008910D1">
        <w:rPr>
          <w:color w:val="000000" w:themeColor="text1"/>
        </w:rPr>
        <w:fldChar w:fldCharType="begin"/>
      </w:r>
      <w:r w:rsidR="00901E1E">
        <w:rPr>
          <w:color w:val="000000" w:themeColor="text1"/>
        </w:rPr>
        <w:instrText xml:space="preserve"> ADDIN ZOTERO_ITEM CSL_CITATION {"citationID":"yKAcRvgL","properties":{"formattedCitation":"(EPA, 2022a)","plainCitation":"(EPA, 2022a)","dontUpdate":true,"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8910D1">
        <w:rPr>
          <w:color w:val="000000" w:themeColor="text1"/>
        </w:rPr>
        <w:fldChar w:fldCharType="separate"/>
      </w:r>
      <w:r w:rsidR="00EB1DFD">
        <w:rPr>
          <w:noProof/>
          <w:color w:val="000000" w:themeColor="text1"/>
        </w:rPr>
        <w:t>(EPA, 202</w:t>
      </w:r>
      <w:r w:rsidR="00A17A9F">
        <w:rPr>
          <w:noProof/>
          <w:color w:val="000000" w:themeColor="text1"/>
        </w:rPr>
        <w:t>3</w:t>
      </w:r>
      <w:r w:rsidR="00EB1DFD">
        <w:rPr>
          <w:noProof/>
          <w:color w:val="000000" w:themeColor="text1"/>
        </w:rPr>
        <w:t>)</w:t>
      </w:r>
      <w:r w:rsidR="008910D1">
        <w:rPr>
          <w:color w:val="000000" w:themeColor="text1"/>
        </w:rPr>
        <w:fldChar w:fldCharType="end"/>
      </w:r>
      <w:r w:rsidR="00A17A9F">
        <w:rPr>
          <w:color w:val="000000" w:themeColor="text1"/>
        </w:rPr>
        <w:t xml:space="preserve"> and to </w:t>
      </w:r>
      <w:r w:rsidR="00321679">
        <w:rPr>
          <w:color w:val="000000" w:themeColor="text1"/>
        </w:rPr>
        <w:t xml:space="preserve">new emission estimates for individual states published most recently with the 2022 GHGI </w:t>
      </w:r>
      <w:r w:rsidR="00901E1E">
        <w:rPr>
          <w:color w:val="000000" w:themeColor="text1"/>
        </w:rPr>
        <w:fldChar w:fldCharType="begin"/>
      </w:r>
      <w:r w:rsidR="00901E1E">
        <w:rPr>
          <w:color w:val="000000" w:themeColor="text1"/>
        </w:rPr>
        <w:instrText xml:space="preserve"> ADDIN ZOTERO_ITEM CSL_CITATION {"citationID":"fitXPsJ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901E1E">
        <w:rPr>
          <w:color w:val="000000" w:themeColor="text1"/>
        </w:rPr>
        <w:fldChar w:fldCharType="separate"/>
      </w:r>
      <w:r w:rsidR="00901E1E">
        <w:rPr>
          <w:noProof/>
          <w:color w:val="000000" w:themeColor="text1"/>
        </w:rPr>
        <w:t>(EPA, 2022b)</w:t>
      </w:r>
      <w:r w:rsidR="00901E1E">
        <w:rPr>
          <w:color w:val="000000" w:themeColor="text1"/>
        </w:rPr>
        <w:fldChar w:fldCharType="end"/>
      </w:r>
      <w:r w:rsidR="00FA46C4">
        <w:rPr>
          <w:color w:val="000000" w:themeColor="text1"/>
        </w:rPr>
        <w:t xml:space="preserve">. </w:t>
      </w:r>
      <w:r w:rsidR="00321679">
        <w:rPr>
          <w:color w:val="000000" w:themeColor="text1"/>
        </w:rPr>
        <w:t>O</w:t>
      </w:r>
      <w:r w:rsidR="00CB7A33">
        <w:rPr>
          <w:color w:val="000000" w:themeColor="text1"/>
        </w:rPr>
        <w:t>ur inversion provides the first observational evaluation</w:t>
      </w:r>
      <w:r w:rsidR="00321679">
        <w:rPr>
          <w:color w:val="000000" w:themeColor="text1"/>
        </w:rPr>
        <w:t xml:space="preserve"> for these inventories</w:t>
      </w:r>
      <w:r w:rsidR="00D27EB9">
        <w:rPr>
          <w:color w:val="000000" w:themeColor="text1"/>
        </w:rPr>
        <w:t>. W</w:t>
      </w:r>
      <w:r w:rsidR="00FA46C4">
        <w:rPr>
          <w:color w:val="000000" w:themeColor="text1"/>
        </w:rPr>
        <w:t>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2DCB81CF"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2E36D8" w:rsidRPr="00B51761">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 xml:space="preserve">W) </w:t>
      </w:r>
      <w:commentRangeStart w:id="22"/>
      <w:commentRangeStart w:id="23"/>
      <w:commentRangeEnd w:id="22"/>
      <w:r w:rsidR="00736C49">
        <w:rPr>
          <w:rStyle w:val="CommentReference"/>
        </w:rPr>
        <w:commentReference w:id="22"/>
      </w:r>
      <w:commentRangeEnd w:id="23"/>
      <w:r w:rsidR="00736C49">
        <w:rPr>
          <w:rStyle w:val="CommentReference"/>
        </w:rPr>
        <w:commentReference w:id="23"/>
      </w:r>
      <w:r w:rsidR="002E36D8" w:rsidRPr="00B51761">
        <w:rPr>
          <w:color w:val="000000" w:themeColor="text1"/>
        </w:rPr>
        <w:t xml:space="preserve">using the </w:t>
      </w:r>
      <w:r w:rsidR="00DC2712">
        <w:rPr>
          <w:color w:val="000000" w:themeColor="text1"/>
        </w:rPr>
        <w:t xml:space="preserve">nested </w:t>
      </w:r>
      <w:r w:rsidR="002E36D8" w:rsidRPr="00B51761">
        <w:rPr>
          <w:color w:val="000000" w:themeColor="text1"/>
        </w:rPr>
        <w:t xml:space="preserve">GEOS-Chem CTM </w:t>
      </w:r>
      <w:r w:rsidR="00DC2712">
        <w:rPr>
          <w:color w:val="000000" w:themeColor="text1"/>
        </w:rPr>
        <w:t>at</w:t>
      </w:r>
      <w:r w:rsidR="008834D1">
        <w:rPr>
          <w:color w:val="000000" w:themeColor="text1"/>
        </w:rPr>
        <w:t xml:space="preserve"> the native</w:t>
      </w:r>
      <w:r w:rsidR="00DC2712">
        <w:rPr>
          <w:color w:val="000000" w:themeColor="text1"/>
        </w:rPr>
        <w:t xml:space="preserve"> </w:t>
      </w:r>
      <w:r w:rsidR="00DC2712" w:rsidRPr="00B51761">
        <w:rPr>
          <w:color w:val="000000" w:themeColor="text1"/>
        </w:rPr>
        <w:t>0.25° × 0.3125°</w:t>
      </w:r>
      <w:r w:rsidR="00DC2712">
        <w:rPr>
          <w:color w:val="000000" w:themeColor="text1"/>
        </w:rPr>
        <w:t xml:space="preserve"> resolution </w:t>
      </w:r>
      <w:r w:rsidR="002E36D8" w:rsidRPr="00B51761">
        <w:rPr>
          <w:color w:val="000000" w:themeColor="text1"/>
        </w:rPr>
        <w:t>as forward model</w:t>
      </w:r>
      <w:r w:rsidR="000C7673" w:rsidRPr="00B51761">
        <w:rPr>
          <w:color w:val="000000" w:themeColor="text1"/>
        </w:rPr>
        <w:t>. The</w:t>
      </w:r>
      <w:r w:rsidR="00E76878">
        <w:rPr>
          <w:color w:val="000000" w:themeColor="text1"/>
        </w:rPr>
        <w:t xml:space="preserve"> </w:t>
      </w:r>
      <w:r w:rsidR="000C7673" w:rsidRPr="00B51761">
        <w:rPr>
          <w:color w:val="000000" w:themeColor="text1"/>
        </w:rPr>
        <w:t xml:space="preserve"> </w:t>
      </w:r>
      <m:oMath>
        <m:r>
          <w:rPr>
            <w:rFonts w:ascii="Cambria Math" w:eastAsiaTheme="minorEastAsia" w:hAnsi="Cambria Math"/>
          </w:rPr>
          <m:t>m</m:t>
        </m:r>
      </m:oMath>
      <w:r w:rsidR="00E76878" w:rsidRPr="00C01462">
        <w:rPr>
          <w:rFonts w:eastAsiaTheme="minorEastAsia"/>
          <w:bCs/>
          <w:iCs/>
        </w:rPr>
        <w:t xml:space="preserve"> </w:t>
      </w:r>
      <w:r w:rsidR="00E76878">
        <w:rPr>
          <w:rFonts w:eastAsiaTheme="minorEastAsia"/>
          <w:bCs/>
          <w:iCs/>
        </w:rPr>
        <w:t xml:space="preserve">= </w:t>
      </w:r>
      <w:proofErr w:type="gramStart"/>
      <w:r w:rsidR="00E76878" w:rsidRPr="00C01462">
        <w:t>2919358</w:t>
      </w:r>
      <w:r w:rsidR="00E76878">
        <w:t xml:space="preserve">  </w:t>
      </w:r>
      <w:r w:rsidR="000C7673" w:rsidRPr="00B51761">
        <w:rPr>
          <w:color w:val="000000" w:themeColor="text1"/>
        </w:rPr>
        <w:t>TROPOMI</w:t>
      </w:r>
      <w:proofErr w:type="gramEnd"/>
      <w:r w:rsidR="000C7673" w:rsidRPr="00B51761">
        <w:rPr>
          <w:color w:val="000000" w:themeColor="text1"/>
        </w:rPr>
        <w:t xml:space="preserve">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methane emissions </w:t>
      </w:r>
      <w:r w:rsidR="002E36D8" w:rsidRPr="00B51761">
        <w:rPr>
          <w:color w:val="000000" w:themeColor="text1"/>
        </w:rPr>
        <w:t xml:space="preserve">for 2019 </w:t>
      </w:r>
      <w:r w:rsidR="000C7673" w:rsidRPr="00B51761">
        <w:rPr>
          <w:color w:val="000000" w:themeColor="text1"/>
        </w:rPr>
        <w:t xml:space="preserve">at </w:t>
      </w:r>
      <w:r w:rsidR="00DC2712">
        <w:rPr>
          <w:color w:val="000000" w:themeColor="text1"/>
        </w:rPr>
        <w:t xml:space="preserve">the </w:t>
      </w:r>
      <w:r w:rsidR="000C7673" w:rsidRPr="00B51761">
        <w:rPr>
          <w:color w:val="000000" w:themeColor="text1"/>
        </w:rPr>
        <w:t xml:space="preserve">0.25° </w:t>
      </w:r>
      <w:r w:rsidR="006E023C" w:rsidRPr="00B51761">
        <w:rPr>
          <w:color w:val="000000" w:themeColor="text1"/>
        </w:rPr>
        <w:t>×</w:t>
      </w:r>
      <w:r w:rsidR="000C7673" w:rsidRPr="00B51761">
        <w:rPr>
          <w:color w:val="000000" w:themeColor="text1"/>
        </w:rPr>
        <w:t xml:space="preserve"> 0.3125° </w:t>
      </w:r>
      <w:r w:rsidR="00DC2712">
        <w:rPr>
          <w:color w:val="000000" w:themeColor="text1"/>
        </w:rPr>
        <w:t xml:space="preserve">GEOS-Chem </w:t>
      </w:r>
      <w:r w:rsidR="000C7673" w:rsidRPr="00B51761">
        <w:rPr>
          <w:color w:val="000000" w:themeColor="text1"/>
        </w:rPr>
        <w:t xml:space="preserve">resolution. </w:t>
      </w:r>
      <w:r w:rsidR="002E36D8" w:rsidRPr="00B51761">
        <w:rPr>
          <w:color w:val="000000" w:themeColor="text1"/>
        </w:rPr>
        <w:t xml:space="preserve">This </w:t>
      </w:r>
      <w:r w:rsidR="00781238" w:rsidRPr="00B51761">
        <w:rPr>
          <w:color w:val="000000" w:themeColor="text1"/>
        </w:rPr>
        <w:t xml:space="preserve">corresponds to </w:t>
      </w:r>
      <w:r w:rsidR="008834D1">
        <w:rPr>
          <w:color w:val="000000" w:themeColor="text1"/>
        </w:rPr>
        <w:lastRenderedPageBreak/>
        <w:t xml:space="preserve">a </w:t>
      </w:r>
      <w:del w:id="24" w:author="Hannah Nesser" w:date="2023-04-15T11:58:00Z">
        <w:r w:rsidR="002E36D8" w:rsidRPr="00B51761" w:rsidDel="00736C49">
          <w:rPr>
            <w:color w:val="000000" w:themeColor="text1"/>
          </w:rPr>
          <w:delText xml:space="preserve">state </w:delText>
        </w:r>
      </w:del>
      <w:ins w:id="25" w:author="Hannah Nesser" w:date="2023-04-15T11:58:00Z">
        <w:r w:rsidR="00736C49">
          <w:rPr>
            <w:color w:val="000000" w:themeColor="text1"/>
          </w:rPr>
          <w:t>emissions</w:t>
        </w:r>
        <w:r w:rsidR="00736C49" w:rsidRPr="00B51761">
          <w:rPr>
            <w:color w:val="000000" w:themeColor="text1"/>
          </w:rPr>
          <w:t xml:space="preserve"> </w:t>
        </w:r>
      </w:ins>
      <w:r w:rsidR="002E36D8" w:rsidRPr="00B51761">
        <w:rPr>
          <w:color w:val="000000" w:themeColor="text1"/>
        </w:rPr>
        <w:t>vector with</w:t>
      </w:r>
      <w:commentRangeStart w:id="26"/>
      <w:commentRangeStart w:id="27"/>
      <w:commentRangeEnd w:id="26"/>
      <w:r w:rsidR="00736C49">
        <w:rPr>
          <w:rStyle w:val="CommentReference"/>
        </w:rPr>
        <w:commentReference w:id="26"/>
      </w:r>
      <w:commentRangeEnd w:id="27"/>
      <w:r w:rsidR="00736C49">
        <w:rPr>
          <w:rStyle w:val="CommentReference"/>
        </w:rPr>
        <w:commentReference w:id="27"/>
      </w:r>
      <w:r w:rsidR="002E36D8" w:rsidRPr="00B51761">
        <w:rPr>
          <w:color w:val="000000" w:themeColor="text1"/>
        </w:rPr>
        <w:t xml:space="preserve"> dimension </w:t>
      </w:r>
      <m:oMath>
        <m:r>
          <w:rPr>
            <w:rFonts w:ascii="Cambria Math" w:eastAsiaTheme="minorEastAsia" w:hAnsi="Cambria Math"/>
            <w:color w:val="000000" w:themeColor="text1"/>
          </w:rPr>
          <m:t>n</m:t>
        </m:r>
      </m:oMath>
      <w:r w:rsidR="002E36D8" w:rsidRPr="00B51761">
        <w:rPr>
          <w:color w:val="000000" w:themeColor="text1"/>
        </w:rPr>
        <w:t xml:space="preserve"> = 23691 </w:t>
      </w:r>
      <w:r w:rsidR="00781238" w:rsidRPr="00B51761">
        <w:rPr>
          <w:color w:val="000000" w:themeColor="text1"/>
        </w:rPr>
        <w:t>including</w:t>
      </w:r>
      <w:r w:rsidR="002E36D8" w:rsidRPr="00B51761">
        <w:rPr>
          <w:color w:val="000000" w:themeColor="text1"/>
        </w:rPr>
        <w:t xml:space="preserve"> all grid cells 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r w:rsidR="00B11954">
        <w:rPr>
          <w:color w:val="000000" w:themeColor="text1"/>
        </w:rPr>
        <w:t xml:space="preserve">accounting for </w:t>
      </w:r>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w:t>
      </w:r>
      <w:r w:rsidR="008834D1" w:rsidRPr="00B51761">
        <w:rPr>
          <w:color w:val="000000" w:themeColor="text1"/>
        </w:rPr>
        <w:t>for the nested GEOS-Chem simulation</w:t>
      </w:r>
      <w:r w:rsidR="008834D1">
        <w:rPr>
          <w:color w:val="000000" w:themeColor="text1"/>
        </w:rPr>
        <w:t xml:space="preserve"> for each of the</w:t>
      </w:r>
      <w:r w:rsidR="00781238" w:rsidRPr="00B51761">
        <w:rPr>
          <w:color w:val="000000" w:themeColor="text1"/>
        </w:rPr>
        <w:t xml:space="preserve"> four cardinal directions (north, south, east, and west). Methane chemical and soil sinks</w:t>
      </w:r>
      <w:commentRangeStart w:id="28"/>
      <w:commentRangeStart w:id="29"/>
      <w:commentRangeEnd w:id="28"/>
      <w:r w:rsidR="00736C49">
        <w:rPr>
          <w:rStyle w:val="CommentReference"/>
        </w:rPr>
        <w:commentReference w:id="28"/>
      </w:r>
      <w:commentRangeEnd w:id="29"/>
      <w:r w:rsidR="00736C49">
        <w:rPr>
          <w:rStyle w:val="CommentReference"/>
        </w:rPr>
        <w:commentReference w:id="29"/>
      </w:r>
      <w:r w:rsidR="00781238" w:rsidRPr="00B51761">
        <w:rPr>
          <w:color w:val="000000" w:themeColor="text1"/>
        </w:rPr>
        <w:t xml:space="preserve"> are</w:t>
      </w:r>
      <w:ins w:id="30" w:author="Hannah Nesser" w:date="2023-04-15T12:12:00Z">
        <w:r w:rsidR="0007366E">
          <w:rPr>
            <w:color w:val="000000" w:themeColor="text1"/>
          </w:rPr>
          <w:t xml:space="preserve"> </w:t>
        </w:r>
      </w:ins>
      <w:del w:id="31" w:author="Hannah Nesser" w:date="2023-04-15T12:12:00Z">
        <w:r w:rsidR="00781238" w:rsidRPr="00B51761" w:rsidDel="0007366E">
          <w:rPr>
            <w:color w:val="000000" w:themeColor="text1"/>
          </w:rPr>
          <w:delText xml:space="preserve"> </w:delText>
        </w:r>
      </w:del>
      <w:r w:rsidR="00781238" w:rsidRPr="00B51761">
        <w:rPr>
          <w:color w:val="000000" w:themeColor="text1"/>
        </w:rPr>
        <w:t xml:space="preserve">not optimized because they are relatively uniform and slow compared to the ventilation timescale </w:t>
      </w:r>
      <w:r w:rsidR="00B11954">
        <w:rPr>
          <w:color w:val="000000" w:themeColor="text1"/>
        </w:rPr>
        <w:t>of</w:t>
      </w:r>
      <w:r w:rsidR="00B11954" w:rsidRPr="00B51761">
        <w:rPr>
          <w:color w:val="000000" w:themeColor="text1"/>
        </w:rPr>
        <w:t xml:space="preserve"> </w:t>
      </w:r>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0437C2D2" w:rsidR="00F215E4" w:rsidRPr="00C01462" w:rsidRDefault="002E36D8">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r w:rsidR="00B11954">
        <w:rPr>
          <w:rFonts w:eastAsiaTheme="minorEastAsia"/>
          <w:bCs/>
          <w:iCs/>
        </w:rPr>
        <w:t xml:space="preserve">arranged </w:t>
      </w:r>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r w:rsidR="00B11954">
        <w:t xml:space="preserve">arranged </w:t>
      </w:r>
      <w:r w:rsidR="00B22D3B">
        <w:t>in the state vector</w:t>
      </w:r>
      <w:r w:rsidR="00664A9F" w:rsidRPr="00C01462">
        <w:t xml:space="preserve"> </w:t>
      </w:r>
      <m:oMath>
        <m:r>
          <m:rPr>
            <m:sty m:val="b"/>
          </m:rPr>
          <w:rPr>
            <w:rFonts w:ascii="Cambria Math" w:hAnsi="Cambria Math"/>
          </w:rPr>
          <m:t>x</m:t>
        </m:r>
      </m:oMath>
      <w:r w:rsidR="00B22D3B" w:rsidRPr="00C01462">
        <w:t xml:space="preserve"> </w:t>
      </w:r>
      <w:r w:rsidR="008302D7" w:rsidRPr="00C01462">
        <w:t>by minimizing a Bayesian cost function</w:t>
      </w:r>
      <w:r>
        <w:t xml:space="preserve"> </w:t>
      </w:r>
      <m:oMath>
        <m:r>
          <w:rPr>
            <w:rFonts w:ascii="Cambria Math" w:hAnsi="Cambria Math"/>
          </w:rPr>
          <m:t>J</m:t>
        </m:r>
      </m:oMath>
      <w:r w:rsidR="00340707" w:rsidRPr="00C01462">
        <w:t xml:space="preserve"> </w:t>
      </w:r>
      <w:r w:rsidR="001A13E9" w:rsidRPr="00C01462">
        <w:t xml:space="preserve">assuming normal errors </w:t>
      </w:r>
      <w:r w:rsidR="001A13E9">
        <w:t xml:space="preserve">and </w:t>
      </w:r>
      <w:r>
        <w:t xml:space="preserve">regularized by the prior </w:t>
      </w:r>
      <w:r w:rsidR="0084023E">
        <w:t>emission estimate</w:t>
      </w:r>
      <w: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625DB2B3"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D35E67">
        <w:rPr>
          <w:rFonts w:eastAsiaTheme="minorEastAsia"/>
          <w:bCs/>
          <w:iCs/>
        </w:rPr>
        <w:fldChar w:fldCharType="separate"/>
      </w:r>
      <w:r w:rsidR="00D35E67">
        <w:rPr>
          <w:rFonts w:eastAsiaTheme="minorEastAsia"/>
          <w:bCs/>
          <w:iCs/>
          <w:noProof/>
        </w:rPr>
        <w:t>(Chevallier, 2007)</w:t>
      </w:r>
      <w:r w:rsidR="00D35E67">
        <w:rPr>
          <w:rFonts w:eastAsiaTheme="minorEastAsia"/>
          <w:bCs/>
          <w:iCs/>
        </w:rPr>
        <w:fldChar w:fldCharType="end"/>
      </w:r>
      <w:r w:rsidR="00664A9F" w:rsidRPr="00C01462">
        <w:rPr>
          <w:rFonts w:eastAsiaTheme="minorEastAsia"/>
        </w:rPr>
        <w:t>.</w:t>
      </w:r>
      <w:commentRangeStart w:id="32"/>
      <w:commentRangeStart w:id="33"/>
      <w:commentRangeEnd w:id="32"/>
      <w:r w:rsidR="0007366E">
        <w:rPr>
          <w:rStyle w:val="CommentReference"/>
        </w:rPr>
        <w:commentReference w:id="32"/>
      </w:r>
      <w:commentRangeEnd w:id="33"/>
      <w:r w:rsidR="0007366E">
        <w:rPr>
          <w:rStyle w:val="CommentReference"/>
        </w:rPr>
        <w:commentReference w:id="33"/>
      </w:r>
      <w:r w:rsidR="002D0C86" w:rsidRPr="002D0C86">
        <w:t xml:space="preserve"> </w:t>
      </w:r>
      <w:r w:rsidR="00B22D3B" w:rsidRPr="00C01462">
        <w:t>We</w:t>
      </w:r>
      <w:r w:rsidR="00B22D3B">
        <w:t xml:space="preserve"> </w:t>
      </w:r>
      <w:r w:rsidR="00B22D3B" w:rsidRPr="00C01462">
        <w:t>generate an inversion ensemble using a range of prior error</w:t>
      </w:r>
      <w:r w:rsidR="000F229F">
        <w:t xml:space="preserve"> variance</w:t>
      </w:r>
      <w:r w:rsidR="00B22D3B" w:rsidRPr="00C01462">
        <w:t xml:space="preserve">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w:t>
      </w:r>
      <w:r w:rsidR="005E4B4C">
        <w:t>Section</w:t>
      </w:r>
      <w:r w:rsidR="00B22D3B" w:rsidRPr="00C01462">
        <w:t xml:space="preserve">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sidR="00D35E67">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NbXzzW5i","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D35E67">
        <w:rPr>
          <w:rFonts w:eastAsiaTheme="minorEastAsia"/>
          <w:bCs/>
          <w:iCs/>
        </w:rPr>
        <w:fldChar w:fldCharType="separate"/>
      </w:r>
      <w:r w:rsidR="00D35E67">
        <w:rPr>
          <w:rFonts w:eastAsiaTheme="minorEastAsia"/>
          <w:bCs/>
          <w:iCs/>
          <w:noProof/>
        </w:rPr>
        <w:t>(Rodgers, 2000)</w:t>
      </w:r>
      <w:r w:rsidR="00D35E67">
        <w:rPr>
          <w:rFonts w:eastAsiaTheme="minorEastAsia"/>
          <w:bCs/>
          <w:iCs/>
        </w:rPr>
        <w:fldChar w:fldCharType="end"/>
      </w:r>
      <w:r>
        <w:rPr>
          <w:rFonts w:eastAsiaTheme="minorEastAsia"/>
          <w:bCs/>
          <w:iCs/>
        </w:rPr>
        <w:t xml:space="preserve">. </w:t>
      </w:r>
      <w:r w:rsidR="001A13E9">
        <w:rPr>
          <w:rFonts w:eastAsiaTheme="minorEastAsia"/>
          <w:bCs/>
          <w:iCs/>
        </w:rPr>
        <w:t>We</w:t>
      </w:r>
      <w:r>
        <w:rPr>
          <w:rFonts w:eastAsiaTheme="minorEastAsia"/>
          <w:bCs/>
          <w:iCs/>
        </w:rPr>
        <w:t xml:space="preserve"> construct </w:t>
      </w:r>
      <w:r w:rsidR="00B22D3B">
        <w:rPr>
          <w:rFonts w:eastAsiaTheme="minorEastAsia"/>
          <w:bCs/>
          <w:iCs/>
        </w:rPr>
        <w:t>a rank</w:t>
      </w:r>
      <w:r w:rsidR="001A13E9">
        <w:rPr>
          <w:rFonts w:eastAsiaTheme="minorEastAsia"/>
          <w:bCs/>
          <w:iCs/>
        </w:rPr>
        <w:t>-</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w:t>
      </w:r>
      <w:r w:rsidR="001A13E9">
        <w:rPr>
          <w:color w:val="000000" w:themeColor="text1"/>
        </w:rPr>
        <w:t>by</w:t>
      </w:r>
      <w:r w:rsidRPr="00E547A6">
        <w:rPr>
          <w:rFonts w:eastAsiaTheme="minorEastAsia"/>
          <w:bCs/>
          <w:iCs/>
          <w:color w:val="000000" w:themeColor="text1"/>
        </w:rPr>
        <w:t xml:space="preserve"> perturb</w:t>
      </w:r>
      <w:r w:rsidR="001A13E9">
        <w:rPr>
          <w:rFonts w:eastAsiaTheme="minorEastAsia"/>
          <w:bCs/>
          <w:iCs/>
          <w:color w:val="000000" w:themeColor="text1"/>
        </w:rPr>
        <w:t>ing</w:t>
      </w:r>
      <w:r w:rsidRPr="00E547A6">
        <w:rPr>
          <w:rFonts w:eastAsiaTheme="minorEastAsia"/>
          <w:bCs/>
          <w:iCs/>
          <w:color w:val="000000" w:themeColor="text1"/>
        </w:rPr>
        <w:t xml:space="preserve">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r>
        <w:rPr>
          <w:rFonts w:eastAsiaTheme="minorEastAsia"/>
          <w:bCs/>
          <w:iCs/>
        </w:rPr>
        <w:t xml:space="preserve">the information content of the TROPOMI observations </w:t>
      </w:r>
      <w:r w:rsidR="001A13E9">
        <w:rPr>
          <w:rFonts w:eastAsiaTheme="minorEastAsia"/>
          <w:bCs/>
          <w:iCs/>
        </w:rPr>
        <w:t>(</w:t>
      </w:r>
      <w:r w:rsidR="005E4B4C">
        <w:rPr>
          <w:rFonts w:eastAsiaTheme="minorEastAsia"/>
          <w:bCs/>
          <w:iCs/>
        </w:rPr>
        <w:t>Section</w:t>
      </w:r>
      <w:r>
        <w:rPr>
          <w:rFonts w:eastAsiaTheme="minorEastAsia"/>
          <w:bCs/>
          <w:iCs/>
        </w:rPr>
        <w:t xml:space="preserve"> 2.6</w:t>
      </w:r>
      <w:r w:rsidR="001A13E9">
        <w:rPr>
          <w:rFonts w:eastAsiaTheme="minorEastAsia"/>
          <w:bCs/>
          <w:iCs/>
        </w:rPr>
        <w:t>)</w:t>
      </w:r>
      <w:r>
        <w:rPr>
          <w:rFonts w:eastAsiaTheme="minorEastAsia"/>
          <w:bCs/>
          <w:iCs/>
        </w:rPr>
        <w:t xml:space="preserve">. </w:t>
      </w:r>
    </w:p>
    <w:p w14:paraId="4295FF79" w14:textId="77777777" w:rsidR="00676233" w:rsidRDefault="00676233" w:rsidP="00914133"/>
    <w:p w14:paraId="7C174F36" w14:textId="59848242" w:rsidR="0038092C" w:rsidRPr="00B51761" w:rsidRDefault="005178BE" w:rsidP="0038092C">
      <w:pPr>
        <w:rPr>
          <w:rFonts w:eastAsiaTheme="minorEastAsia"/>
          <w:bCs/>
        </w:rPr>
      </w:pPr>
      <w:r w:rsidRPr="00537F35">
        <w:rPr>
          <w:rFonts w:eastAsiaTheme="minorEastAsia"/>
          <w:bCs/>
          <w:color w:val="000000" w:themeColor="text1"/>
        </w:rPr>
        <w:t>A</w:t>
      </w:r>
      <w:r w:rsidR="001B4A42" w:rsidRPr="00537F35">
        <w:rPr>
          <w:rFonts w:eastAsiaTheme="minorEastAsia"/>
          <w:bCs/>
          <w:color w:val="000000" w:themeColor="text1"/>
        </w:rPr>
        <w:t xml:space="preserve">nalytical </w:t>
      </w:r>
      <w:r w:rsidR="001B4A42" w:rsidRPr="00C01462">
        <w:rPr>
          <w:rFonts w:eastAsiaTheme="minorEastAsia"/>
          <w:bCs/>
        </w:rPr>
        <w:t xml:space="preserve">minimization of the cost function </w:t>
      </w:r>
      <w:r w:rsidR="002E36D8">
        <w:rPr>
          <w:rFonts w:eastAsiaTheme="minorEastAsia"/>
          <w:bCs/>
        </w:rPr>
        <w:t xml:space="preserve">following Rodgers </w:t>
      </w:r>
      <w:r w:rsidR="0089247D">
        <w:rPr>
          <w:rFonts w:eastAsiaTheme="minorEastAsia"/>
          <w:bCs/>
        </w:rPr>
        <w:fldChar w:fldCharType="begin"/>
      </w:r>
      <w:r w:rsidR="0089247D">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00)</w:t>
      </w:r>
      <w:r w:rsidR="0089247D">
        <w:rPr>
          <w:rFonts w:eastAsiaTheme="minorEastAsia"/>
          <w:bCs/>
        </w:rPr>
        <w:fldChar w:fldCharType="end"/>
      </w:r>
      <w:r w:rsidR="002E36D8">
        <w:rPr>
          <w:rFonts w:eastAsiaTheme="minorEastAsia"/>
          <w:bCs/>
        </w:rPr>
        <w:t xml:space="preserve">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w:t>
      </w:r>
      <w:r w:rsidR="00EA27F1">
        <w:rPr>
          <w:rFonts w:eastAsiaTheme="minorEastAsia"/>
        </w:rPr>
        <w:t xml:space="preserve">However, this </w:t>
      </w:r>
      <w:r w:rsidR="002E36D8">
        <w:t>solution</w:t>
      </w:r>
      <w:r w:rsidR="00EA27F1">
        <w:t xml:space="preserve"> </w:t>
      </w:r>
      <w:r w:rsidR="00372C77">
        <w:t>requires inverting</w:t>
      </w:r>
      <w:r w:rsidR="000D1015">
        <w:t xml:space="preserve"> </w:t>
      </w:r>
      <w:r w:rsidR="001A13E9">
        <w:t xml:space="preserve">the cost function Hessian, which </w:t>
      </w:r>
      <w:r w:rsidR="000F229F">
        <w:t>produces</w:t>
      </w:r>
      <w:r w:rsidR="003324A5">
        <w:rPr>
          <w:bCs/>
        </w:rPr>
        <w:t xml:space="preserve"> numerical instabilities</w:t>
      </w:r>
      <w:r w:rsidR="00B22D3B">
        <w:rPr>
          <w:bCs/>
        </w:rPr>
        <w:t xml:space="preserve"> due to the rank reduction</w:t>
      </w:r>
      <w:r w:rsidR="000F229F">
        <w:rPr>
          <w:bCs/>
        </w:rPr>
        <w:t xml:space="preserve"> of the Jacobian matrix</w:t>
      </w:r>
      <w:r w:rsidR="00914133" w:rsidRPr="00C01462">
        <w:rPr>
          <w:rFonts w:eastAsiaTheme="minorEastAsia"/>
          <w:bCs/>
        </w:rPr>
        <w:t>.</w:t>
      </w:r>
      <w:r w:rsidR="00EA27F1">
        <w:rPr>
          <w:rFonts w:eastAsiaTheme="minorEastAsia"/>
          <w:bCs/>
        </w:rPr>
        <w:t xml:space="preserve"> </w:t>
      </w:r>
      <w:r w:rsidR="002E36D8">
        <w:rPr>
          <w:rFonts w:eastAsiaTheme="minorEastAsia"/>
          <w:bCs/>
        </w:rPr>
        <w:t>Here we</w:t>
      </w:r>
      <w:r w:rsidR="00914133" w:rsidRPr="00C01462">
        <w:rPr>
          <w:rFonts w:eastAsiaTheme="minorEastAsia"/>
          <w:bCs/>
        </w:rPr>
        <w:t xml:space="preserve"> use </w:t>
      </w:r>
      <w:r w:rsidR="002E36D8">
        <w:rPr>
          <w:rFonts w:eastAsiaTheme="minorEastAsia"/>
          <w:bCs/>
        </w:rPr>
        <w:t xml:space="preserve">a </w:t>
      </w:r>
      <w:r w:rsidR="00914133" w:rsidRPr="00C01462">
        <w:rPr>
          <w:rFonts w:eastAsiaTheme="minorEastAsia"/>
          <w:bCs/>
        </w:rPr>
        <w:t>reduced-rank approximation</w:t>
      </w:r>
      <w:r w:rsidR="002E36D8">
        <w:rPr>
          <w:rFonts w:eastAsiaTheme="minorEastAsia"/>
          <w:bCs/>
        </w:rPr>
        <w:t xml:space="preserve"> of the posterior solution following </w:t>
      </w:r>
      <w:proofErr w:type="spellStart"/>
      <w:r w:rsidR="002E36D8">
        <w:rPr>
          <w:rFonts w:eastAsiaTheme="minorEastAsia"/>
          <w:bCs/>
        </w:rPr>
        <w:t>Bousserez</w:t>
      </w:r>
      <w:proofErr w:type="spellEnd"/>
      <w:r w:rsidR="002E36D8">
        <w:rPr>
          <w:rFonts w:eastAsiaTheme="minorEastAsia"/>
          <w:bCs/>
        </w:rPr>
        <w:t xml:space="preserve"> and </w:t>
      </w:r>
      <w:proofErr w:type="spellStart"/>
      <w:r w:rsidR="002E36D8">
        <w:rPr>
          <w:rFonts w:eastAsiaTheme="minorEastAsia"/>
          <w:bCs/>
        </w:rPr>
        <w:t>Henze</w:t>
      </w:r>
      <w:proofErr w:type="spellEnd"/>
      <w:r w:rsidR="0089247D">
        <w:rPr>
          <w:rFonts w:eastAsiaTheme="minorEastAsia"/>
          <w:bCs/>
        </w:rPr>
        <w:t xml:space="preserve"> </w:t>
      </w:r>
      <w:r w:rsidR="0089247D">
        <w:rPr>
          <w:rFonts w:eastAsiaTheme="minorEastAsia"/>
          <w:bCs/>
        </w:rPr>
        <w:fldChar w:fldCharType="begin"/>
      </w:r>
      <w:r w:rsidR="0089247D">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18)</w:t>
      </w:r>
      <w:r w:rsidR="0089247D">
        <w:rPr>
          <w:rFonts w:eastAsiaTheme="minorEastAsia"/>
          <w:bCs/>
        </w:rPr>
        <w:fldChar w:fldCharType="end"/>
      </w:r>
      <w:r w:rsidR="002E36D8">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r w:rsidR="001A13E9">
        <w:rPr>
          <w:rFonts w:eastAsiaTheme="minorEastAsia"/>
          <w:bCs/>
        </w:rPr>
        <w:t>,</w:t>
      </w:r>
    </w:p>
    <w:p w14:paraId="00C60591" w14:textId="77777777" w:rsidR="00914133" w:rsidRPr="00C01462" w:rsidRDefault="00914133" w:rsidP="00914133">
      <w:pPr>
        <w:rPr>
          <w:rFonts w:eastAsiaTheme="minorEastAsia"/>
          <w:bCs/>
        </w:rPr>
      </w:pPr>
    </w:p>
    <w:p w14:paraId="47D0381C" w14:textId="4B860587"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57753BDE"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B11954">
        <w:t xml:space="preserve">, </w:t>
      </w:r>
      <w:r w:rsidR="001A13E9">
        <w:t xml:space="preserve">for </w:t>
      </w:r>
      <w:r w:rsidR="00B11954">
        <w:t>which w</w:t>
      </w:r>
      <w:r w:rsidR="004D2E2D" w:rsidRPr="00C01462">
        <w:t>e</w:t>
      </w:r>
      <w:r w:rsidR="00B11954">
        <w:t xml:space="preserve"> </w:t>
      </w:r>
      <w:r w:rsidR="001A13E9">
        <w:t>use</w:t>
      </w:r>
      <w:r w:rsidR="00B11954" w:rsidRPr="00C01462">
        <w:t xml:space="preserve"> </w:t>
      </w:r>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89247D">
        <w:t xml:space="preserve"> </w:t>
      </w:r>
      <w:r w:rsidR="0089247D">
        <w:fldChar w:fldCharType="begin"/>
      </w:r>
      <w:r w:rsidR="0089247D">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rsidR="0089247D">
        <w:fldChar w:fldCharType="separate"/>
      </w:r>
      <w:r w:rsidR="0089247D">
        <w:rPr>
          <w:noProof/>
        </w:rPr>
        <w:t>(Dask Development Team, 2016)</w:t>
      </w:r>
      <w:r w:rsidR="0089247D">
        <w:fldChar w:fldCharType="end"/>
      </w:r>
      <w:r w:rsidR="004D2E2D" w:rsidRPr="00C01462">
        <w:t>.</w:t>
      </w:r>
      <w:r w:rsidR="000D1015">
        <w:t xml:space="preserve"> </w:t>
      </w:r>
      <w:r w:rsidR="0016623C">
        <w:rPr>
          <w:rFonts w:eastAsiaTheme="minorEastAsia"/>
          <w:bCs/>
        </w:rPr>
        <w:t xml:space="preserve">The reduced-rank </w:t>
      </w:r>
      <w:r w:rsidR="00B11954">
        <w:rPr>
          <w:rFonts w:eastAsiaTheme="minorEastAsia"/>
          <w:bCs/>
        </w:rPr>
        <w:t xml:space="preserve">posterior approximation </w:t>
      </w:r>
      <w:r w:rsidR="0016623C">
        <w:rPr>
          <w:rFonts w:eastAsiaTheme="minorEastAsia"/>
          <w:bCs/>
        </w:rPr>
        <w:t>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EA27F1">
        <w:rPr>
          <w:rFonts w:eastAsiaTheme="minorEastAsia"/>
        </w:rPr>
        <w:t xml:space="preserve"> </w:t>
      </w:r>
      <w:r w:rsidR="0089247D">
        <w:rPr>
          <w:rFonts w:eastAsiaTheme="minorEastAsia"/>
        </w:rPr>
        <w:fldChar w:fldCharType="begin"/>
      </w:r>
      <w:r w:rsidR="0089247D">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89247D">
        <w:rPr>
          <w:rFonts w:eastAsiaTheme="minorEastAsia"/>
        </w:rPr>
        <w:fldChar w:fldCharType="separate"/>
      </w:r>
      <w:r w:rsidR="0089247D">
        <w:rPr>
          <w:rFonts w:eastAsiaTheme="minorEastAsia"/>
          <w:noProof/>
        </w:rPr>
        <w:t>(Bousserez and Henze, 2018)</w:t>
      </w:r>
      <w:r w:rsidR="0089247D">
        <w:rPr>
          <w:rFonts w:eastAsiaTheme="minorEastAsia"/>
        </w:rPr>
        <w:fldChar w:fldCharType="end"/>
      </w:r>
      <w:r w:rsidR="0016623C">
        <w:t>:</w:t>
      </w:r>
    </w:p>
    <w:p w14:paraId="1B6C4884" w14:textId="77777777" w:rsidR="00914133" w:rsidRPr="00C01462" w:rsidRDefault="00914133" w:rsidP="00914133">
      <w:pPr>
        <w:rPr>
          <w:rFonts w:eastAsiaTheme="minorEastAsia"/>
          <w:bCs/>
          <w:iCs/>
        </w:rPr>
      </w:pPr>
    </w:p>
    <w:p w14:paraId="2426C320" w14:textId="4532D2F1"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sSub>
                    <m:sSubPr>
                      <m:ctrlPr>
                        <w:rPr>
                          <w:rFonts w:ascii="Cambria Math" w:hAnsi="Cambria Math"/>
                          <w:b/>
                        </w:rPr>
                      </m:ctrlPr>
                    </m:sSubPr>
                    <m:e>
                      <m:r>
                        <m:rPr>
                          <m:sty m:val="b"/>
                        </m:rPr>
                        <w:rPr>
                          <w:rFonts w:ascii="Cambria Math" w:hAnsi="Cambria Math"/>
                        </w:rPr>
                        <m:t>I</m:t>
                      </m:r>
                    </m:e>
                    <m:sub>
                      <m:r>
                        <w:rPr>
                          <w:rFonts w:ascii="Cambria Math" w:hAnsi="Cambria Math"/>
                        </w:rPr>
                        <m:t>n</m:t>
                      </m:r>
                    </m:sub>
                  </m:sSub>
                  <m:r>
                    <m:rPr>
                      <m:sty m:val="b"/>
                    </m:rPr>
                    <w:rPr>
                      <w:rFonts w:ascii="Cambria Math" w:hAnsi="Cambria Math"/>
                    </w:rPr>
                    <m:t>-</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5C59E537"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matrices</w:t>
      </w:r>
      <w:r w:rsidR="001A13E9">
        <w:t>, respectively,</w:t>
      </w:r>
      <w:r w:rsidR="0016623C">
        <w:t xml:space="preserve"> for an inversion solved </w:t>
      </w:r>
      <w:r w:rsidR="00B22D3B">
        <w:t xml:space="preserve">with </w:t>
      </w:r>
      <w:r w:rsidR="000F229F">
        <w:t>a</w:t>
      </w:r>
      <w:r w:rsidR="00B22D3B">
        <w:t xml:space="preserve"> reduced-rank </w:t>
      </w:r>
      <w:r w:rsidR="000D1015">
        <w:t>forward model</w:t>
      </w:r>
      <w:r w:rsidR="00B22D3B" w:rsidRPr="00C01462">
        <w:t xml:space="preserve">. We </w:t>
      </w:r>
      <w:r w:rsidR="0084023E">
        <w:t>set</w:t>
      </w:r>
      <w:r w:rsidRPr="00C01462">
        <w:t xml:space="preserve"> </w:t>
      </w:r>
      <m:oMath>
        <m:r>
          <w:rPr>
            <w:rFonts w:ascii="Cambria Math" w:hAnsi="Cambria Math"/>
          </w:rPr>
          <m:t>k</m:t>
        </m:r>
      </m:oMath>
      <w:r w:rsidRPr="00C01462">
        <w:t xml:space="preserve"> to match the rank of the </w:t>
      </w:r>
      <w:r w:rsidR="0016623C">
        <w:t xml:space="preserve">reduced-rank </w:t>
      </w:r>
      <w:r w:rsidRPr="00C01462">
        <w:t>Jacobian matrix</w:t>
      </w:r>
      <w:r w:rsidR="0016623C">
        <w:t xml:space="preserve">, which is </w:t>
      </w:r>
      <w:r w:rsidR="0084023E">
        <w:t>chosen</w:t>
      </w:r>
      <w:r w:rsidR="0016623C">
        <w:t xml:space="preserve"> to maximize </w:t>
      </w:r>
      <w:r w:rsidR="00A9225B">
        <w:t xml:space="preserve">information content </w:t>
      </w:r>
      <w:r w:rsidR="004D2E2D">
        <w:t>within</w:t>
      </w:r>
      <w:r w:rsidR="0016623C">
        <w:t xml:space="preserve"> the available computational resources</w:t>
      </w:r>
      <w:r w:rsidR="000D1015">
        <w:t xml:space="preserve"> (</w:t>
      </w:r>
      <w:r w:rsidR="005E4B4C">
        <w:t>Section</w:t>
      </w:r>
      <w:r w:rsidR="000D1015">
        <w:t xml:space="preserve"> 2.</w:t>
      </w:r>
      <w:r w:rsidR="007A1AE0">
        <w:t>6</w:t>
      </w:r>
      <w:r w:rsidR="000D1015">
        <w:t>)</w:t>
      </w:r>
      <w:r w:rsidRPr="00C01462">
        <w:t xml:space="preserve">. </w:t>
      </w:r>
      <w:r w:rsidR="00EA27F1" w:rsidRPr="00C01462">
        <w:rPr>
          <w:rFonts w:eastAsiaTheme="minorEastAsia"/>
        </w:rPr>
        <w:t xml:space="preserve">The diagonal elements </w:t>
      </w:r>
      <w:r w:rsidR="00EA27F1">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C01462">
        <w:rPr>
          <w:rFonts w:eastAsiaTheme="minorEastAsia"/>
        </w:rPr>
        <w:t xml:space="preserve"> are </w:t>
      </w:r>
      <w:r w:rsidR="00EA27F1">
        <w:rPr>
          <w:rFonts w:eastAsiaTheme="minorEastAsia"/>
        </w:rPr>
        <w:t>often</w:t>
      </w:r>
      <w:r w:rsidR="00EA27F1" w:rsidRPr="00C01462">
        <w:rPr>
          <w:rFonts w:eastAsiaTheme="minorEastAsia"/>
        </w:rPr>
        <w:t xml:space="preserve"> referred to as averaging kernel sensitivities</w:t>
      </w:r>
      <w:r w:rsidR="00D92BB3">
        <w:rPr>
          <w:rFonts w:eastAsiaTheme="minorEastAsia"/>
        </w:rPr>
        <w:t xml:space="preserve"> and are a measure of </w:t>
      </w:r>
      <w:r w:rsidR="00E022DC">
        <w:rPr>
          <w:rFonts w:eastAsiaTheme="minorEastAsia"/>
        </w:rPr>
        <w:t>the dependence of the optimized emissions to the prior estimate. T</w:t>
      </w:r>
      <w:r w:rsidR="00EA27F1" w:rsidRPr="00C01462">
        <w:rPr>
          <w:rFonts w:eastAsiaTheme="minorEastAsia"/>
        </w:rPr>
        <w:t xml:space="preserve">heir sum </w:t>
      </w:r>
      <w:r w:rsidR="00EA27F1">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322D0C">
        <w:rPr>
          <w:rFonts w:eastAsiaTheme="minorEastAsia"/>
          <w:bCs/>
        </w:rPr>
        <w:t>)</w:t>
      </w:r>
      <w:r w:rsidR="00EA27F1" w:rsidRPr="00C01462">
        <w:rPr>
          <w:rFonts w:eastAsiaTheme="minorEastAsia"/>
        </w:rPr>
        <w:t xml:space="preserve"> gives the degrees of freedom for signal</w:t>
      </w:r>
      <w:r w:rsidR="00BA058E" w:rsidRPr="00C01462">
        <w:rPr>
          <w:rFonts w:eastAsiaTheme="minorEastAsia"/>
        </w:rPr>
        <w:t xml:space="preserve"> (D</w:t>
      </w:r>
      <w:r w:rsidR="00EA27F1" w:rsidRPr="00C01462">
        <w:rPr>
          <w:rFonts w:eastAsiaTheme="minorEastAsia"/>
        </w:rPr>
        <w:t>OFS)</w:t>
      </w:r>
      <w:r w:rsidR="00EA27F1">
        <w:rPr>
          <w:rFonts w:eastAsiaTheme="minorEastAsia"/>
        </w:rPr>
        <w:t xml:space="preserve"> that represent </w:t>
      </w:r>
      <w:r w:rsidR="00EA27F1" w:rsidRPr="00C01462">
        <w:rPr>
          <w:rFonts w:eastAsiaTheme="minorEastAsia"/>
        </w:rPr>
        <w:t xml:space="preserve">the number of pieces of information independently </w:t>
      </w:r>
      <w:r w:rsidR="00EA27F1">
        <w:rPr>
          <w:rFonts w:eastAsiaTheme="minorEastAsia"/>
        </w:rPr>
        <w:t>quantified</w:t>
      </w:r>
      <w:r w:rsidR="00EA27F1" w:rsidRPr="00C01462">
        <w:rPr>
          <w:rFonts w:eastAsiaTheme="minorEastAsia"/>
        </w:rPr>
        <w:t xml:space="preserve"> by the observing </w:t>
      </w:r>
      <w:r w:rsidR="00EA27F1" w:rsidRPr="006202B5">
        <w:rPr>
          <w:rFonts w:eastAsiaTheme="minorEastAsia"/>
          <w:color w:val="000000" w:themeColor="text1"/>
        </w:rPr>
        <w:t>system</w:t>
      </w:r>
      <w:r w:rsidR="00EA27F1" w:rsidRPr="006202B5">
        <w:rPr>
          <w:rFonts w:eastAsiaTheme="minorEastAsia"/>
          <w:bCs/>
          <w:color w:val="000000" w:themeColor="text1"/>
        </w:rPr>
        <w:t xml:space="preserve"> </w:t>
      </w:r>
      <w:r w:rsidR="00EA27F1" w:rsidRPr="006202B5">
        <w:rPr>
          <w:rFonts w:eastAsiaTheme="minorEastAsia"/>
          <w:bCs/>
          <w:color w:val="000000" w:themeColor="text1"/>
        </w:rPr>
        <w:fldChar w:fldCharType="begin"/>
      </w:r>
      <w:r w:rsidR="006202B5"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EA27F1" w:rsidRPr="006202B5">
        <w:rPr>
          <w:rFonts w:eastAsiaTheme="minorEastAsia"/>
          <w:bCs/>
          <w:color w:val="000000" w:themeColor="text1"/>
        </w:rPr>
        <w:fldChar w:fldCharType="separate"/>
      </w:r>
      <w:r w:rsidR="006202B5" w:rsidRPr="006202B5">
        <w:rPr>
          <w:rFonts w:eastAsiaTheme="minorEastAsia"/>
          <w:bCs/>
          <w:noProof/>
          <w:color w:val="000000" w:themeColor="text1"/>
        </w:rPr>
        <w:t>(Rodgers, 2000)</w:t>
      </w:r>
      <w:r w:rsidR="00EA27F1" w:rsidRPr="006202B5">
        <w:rPr>
          <w:rFonts w:eastAsiaTheme="minorEastAsia"/>
          <w:bCs/>
          <w:color w:val="000000" w:themeColor="text1"/>
        </w:rPr>
        <w:fldChar w:fldCharType="end"/>
      </w:r>
      <w:r w:rsidR="00EA27F1" w:rsidRPr="006202B5">
        <w:rPr>
          <w:rFonts w:eastAsiaTheme="minorEastAsia"/>
          <w:bCs/>
          <w:color w:val="000000" w:themeColor="text1"/>
        </w:rPr>
        <w:t>.</w:t>
      </w:r>
      <w:r w:rsidR="00EA27F1" w:rsidRPr="006202B5">
        <w:rPr>
          <w:color w:val="000000" w:themeColor="text1"/>
        </w:rPr>
        <w:t xml:space="preserve"> </w:t>
      </w:r>
      <w:r w:rsidR="00B22D3B" w:rsidRPr="006202B5">
        <w:rPr>
          <w:color w:val="000000" w:themeColor="text1"/>
        </w:rPr>
        <w:t>The</w:t>
      </w:r>
      <w:r w:rsidR="004D2E2D" w:rsidRPr="006202B5">
        <w:rPr>
          <w:color w:val="000000" w:themeColor="text1"/>
        </w:rPr>
        <w:t xml:space="preserve"> </w:t>
      </w:r>
      <w:r w:rsidR="004D2E2D">
        <w:t>reduced-rank inversion</w:t>
      </w:r>
      <w:r w:rsidR="00B22D3B">
        <w:t xml:space="preserve"> and Jacobian matrix do not 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r w:rsidR="00213EBE">
        <w:t xml:space="preserve"> </w:t>
      </w:r>
      <w:r w:rsidR="00213EBE">
        <w:fldChar w:fldCharType="begin"/>
      </w:r>
      <w:r w:rsidR="00213EBE">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213EBE">
        <w:fldChar w:fldCharType="separate"/>
      </w:r>
      <w:r w:rsidR="00213EBE">
        <w:rPr>
          <w:noProof/>
        </w:rPr>
        <w:t>(Nesser et al., 2021)</w:t>
      </w:r>
      <w:r w:rsidR="00213EBE">
        <w:fldChar w:fldCharType="end"/>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09BB173" w14:textId="54ACAFDF" w:rsidR="00000829" w:rsidRDefault="00E63085" w:rsidP="00000829">
      <w:r w:rsidRPr="00C01462">
        <w:t xml:space="preserve">Figure </w:t>
      </w:r>
      <w:r w:rsidR="00914C58" w:rsidRPr="00C01462">
        <w:t>1</w:t>
      </w:r>
      <w:r w:rsidRPr="00C01462">
        <w:t xml:space="preserve"> shows </w:t>
      </w:r>
      <w:r w:rsidR="004D75E3">
        <w:t>the</w:t>
      </w:r>
      <w:r w:rsidR="00386B40">
        <w:t xml:space="preserve"> prior emission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s of the</w:t>
      </w:r>
      <w:r w:rsidR="00386B40">
        <w:t xml:space="preserve"> </w:t>
      </w:r>
      <w:r w:rsidR="00024B17" w:rsidRPr="00713109">
        <w:t xml:space="preserve">2016 </w:t>
      </w:r>
      <w:r w:rsidRPr="00C01462">
        <w:t xml:space="preserve">EPA GHGI </w:t>
      </w:r>
      <w:r w:rsidR="007B140B">
        <w:t xml:space="preserve">for the </w:t>
      </w:r>
      <w:r w:rsidR="005F1E5B">
        <w:t>U.S.</w:t>
      </w:r>
      <w:r w:rsidR="007B140B">
        <w:t xml:space="preserve"> </w:t>
      </w:r>
      <w:r w:rsidRPr="00C01462">
        <w:t xml:space="preserve">for 2012 </w:t>
      </w:r>
      <w:r w:rsidR="00537F35">
        <w:fldChar w:fldCharType="begin"/>
      </w:r>
      <w:r w:rsidR="00537F35">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537F35">
        <w:fldChar w:fldCharType="separate"/>
      </w:r>
      <w:r w:rsidR="00537F35">
        <w:rPr>
          <w:noProof/>
        </w:rPr>
        <w:t>(Maasakkers et al., 2016)</w:t>
      </w:r>
      <w:r w:rsidR="00537F35">
        <w:fldChar w:fldCharType="end"/>
      </w:r>
      <w:r w:rsidRPr="00C01462">
        <w:t>, the</w:t>
      </w:r>
      <w:r w:rsidR="0084023E" w:rsidRPr="0084023E">
        <w:t xml:space="preserve"> Instituto Nacional de </w:t>
      </w:r>
      <w:proofErr w:type="spellStart"/>
      <w:r w:rsidR="0084023E" w:rsidRPr="0084023E">
        <w:t>Ecología</w:t>
      </w:r>
      <w:proofErr w:type="spellEnd"/>
      <w:r w:rsidR="0084023E" w:rsidRPr="0084023E">
        <w:t xml:space="preserve"> y Cambio </w:t>
      </w:r>
      <w:proofErr w:type="spellStart"/>
      <w:r w:rsidR="0084023E" w:rsidRPr="0084023E">
        <w:t>Climático</w:t>
      </w:r>
      <w:proofErr w:type="spellEnd"/>
      <w:r w:rsidR="0084023E" w:rsidRPr="0084023E">
        <w:t xml:space="preserve"> (INECC) </w:t>
      </w:r>
      <w:r w:rsidR="00CC7F7C" w:rsidRPr="00C01462">
        <w:t xml:space="preserve">inventory </w:t>
      </w:r>
      <w:r w:rsidRPr="00C01462">
        <w:t xml:space="preserve">for </w:t>
      </w:r>
      <w:r w:rsidR="007B140B">
        <w:t xml:space="preserve">Mexico for </w:t>
      </w:r>
      <w:r w:rsidRPr="00C01462">
        <w:t>20</w:t>
      </w:r>
      <w:r w:rsidR="00CC7F7C" w:rsidRPr="00C01462">
        <w:t>15</w:t>
      </w:r>
      <w:r w:rsidR="00537F35">
        <w:t xml:space="preserve"> </w:t>
      </w:r>
      <w:r w:rsidR="00537F35">
        <w:fldChar w:fldCharType="begin"/>
      </w:r>
      <w:r w:rsidR="00537F35">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rsidR="00537F35">
        <w:fldChar w:fldCharType="separate"/>
      </w:r>
      <w:r w:rsidR="00537F35">
        <w:rPr>
          <w:noProof/>
        </w:rPr>
        <w:t>(Scarpelli et al., 2020)</w:t>
      </w:r>
      <w:r w:rsidR="00537F35">
        <w:fldChar w:fldCharType="end"/>
      </w:r>
      <w:r w:rsidRPr="00C01462">
        <w:t xml:space="preserve">, and the </w:t>
      </w:r>
      <w:r w:rsidR="0084023E">
        <w:t>Environment and Climate Change Canada (ECCC)</w:t>
      </w:r>
      <w:r w:rsidRPr="00C01462">
        <w:t xml:space="preserve"> </w:t>
      </w:r>
      <w:r w:rsidR="007B140B">
        <w:t>inventory for Canada for</w:t>
      </w:r>
      <w:r w:rsidRPr="00C01462">
        <w:t xml:space="preserve"> 20</w:t>
      </w:r>
      <w:r w:rsidR="00CC7F7C" w:rsidRPr="00C01462">
        <w:t>18</w:t>
      </w:r>
      <w:r w:rsidRPr="00C01462">
        <w:t xml:space="preserve"> </w:t>
      </w:r>
      <w:r w:rsidR="00537F35">
        <w:fldChar w:fldCharType="begin"/>
      </w:r>
      <w:r w:rsidR="00537F35">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rsidR="00537F35">
        <w:fldChar w:fldCharType="separate"/>
      </w:r>
      <w:r w:rsidR="00537F35">
        <w:rPr>
          <w:noProof/>
        </w:rPr>
        <w:t>(Scarpelli et al., 2021)</w:t>
      </w:r>
      <w:r w:rsidR="00537F35">
        <w:fldChar w:fldCharType="end"/>
      </w:r>
      <w:r w:rsidRPr="00C01462">
        <w:t xml:space="preserve">. </w:t>
      </w:r>
      <w:r w:rsidR="00F16BEF">
        <w:t>We</w:t>
      </w:r>
      <w:r w:rsidR="00F16BEF" w:rsidRPr="00C01462">
        <w:t xml:space="preserve"> update </w:t>
      </w:r>
      <w:r w:rsidR="00F16BEF">
        <w:t xml:space="preserve">the distribution and magnitude of GHGI oil and gas emissions to </w:t>
      </w:r>
      <w:r w:rsidR="00D27EB9">
        <w:t xml:space="preserve">the 2020 GHGI for </w:t>
      </w:r>
      <w:r w:rsidR="00F16BEF">
        <w:t xml:space="preserve">2018 following Shen et al. </w:t>
      </w:r>
      <w:r w:rsidR="00F16BEF">
        <w:fldChar w:fldCharType="begin"/>
      </w:r>
      <w:r w:rsidR="00F16BEF">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F16BEF">
        <w:rPr>
          <w:rFonts w:ascii="Cambria Math" w:hAnsi="Cambria Math" w:cs="Cambria Math"/>
        </w:rPr>
        <w:instrText>∼</w:instrText>
      </w:r>
      <w:r w:rsidR="00F16BEF">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F16BEF">
        <w:fldChar w:fldCharType="separate"/>
      </w:r>
      <w:r w:rsidR="00F16BEF">
        <w:rPr>
          <w:noProof/>
        </w:rPr>
        <w:t>(2022)</w:t>
      </w:r>
      <w:r w:rsidR="00F16BEF">
        <w:fldChar w:fldCharType="end"/>
      </w:r>
      <w:r w:rsidR="00F16BEF">
        <w:t xml:space="preserve"> and</w:t>
      </w:r>
      <w:r w:rsidR="00F16BEF" w:rsidRPr="00C01462">
        <w:t xml:space="preserve"> </w:t>
      </w:r>
      <w:r w:rsidR="00F16BEF">
        <w:t xml:space="preserve">use </w:t>
      </w:r>
      <w:r w:rsidR="00F16BEF" w:rsidRPr="00C01462">
        <w:t xml:space="preserve">the Environmental Defense Fund’s inventory </w:t>
      </w:r>
      <w:r w:rsidR="00F16BEF">
        <w:t>for the Permian basin for 2019</w:t>
      </w:r>
      <w:r w:rsidR="00F16BEF" w:rsidRPr="00F16BEF">
        <w:t xml:space="preserve"> </w:t>
      </w:r>
      <w:r w:rsidR="00F16BEF">
        <w:fldChar w:fldCharType="begin"/>
      </w:r>
      <w:r w:rsidR="00F16BEF">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rsidR="00F16BEF">
        <w:fldChar w:fldCharType="separate"/>
      </w:r>
      <w:r w:rsidR="00F16BEF">
        <w:rPr>
          <w:noProof/>
        </w:rPr>
        <w:t>(Zhang et al., 2020)</w:t>
      </w:r>
      <w:r w:rsidR="00F16BEF">
        <w:fldChar w:fldCharType="end"/>
      </w:r>
      <w:r w:rsidR="006903D3">
        <w:t xml:space="preserve">, where GHGI estimates are known to be too low </w:t>
      </w:r>
      <w:r w:rsidR="006903D3">
        <w:rPr>
          <w:color w:val="000000" w:themeColor="text1"/>
        </w:rPr>
        <w:fldChar w:fldCharType="begin"/>
      </w:r>
      <w:r w:rsidR="006137D1">
        <w:rPr>
          <w:color w:val="000000" w:themeColor="text1"/>
        </w:rPr>
        <w:instrText xml:space="preserve"> ADDIN ZOTERO_ITEM CSL_CITATION {"citationID":"W1xBeE7Q","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sidR="006903D3">
        <w:rPr>
          <w:color w:val="000000" w:themeColor="text1"/>
        </w:rPr>
        <w:fldChar w:fldCharType="separate"/>
      </w:r>
      <w:r w:rsidR="006903D3">
        <w:rPr>
          <w:noProof/>
          <w:color w:val="000000" w:themeColor="text1"/>
        </w:rPr>
        <w:t>(Zhang et al., 2020; Schneising et al., 2020; Liu et al., 2021; Chen et al., 2022a; Varon et al., 2022)</w:t>
      </w:r>
      <w:r w:rsidR="006903D3">
        <w:rPr>
          <w:color w:val="000000" w:themeColor="text1"/>
        </w:rPr>
        <w:fldChar w:fldCharType="end"/>
      </w:r>
      <w:r w:rsidR="00F16BEF" w:rsidRPr="00C01462">
        <w:t>.</w:t>
      </w:r>
      <w:r w:rsidR="00D27EB9" w:rsidRPr="00C01462">
        <w:t xml:space="preserve"> </w:t>
      </w:r>
      <w:r w:rsidR="00D27EB9">
        <w:t>We</w:t>
      </w:r>
      <w:r w:rsidR="002D332F" w:rsidRPr="00C01462">
        <w:t xml:space="preserve"> </w:t>
      </w:r>
      <w:r w:rsidR="00986D28" w:rsidRPr="00C01462">
        <w:t>treat</w:t>
      </w:r>
      <w:r w:rsidR="002D332F" w:rsidRPr="00C01462">
        <w:t xml:space="preserve"> oil and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6903D3">
        <w:t xml:space="preserve">The magnitude of </w:t>
      </w:r>
      <w:r w:rsidR="00B64709">
        <w:t xml:space="preserve">GHGI </w:t>
      </w:r>
      <w:r w:rsidR="00EA6DDD">
        <w:t>livestock, landfill, and wastewater emissions</w:t>
      </w:r>
      <w:r w:rsidR="00B64709">
        <w:t xml:space="preserve"> changed </w:t>
      </w:r>
      <w:r w:rsidR="006903D3">
        <w:t xml:space="preserve">by less than </w:t>
      </w:r>
      <w:r w:rsidR="00EA6DDD">
        <w:t xml:space="preserve">10% </w:t>
      </w:r>
      <w:r w:rsidR="006903D3">
        <w:t>from</w:t>
      </w:r>
      <w:r w:rsidR="00B64709">
        <w:t xml:space="preserve"> 2012 to 2019, </w:t>
      </w:r>
      <w:r w:rsidR="00EA6DDD">
        <w:t>while coal emissions decreased by 26%. The</w:t>
      </w:r>
      <w:r w:rsidR="00B64709">
        <w:t xml:space="preserve"> distribution of </w:t>
      </w:r>
      <w:r w:rsidR="00EA6DDD">
        <w:t>these sources</w:t>
      </w:r>
      <w:r w:rsidR="00B64709">
        <w:t xml:space="preserve"> is unlikely to have changed significantly. </w:t>
      </w:r>
      <w:r w:rsidR="0028365E" w:rsidRPr="006202B5">
        <w:rPr>
          <w:color w:val="000000" w:themeColor="text1"/>
        </w:rPr>
        <w:t xml:space="preserve">Anthropogenic </w:t>
      </w:r>
      <w:r w:rsidRPr="006202B5">
        <w:rPr>
          <w:color w:val="000000" w:themeColor="text1"/>
        </w:rPr>
        <w:t>emissions</w:t>
      </w:r>
      <w:r w:rsidR="00386B40" w:rsidRPr="006202B5">
        <w:rPr>
          <w:color w:val="000000" w:themeColor="text1"/>
        </w:rPr>
        <w:t xml:space="preserve"> </w:t>
      </w:r>
      <w:r w:rsidR="0028365E" w:rsidRPr="006202B5">
        <w:rPr>
          <w:color w:val="000000" w:themeColor="text1"/>
        </w:rPr>
        <w:t xml:space="preserve">for Central America and the Caribbean islands </w:t>
      </w:r>
      <w:r w:rsidRPr="006202B5">
        <w:rPr>
          <w:color w:val="000000" w:themeColor="text1"/>
        </w:rPr>
        <w:t xml:space="preserve">are </w:t>
      </w:r>
      <w:r w:rsidR="000F229F" w:rsidRPr="006202B5">
        <w:rPr>
          <w:color w:val="000000" w:themeColor="text1"/>
        </w:rPr>
        <w:t>from</w:t>
      </w:r>
      <w:r w:rsidRPr="006202B5">
        <w:rPr>
          <w:color w:val="000000" w:themeColor="text1"/>
        </w:rPr>
        <w:t xml:space="preserve"> the EDGAR v4.3.2 global emission inventory for 2012</w:t>
      </w:r>
      <w:r w:rsidR="003F6572">
        <w:rPr>
          <w:color w:val="000000" w:themeColor="text1"/>
        </w:rPr>
        <w:t xml:space="preserve"> </w:t>
      </w:r>
      <w:r w:rsidR="003F6572">
        <w:rPr>
          <w:color w:val="000000" w:themeColor="text1"/>
        </w:rPr>
        <w:fldChar w:fldCharType="begin"/>
      </w:r>
      <w:r w:rsidR="003F6572">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sidR="003F6572">
        <w:rPr>
          <w:rFonts w:ascii="Cambria Math" w:hAnsi="Cambria Math" w:cs="Cambria Math"/>
          <w:color w:val="000000" w:themeColor="text1"/>
        </w:rPr>
        <w:instrText>∘</w:instrText>
      </w:r>
      <w:r w:rsidR="003F6572">
        <w:rPr>
          <w:color w:val="000000" w:themeColor="text1"/>
        </w:rPr>
        <w:instrText>×0.1</w:instrText>
      </w:r>
      <w:r w:rsidR="003F6572">
        <w:rPr>
          <w:rFonts w:ascii="Cambria Math" w:hAnsi="Cambria Math" w:cs="Cambria Math"/>
          <w:color w:val="000000" w:themeColor="text1"/>
        </w:rPr>
        <w:instrText>∘</w:instrText>
      </w:r>
      <w:r w:rsidR="003F6572">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sidR="003F6572">
        <w:rPr>
          <w:color w:val="000000" w:themeColor="text1"/>
        </w:rPr>
        <w:fldChar w:fldCharType="separate"/>
      </w:r>
      <w:r w:rsidR="003F6572">
        <w:rPr>
          <w:noProof/>
          <w:color w:val="000000" w:themeColor="text1"/>
        </w:rPr>
        <w:t>(Janssens-Maenhout et al., 2019)</w:t>
      </w:r>
      <w:r w:rsidR="003F6572">
        <w:rPr>
          <w:color w:val="000000" w:themeColor="text1"/>
        </w:rPr>
        <w:fldChar w:fldCharType="end"/>
      </w:r>
      <w:r w:rsidRPr="006202B5">
        <w:rPr>
          <w:color w:val="000000" w:themeColor="text1"/>
        </w:rPr>
        <w:t xml:space="preserve">.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 xml:space="preserve">scaling factors as described by </w:t>
      </w:r>
      <w:proofErr w:type="spellStart"/>
      <w:r w:rsidRPr="00C01462">
        <w:t>Maasakkers</w:t>
      </w:r>
      <w:proofErr w:type="spellEnd"/>
      <w:r w:rsidRPr="00C01462">
        <w:t xml:space="preserve"> et al. </w:t>
      </w:r>
      <w:r w:rsidR="003F6572">
        <w:fldChar w:fldCharType="begin"/>
      </w:r>
      <w:r w:rsidR="003F6572">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3F6572">
        <w:fldChar w:fldCharType="separate"/>
      </w:r>
      <w:r w:rsidR="003F6572">
        <w:rPr>
          <w:noProof/>
        </w:rPr>
        <w:t>(2016)</w:t>
      </w:r>
      <w:r w:rsidR="003F6572">
        <w:fldChar w:fldCharType="end"/>
      </w:r>
      <w:r w:rsidRPr="00C01462">
        <w:t xml:space="preserve"> and Zhang et al. </w:t>
      </w:r>
      <w:r w:rsidR="003F6572">
        <w:fldChar w:fldCharType="begin"/>
      </w:r>
      <w:r w:rsidR="003F6572">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rsidR="003F6572">
        <w:fldChar w:fldCharType="separate"/>
      </w:r>
      <w:r w:rsidR="003F6572">
        <w:rPr>
          <w:noProof/>
        </w:rPr>
        <w:t>(2018)</w:t>
      </w:r>
      <w:r w:rsidR="003F6572">
        <w:fldChar w:fldCharType="end"/>
      </w:r>
      <w:r w:rsidRPr="00C01462">
        <w:t>, respectivel</w:t>
      </w:r>
      <w:r w:rsidR="00000829" w:rsidRPr="00C01462">
        <w:t>y.</w:t>
      </w:r>
    </w:p>
    <w:p w14:paraId="3FCE5DFE" w14:textId="77777777" w:rsidR="00E63085" w:rsidRPr="002867F8" w:rsidRDefault="00E63085" w:rsidP="00E63085">
      <w:pPr>
        <w:rPr>
          <w:color w:val="000000" w:themeColor="text1"/>
        </w:rPr>
      </w:pPr>
    </w:p>
    <w:p w14:paraId="200F7012" w14:textId="750047B2" w:rsidR="00C47E95" w:rsidRPr="006202B5" w:rsidRDefault="00D7558D">
      <w:pPr>
        <w:rPr>
          <w:color w:val="000000" w:themeColor="text1"/>
        </w:rPr>
      </w:pPr>
      <w:r w:rsidRPr="006202B5">
        <w:rPr>
          <w:color w:val="000000" w:themeColor="text1"/>
        </w:rPr>
        <w:t>Prior emissions for wetlands are</w:t>
      </w:r>
      <w:commentRangeStart w:id="34"/>
      <w:commentRangeStart w:id="35"/>
      <w:commentRangeEnd w:id="34"/>
      <w:r w:rsidR="0007366E">
        <w:rPr>
          <w:rStyle w:val="CommentReference"/>
        </w:rPr>
        <w:commentReference w:id="34"/>
      </w:r>
      <w:commentRangeEnd w:id="35"/>
      <w:r w:rsidR="0007366E">
        <w:rPr>
          <w:rStyle w:val="CommentReference"/>
        </w:rPr>
        <w:commentReference w:id="35"/>
      </w:r>
      <w:r w:rsidRPr="006202B5">
        <w:rPr>
          <w:color w:val="000000" w:themeColor="text1"/>
        </w:rPr>
        <w:t xml:space="preserve"> given by </w:t>
      </w:r>
      <w:r w:rsidR="00CC12E6" w:rsidRPr="006202B5">
        <w:rPr>
          <w:color w:val="000000" w:themeColor="text1"/>
        </w:rPr>
        <w:t>the</w:t>
      </w:r>
      <w:r w:rsidR="006E5F17">
        <w:rPr>
          <w:color w:val="000000" w:themeColor="text1"/>
        </w:rPr>
        <w:t xml:space="preserve"> high performance</w:t>
      </w:r>
      <w:r w:rsidR="00E63085" w:rsidRPr="006202B5">
        <w:rPr>
          <w:color w:val="000000" w:themeColor="text1"/>
        </w:rPr>
        <w:t xml:space="preserve"> </w:t>
      </w:r>
      <w:r w:rsidR="00CC12E6" w:rsidRPr="006202B5">
        <w:rPr>
          <w:color w:val="000000" w:themeColor="text1"/>
        </w:rPr>
        <w:t xml:space="preserve">subset of 9 members of the </w:t>
      </w:r>
      <w:proofErr w:type="spellStart"/>
      <w:r w:rsidR="00E63085" w:rsidRPr="006202B5">
        <w:rPr>
          <w:color w:val="000000" w:themeColor="text1"/>
        </w:rPr>
        <w:t>W</w:t>
      </w:r>
      <w:r w:rsidR="0019599B" w:rsidRPr="006202B5">
        <w:rPr>
          <w:color w:val="000000" w:themeColor="text1"/>
        </w:rPr>
        <w:t>et</w:t>
      </w:r>
      <w:r w:rsidR="00E63085" w:rsidRPr="006202B5">
        <w:rPr>
          <w:color w:val="000000" w:themeColor="text1"/>
        </w:rPr>
        <w:t>C</w:t>
      </w:r>
      <w:r w:rsidR="0019599B" w:rsidRPr="006202B5">
        <w:rPr>
          <w:color w:val="000000" w:themeColor="text1"/>
        </w:rPr>
        <w:t>HART</w:t>
      </w:r>
      <w:r w:rsidR="00E63085" w:rsidRPr="006202B5">
        <w:rPr>
          <w:color w:val="000000" w:themeColor="text1"/>
        </w:rPr>
        <w:t>s</w:t>
      </w:r>
      <w:proofErr w:type="spellEnd"/>
      <w:r w:rsidR="00E63085" w:rsidRPr="006202B5">
        <w:rPr>
          <w:color w:val="000000" w:themeColor="text1"/>
        </w:rPr>
        <w:t xml:space="preserve"> ensemble version 1.3.</w:t>
      </w:r>
      <w:r w:rsidR="0028365E" w:rsidRPr="006202B5">
        <w:rPr>
          <w:color w:val="000000" w:themeColor="text1"/>
        </w:rPr>
        <w:t>1</w:t>
      </w:r>
      <w:r w:rsidR="00CC12E6" w:rsidRPr="006202B5">
        <w:rPr>
          <w:color w:val="000000" w:themeColor="text1"/>
        </w:rPr>
        <w:t xml:space="preserve"> that </w:t>
      </w:r>
      <w:r w:rsidR="0028365E" w:rsidRPr="006202B5">
        <w:rPr>
          <w:color w:val="000000" w:themeColor="text1"/>
        </w:rPr>
        <w:t xml:space="preserve">best </w:t>
      </w:r>
      <w:r w:rsidR="00CC12E6" w:rsidRPr="006202B5">
        <w:rPr>
          <w:color w:val="000000" w:themeColor="text1"/>
        </w:rPr>
        <w:t>match global</w:t>
      </w:r>
      <w:r w:rsidR="0028365E" w:rsidRPr="006202B5">
        <w:rPr>
          <w:color w:val="000000" w:themeColor="text1"/>
        </w:rPr>
        <w:t xml:space="preserve"> GOSAT </w:t>
      </w:r>
      <w:r w:rsidR="00CC12E6" w:rsidRPr="006202B5">
        <w:rPr>
          <w:color w:val="000000" w:themeColor="text1"/>
        </w:rPr>
        <w:t xml:space="preserve">inversion results </w:t>
      </w:r>
      <w:r w:rsidR="002867F8" w:rsidRPr="002867F8">
        <w:rPr>
          <w:color w:val="000000" w:themeColor="text1"/>
        </w:rPr>
        <w:fldChar w:fldCharType="begin"/>
      </w:r>
      <w:r w:rsidR="002867F8"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Ma et al., 2021)</w:t>
      </w:r>
      <w:r w:rsidR="002867F8" w:rsidRPr="002867F8">
        <w:rPr>
          <w:color w:val="000000" w:themeColor="text1"/>
        </w:rPr>
        <w:fldChar w:fldCharType="end"/>
      </w:r>
      <w:r w:rsidR="00E63085" w:rsidRPr="006202B5">
        <w:rPr>
          <w:color w:val="000000" w:themeColor="text1"/>
        </w:rPr>
        <w:t xml:space="preserve">. </w:t>
      </w:r>
      <w:r w:rsidR="0028365E" w:rsidRPr="006202B5">
        <w:rPr>
          <w:color w:val="000000" w:themeColor="text1"/>
        </w:rPr>
        <w:t xml:space="preserve">Lu et al. </w:t>
      </w:r>
      <w:r w:rsidR="002867F8" w:rsidRPr="002867F8">
        <w:rPr>
          <w:color w:val="000000" w:themeColor="text1"/>
        </w:rPr>
        <w:fldChar w:fldCharType="begin"/>
      </w:r>
      <w:r w:rsidR="002867F8"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sidRPr="002867F8">
        <w:rPr>
          <w:rFonts w:ascii="Cambria Math" w:hAnsi="Cambria Math" w:cs="Cambria Math"/>
          <w:color w:val="000000" w:themeColor="text1"/>
        </w:rPr>
        <w:instrText>∘</w:instrText>
      </w:r>
      <w:r w:rsidR="002867F8" w:rsidRPr="002867F8">
        <w:rPr>
          <w:color w:val="000000" w:themeColor="text1"/>
        </w:rPr>
        <w:instrText>×0.625</w:instrText>
      </w:r>
      <w:r w:rsidR="002867F8" w:rsidRPr="002867F8">
        <w:rPr>
          <w:rFonts w:ascii="Cambria Math" w:hAnsi="Cambria Math" w:cs="Cambria Math"/>
          <w:color w:val="000000" w:themeColor="text1"/>
        </w:rPr>
        <w:instrText>∘</w:instrText>
      </w:r>
      <w:r w:rsidR="002867F8"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1B317B" w:rsidRPr="006202B5">
        <w:rPr>
          <w:color w:val="000000" w:themeColor="text1"/>
        </w:rPr>
        <w:t xml:space="preserve"> found </w:t>
      </w:r>
      <w:r w:rsidR="00CC12E6" w:rsidRPr="006202B5">
        <w:rPr>
          <w:color w:val="000000" w:themeColor="text1"/>
        </w:rPr>
        <w:t xml:space="preserve">in an inversion of GOSAT data over North America that </w:t>
      </w:r>
      <w:r w:rsidR="007B52E7">
        <w:rPr>
          <w:color w:val="000000" w:themeColor="text1"/>
        </w:rPr>
        <w:t>this</w:t>
      </w:r>
      <w:r w:rsidR="006E5F17">
        <w:rPr>
          <w:color w:val="000000" w:themeColor="text1"/>
        </w:rPr>
        <w:t xml:space="preserve"> high performance</w:t>
      </w:r>
      <w:r w:rsidR="00CC12E6" w:rsidRPr="006202B5">
        <w:rPr>
          <w:color w:val="000000" w:themeColor="text1"/>
        </w:rPr>
        <w:t xml:space="preserve"> subset </w:t>
      </w:r>
      <w:r w:rsidR="001B317B" w:rsidRPr="006202B5">
        <w:rPr>
          <w:color w:val="000000" w:themeColor="text1"/>
        </w:rPr>
        <w:t>overestimate</w:t>
      </w:r>
      <w:r w:rsidR="00CC12E6" w:rsidRPr="006202B5">
        <w:rPr>
          <w:color w:val="000000" w:themeColor="text1"/>
        </w:rPr>
        <w:t>d</w:t>
      </w:r>
      <w:r w:rsidR="001B317B" w:rsidRPr="006202B5">
        <w:rPr>
          <w:color w:val="000000" w:themeColor="text1"/>
        </w:rPr>
        <w:t xml:space="preserve"> wetland methane emissions, particularly </w:t>
      </w:r>
      <w:r w:rsidR="00CC12E6" w:rsidRPr="006202B5">
        <w:rPr>
          <w:color w:val="000000" w:themeColor="text1"/>
        </w:rPr>
        <w:t>at high latitudes</w:t>
      </w:r>
      <w:r w:rsidR="001B317B" w:rsidRPr="006202B5">
        <w:rPr>
          <w:color w:val="000000" w:themeColor="text1"/>
        </w:rPr>
        <w:t xml:space="preserve">. </w:t>
      </w:r>
      <w:r w:rsidR="00CC12E6" w:rsidRPr="006202B5">
        <w:rPr>
          <w:color w:val="000000" w:themeColor="text1"/>
        </w:rPr>
        <w:t xml:space="preserve">We </w:t>
      </w:r>
      <w:r w:rsidR="00A440C1" w:rsidRPr="006202B5">
        <w:rPr>
          <w:color w:val="000000" w:themeColor="text1"/>
        </w:rPr>
        <w:t>remove</w:t>
      </w:r>
      <w:r w:rsidR="0028365E" w:rsidRPr="006202B5">
        <w:rPr>
          <w:color w:val="000000" w:themeColor="text1"/>
        </w:rPr>
        <w:t xml:space="preserve"> from the ensemble</w:t>
      </w:r>
      <w:r w:rsidR="00A440C1" w:rsidRPr="006202B5">
        <w:rPr>
          <w:color w:val="000000" w:themeColor="text1"/>
        </w:rPr>
        <w:t xml:space="preserve"> </w:t>
      </w:r>
      <w:r w:rsidR="00CC12E6" w:rsidRPr="006202B5">
        <w:rPr>
          <w:color w:val="000000" w:themeColor="text1"/>
        </w:rPr>
        <w:t xml:space="preserve">the </w:t>
      </w:r>
      <w:r w:rsidR="00733119" w:rsidRPr="006202B5">
        <w:rPr>
          <w:color w:val="000000" w:themeColor="text1"/>
        </w:rPr>
        <w:t>two members</w:t>
      </w:r>
      <w:r w:rsidRPr="006202B5">
        <w:rPr>
          <w:color w:val="000000" w:themeColor="text1"/>
        </w:rPr>
        <w:t xml:space="preserve"> (</w:t>
      </w:r>
      <w:proofErr w:type="spellStart"/>
      <w:ins w:id="36" w:author="Hannah Nesser" w:date="2023-04-15T12:09:00Z">
        <w:r w:rsidR="0007366E">
          <w:rPr>
            <w:color w:val="000000" w:themeColor="text1"/>
          </w:rPr>
          <w:t>WetCHARTs</w:t>
        </w:r>
        <w:proofErr w:type="spellEnd"/>
        <w:r w:rsidR="0007366E">
          <w:rPr>
            <w:color w:val="000000" w:themeColor="text1"/>
          </w:rPr>
          <w:t xml:space="preserve"> </w:t>
        </w:r>
      </w:ins>
      <w:r w:rsidR="007B140B" w:rsidRPr="006202B5">
        <w:rPr>
          <w:color w:val="000000" w:themeColor="text1"/>
        </w:rPr>
        <w:t>models 1923 and 2913</w:t>
      </w:r>
      <w:ins w:id="37" w:author="Hannah Nesser" w:date="2023-04-15T12:09:00Z">
        <w:r w:rsidR="0007366E">
          <w:rPr>
            <w:color w:val="000000" w:themeColor="text1"/>
          </w:rPr>
          <w:t xml:space="preserve">; </w:t>
        </w:r>
      </w:ins>
      <w:r w:rsidR="0007366E">
        <w:rPr>
          <w:color w:val="000000" w:themeColor="text1"/>
        </w:rPr>
        <w:fldChar w:fldCharType="begin"/>
      </w:r>
      <w:r w:rsidR="0007366E">
        <w:rPr>
          <w:color w:val="000000" w:themeColor="text1"/>
        </w:rPr>
        <w:instrText xml:space="preserve"> ADDIN ZOTERO_ITEM CSL_CITATION {"citationID":"Ol3BSy4i","properties":{"formattedCitation":"(Bloom et al., 2017)","plainCitation":"(Bloom et al., 2017)","noteIndex":0},"citationItems":[{"id":150,"uris":["http://zotero.org/users/9726796/items/GRWLD72Y"],"itemData":{"id":150,"type":"article-journal","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container-title":"Geoscientific Model Development","DOI":"10.5194/gmd-10-2141-2017","ISSN":"19919603","issue":"6","note":"Citation Key: AnthonyBloom2017","page":"2141-2156","title":"A global wetland methane emissions and uncertainty dataset for atmospheric chemical transport models (WetCHARTs version 1.0)","volume":"10","author":[{"family":"Bloom","given":"A. Anthony"},{"family":"Bowman","given":"Kevin W."},{"family":"Lee","given":"Meemong"},{"family":"Turner","given":"Alexander J."},{"family":"Schroeder","given":"Ronny"},{"family":"Worden","given":"John R."},{"family":"Weidner","given":"Richard"},{"family":"McDonald","given":"Kyle C."},{"family":"Jacob","given":"Daniel J."}],"issued":{"date-parts":[["2017"]]}}}],"schema":"https://github.com/citation-style-language/schema/raw/master/csl-citation.json"} </w:instrText>
      </w:r>
      <w:r w:rsidR="0007366E">
        <w:rPr>
          <w:color w:val="000000" w:themeColor="text1"/>
        </w:rPr>
        <w:fldChar w:fldCharType="separate"/>
      </w:r>
      <w:del w:id="38" w:author="Hannah Nesser" w:date="2023-04-15T12:10:00Z">
        <w:r w:rsidR="0007366E" w:rsidDel="0007366E">
          <w:rPr>
            <w:noProof/>
            <w:color w:val="000000" w:themeColor="text1"/>
          </w:rPr>
          <w:delText>(</w:delText>
        </w:r>
      </w:del>
      <w:r w:rsidR="0007366E">
        <w:rPr>
          <w:noProof/>
          <w:color w:val="000000" w:themeColor="text1"/>
        </w:rPr>
        <w:t>Bloom et al., 2017)</w:t>
      </w:r>
      <w:r w:rsidR="0007366E">
        <w:rPr>
          <w:color w:val="000000" w:themeColor="text1"/>
        </w:rPr>
        <w:fldChar w:fldCharType="end"/>
      </w:r>
      <w:del w:id="39" w:author="Hannah Nesser" w:date="2023-04-15T12:10:00Z">
        <w:r w:rsidR="007B140B" w:rsidRPr="006202B5" w:rsidDel="0007366E">
          <w:rPr>
            <w:color w:val="000000" w:themeColor="text1"/>
          </w:rPr>
          <w:delText>)</w:delText>
        </w:r>
      </w:del>
      <w:r w:rsidR="00733119" w:rsidRPr="006202B5">
        <w:rPr>
          <w:color w:val="000000" w:themeColor="text1"/>
        </w:rPr>
        <w:t xml:space="preserve"> </w:t>
      </w:r>
      <w:r w:rsidR="003B15AB" w:rsidRPr="006202B5">
        <w:rPr>
          <w:color w:val="000000" w:themeColor="text1"/>
        </w:rPr>
        <w:t xml:space="preserve">that </w:t>
      </w:r>
      <w:r w:rsidR="00CC12E6" w:rsidRPr="006202B5">
        <w:rPr>
          <w:color w:val="000000" w:themeColor="text1"/>
        </w:rPr>
        <w:t>are most responsible for this overestimate</w:t>
      </w:r>
      <w:r w:rsidR="0028365E" w:rsidRPr="006202B5">
        <w:rPr>
          <w:color w:val="000000" w:themeColor="text1"/>
        </w:rPr>
        <w:t>.</w:t>
      </w:r>
      <w:r w:rsidR="00733119" w:rsidRPr="006202B5">
        <w:rPr>
          <w:color w:val="000000" w:themeColor="text1"/>
        </w:rPr>
        <w:t xml:space="preserve"> </w:t>
      </w:r>
      <w:r w:rsidR="00E63085" w:rsidRPr="006202B5">
        <w:rPr>
          <w:color w:val="000000" w:themeColor="text1"/>
        </w:rPr>
        <w:t xml:space="preserve">Other natural methane emission sources </w:t>
      </w:r>
      <w:r w:rsidR="00CC12E6" w:rsidRPr="006202B5">
        <w:rPr>
          <w:color w:val="000000" w:themeColor="text1"/>
        </w:rPr>
        <w:t xml:space="preserve">are minor and </w:t>
      </w:r>
      <w:r w:rsidR="00E63085" w:rsidRPr="006202B5">
        <w:rPr>
          <w:color w:val="000000" w:themeColor="text1"/>
        </w:rPr>
        <w:t>include open fires, termites, and geological seep</w:t>
      </w:r>
      <w:r w:rsidR="00486CD4" w:rsidRPr="006202B5">
        <w:rPr>
          <w:color w:val="000000" w:themeColor="text1"/>
        </w:rPr>
        <w:t>s</w:t>
      </w:r>
      <w:r w:rsidR="0028365E" w:rsidRPr="006202B5">
        <w:rPr>
          <w:color w:val="000000" w:themeColor="text1"/>
        </w:rPr>
        <w:t>, for which we follow the emissions described in</w:t>
      </w:r>
      <w:r w:rsidR="00486CD4" w:rsidRPr="006202B5">
        <w:rPr>
          <w:color w:val="000000" w:themeColor="text1"/>
        </w:rPr>
        <w:t xml:space="preserve"> Lu et al</w:t>
      </w:r>
      <w:r w:rsidR="002867F8" w:rsidRPr="006202B5">
        <w:rPr>
          <w:color w:val="000000" w:themeColor="text1"/>
        </w:rPr>
        <w:t xml:space="preserve">. </w:t>
      </w:r>
      <w:r w:rsidR="002867F8" w:rsidRPr="002867F8">
        <w:rPr>
          <w:color w:val="000000" w:themeColor="text1"/>
        </w:rPr>
        <w:fldChar w:fldCharType="begin"/>
      </w:r>
      <w:r w:rsidR="002867F8">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Pr>
          <w:rFonts w:ascii="Cambria Math" w:hAnsi="Cambria Math" w:cs="Cambria Math"/>
          <w:color w:val="000000" w:themeColor="text1"/>
        </w:rPr>
        <w:instrText>∘</w:instrText>
      </w:r>
      <w:r w:rsidR="002867F8">
        <w:rPr>
          <w:color w:val="000000" w:themeColor="text1"/>
        </w:rPr>
        <w:instrText>×0.625</w:instrText>
      </w:r>
      <w:r w:rsidR="002867F8">
        <w:rPr>
          <w:rFonts w:ascii="Cambria Math" w:hAnsi="Cambria Math" w:cs="Cambria Math"/>
          <w:color w:val="000000" w:themeColor="text1"/>
        </w:rPr>
        <w:instrText>∘</w:instrText>
      </w:r>
      <w:r w:rsid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486CD4" w:rsidRPr="006202B5">
        <w:rPr>
          <w:color w:val="000000" w:themeColor="text1"/>
        </w:rPr>
        <w:t>.</w:t>
      </w:r>
      <w:ins w:id="40" w:author="Hannah Nesser" w:date="2023-04-15T12:12:00Z">
        <w:r w:rsidR="0007366E">
          <w:rPr>
            <w:color w:val="000000" w:themeColor="text1"/>
          </w:rPr>
          <w:t xml:space="preserve"> </w:t>
        </w:r>
      </w:ins>
      <w:ins w:id="41" w:author="Hannah Nesser" w:date="2023-04-15T12:13:00Z">
        <w:r w:rsidR="0007366E" w:rsidRPr="0007366E">
          <w:rPr>
            <w:color w:val="000000" w:themeColor="text1"/>
          </w:rPr>
          <w:t xml:space="preserve">Methane loss from </w:t>
        </w:r>
        <w:r w:rsidR="0007366E">
          <w:rPr>
            <w:color w:val="000000" w:themeColor="text1"/>
          </w:rPr>
          <w:t>chemical reaction</w:t>
        </w:r>
        <w:r w:rsidR="0007366E" w:rsidRPr="0007366E">
          <w:rPr>
            <w:color w:val="000000" w:themeColor="text1"/>
          </w:rPr>
          <w:t>, soil uptake, and stratospheric oxidation is</w:t>
        </w:r>
        <w:r w:rsidR="0007366E">
          <w:rPr>
            <w:color w:val="000000" w:themeColor="text1"/>
          </w:rPr>
          <w:t xml:space="preserve"> prescribed </w:t>
        </w:r>
      </w:ins>
      <w:ins w:id="42" w:author="Hannah Nesser" w:date="2023-04-15T12:14:00Z">
        <w:r w:rsidR="0007366E">
          <w:rPr>
            <w:color w:val="000000" w:themeColor="text1"/>
          </w:rPr>
          <w:t>as</w:t>
        </w:r>
      </w:ins>
      <w:ins w:id="43" w:author="Hannah Nesser" w:date="2023-04-15T12:13:00Z">
        <w:r w:rsidR="0007366E" w:rsidRPr="0007366E">
          <w:rPr>
            <w:color w:val="000000" w:themeColor="text1"/>
          </w:rPr>
          <w:t xml:space="preserve"> in </w:t>
        </w:r>
        <w:proofErr w:type="spellStart"/>
        <w:r w:rsidR="0007366E" w:rsidRPr="0007366E">
          <w:rPr>
            <w:color w:val="000000" w:themeColor="text1"/>
          </w:rPr>
          <w:t>Maasakkers</w:t>
        </w:r>
        <w:proofErr w:type="spellEnd"/>
        <w:r w:rsidR="0007366E" w:rsidRPr="0007366E">
          <w:rPr>
            <w:color w:val="000000" w:themeColor="text1"/>
          </w:rPr>
          <w:t xml:space="preserve"> et al. </w:t>
        </w:r>
      </w:ins>
      <w:r w:rsidR="0007366E">
        <w:rPr>
          <w:color w:val="000000" w:themeColor="text1"/>
        </w:rPr>
        <w:fldChar w:fldCharType="begin"/>
      </w:r>
      <w:r w:rsidR="0007366E">
        <w:rPr>
          <w:color w:val="000000" w:themeColor="text1"/>
        </w:rPr>
        <w:instrText xml:space="preserve"> ADDIN ZOTERO_ITEM CSL_CITATION {"citationID":"u2Y2JJzk","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07366E">
        <w:rPr>
          <w:color w:val="000000" w:themeColor="text1"/>
        </w:rPr>
        <w:fldChar w:fldCharType="separate"/>
      </w:r>
      <w:r w:rsidR="0007366E">
        <w:rPr>
          <w:noProof/>
          <w:color w:val="000000" w:themeColor="text1"/>
        </w:rPr>
        <w:t>(2019)</w:t>
      </w:r>
      <w:r w:rsidR="0007366E">
        <w:rPr>
          <w:color w:val="000000" w:themeColor="text1"/>
        </w:rPr>
        <w:fldChar w:fldCharType="end"/>
      </w:r>
      <w:ins w:id="44" w:author="Hannah Nesser" w:date="2023-04-15T12:14:00Z">
        <w:r w:rsidR="0007366E">
          <w:rPr>
            <w:color w:val="000000" w:themeColor="text1"/>
          </w:rPr>
          <w:t xml:space="preserve"> and </w:t>
        </w:r>
      </w:ins>
      <w:ins w:id="45" w:author="Hannah Nesser" w:date="2023-04-15T12:15:00Z">
        <w:r w:rsidR="00387ACC">
          <w:rPr>
            <w:color w:val="000000" w:themeColor="text1"/>
          </w:rPr>
          <w:t>is</w:t>
        </w:r>
      </w:ins>
      <w:ins w:id="46" w:author="Hannah Nesser" w:date="2023-04-15T12:14:00Z">
        <w:r w:rsidR="0007366E">
          <w:rPr>
            <w:color w:val="000000" w:themeColor="text1"/>
          </w:rPr>
          <w:t xml:space="preserve"> not optimized in the inversion</w:t>
        </w:r>
      </w:ins>
      <w:ins w:id="47" w:author="Hannah Nesser" w:date="2023-04-15T12:13:00Z">
        <w:r w:rsidR="0007366E" w:rsidRPr="0007366E">
          <w:rPr>
            <w:color w:val="000000" w:themeColor="text1"/>
          </w:rPr>
          <w:t>.</w:t>
        </w:r>
      </w:ins>
    </w:p>
    <w:p w14:paraId="67BDB6F2" w14:textId="74203FF2" w:rsidR="00E63085" w:rsidRPr="00C01462" w:rsidRDefault="00E63085"/>
    <w:p w14:paraId="066853A8" w14:textId="42FDA8D9" w:rsidR="003D698A" w:rsidRDefault="000D1015">
      <w:r>
        <w:t>We</w:t>
      </w:r>
      <w:r w:rsidR="00E63085" w:rsidRPr="00C01462">
        <w:t xml:space="preserve"> assume uniform relative error</w:t>
      </w:r>
      <w:r w:rsidR="00577811" w:rsidRPr="00C01462">
        <w:t xml:space="preserve"> standard deviations </w:t>
      </w:r>
      <w:r w:rsidR="009C59C0" w:rsidRPr="00C01462">
        <w:t xml:space="preserve">for </w:t>
      </w:r>
      <w:r w:rsidR="000F229F">
        <w:t xml:space="preserve">the prior </w:t>
      </w:r>
      <w:r w:rsidR="009C59C0" w:rsidRPr="00C01462">
        <w:t xml:space="preserve">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ith no error covariance between grid cells </w:t>
      </w:r>
      <w:r w:rsidR="00DE21F5">
        <w:t xml:space="preserve">for the different members of </w:t>
      </w:r>
      <w:r>
        <w:t>our inversion ensemble</w:t>
      </w:r>
      <w:r w:rsidR="00C36AAC" w:rsidRPr="00C01462">
        <w:t xml:space="preserve">. </w:t>
      </w:r>
      <w:r w:rsidR="00DE21F5">
        <w:t>P</w:t>
      </w:r>
      <w:r w:rsidR="00577811" w:rsidRPr="00C01462">
        <w:t xml:space="preserve">revious inversions that optimized methane emissions over North America </w:t>
      </w:r>
      <w:r w:rsidR="00DE21F5">
        <w:t>assumed prior error standard deviations</w:t>
      </w:r>
      <w:r w:rsidR="00490628">
        <w:t xml:space="preserve"> up to 50%</w:t>
      </w:r>
      <w:r w:rsidR="00024B17" w:rsidRPr="00024B17">
        <w:t xml:space="preserve"> </w:t>
      </w:r>
      <w:r w:rsidR="00024B17" w:rsidRPr="00713109">
        <w:fldChar w:fldCharType="begin"/>
      </w:r>
      <w:r w:rsidR="007F401D">
        <w:instrText xml:space="preserve"> ADDIN ZOTERO_ITEM CSL_CITATION {"citationID":"iNyedPZ9","properties":{"formattedCitation":"(Lu et al., 2022; Maasakkers et al., 2021)","plainCitation":"(Lu et al., 2022; Maasakkers et al., 2021)","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7F401D">
        <w:rPr>
          <w:rFonts w:ascii="Cambria Math" w:hAnsi="Cambria Math" w:cs="Cambria Math"/>
        </w:rPr>
        <w:instrText>∘</w:instrText>
      </w:r>
      <w:r w:rsidR="007F401D">
        <w:instrText>×0.625</w:instrText>
      </w:r>
      <w:r w:rsidR="007F401D">
        <w:rPr>
          <w:rFonts w:ascii="Cambria Math" w:hAnsi="Cambria Math" w:cs="Cambria Math"/>
        </w:rPr>
        <w:instrText>∘</w:instrText>
      </w:r>
      <w:r w:rsidR="007F401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chema":"https://github.com/citation-style-language/schema/raw/master/csl-citation.json"} </w:instrText>
      </w:r>
      <w:r w:rsidR="00024B17" w:rsidRPr="00713109">
        <w:fldChar w:fldCharType="separate"/>
      </w:r>
      <w:r w:rsidR="007F401D">
        <w:rPr>
          <w:noProof/>
        </w:rPr>
        <w:t>(Lu et al., 2022; Maasakkers et al., 2021)</w:t>
      </w:r>
      <w:r w:rsidR="00024B17" w:rsidRPr="00713109">
        <w:fldChar w:fldCharType="end"/>
      </w:r>
      <w:r w:rsidR="006137D1">
        <w:fldChar w:fldCharType="begin"/>
      </w:r>
      <w:r w:rsidR="007F401D">
        <w:instrText xml:space="preserve"> ADDIN ZOTERO_ITEM CSL_CITATION {"citationID":"9rDouHE8","properties":{"formattedCitation":"(Maasakkers et al., 2021)","plainCitation":"(Maasakkers et al., 2021)","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chema":"https://github.com/citation-style-language/schema/raw/master/csl-citation.json"} </w:instrText>
      </w:r>
      <w:r w:rsidR="00000000">
        <w:fldChar w:fldCharType="separate"/>
      </w:r>
      <w:r w:rsidR="006137D1">
        <w:fldChar w:fldCharType="end"/>
      </w:r>
      <w:r w:rsidR="00577811" w:rsidRPr="00C01462">
        <w:t xml:space="preserve">. We </w:t>
      </w:r>
      <w:r>
        <w:t>inflate</w:t>
      </w:r>
      <w:r w:rsidRPr="00C01462">
        <w:t xml:space="preserve"> </w:t>
      </w:r>
      <w:r w:rsidR="00577811" w:rsidRPr="00C01462">
        <w:t xml:space="preserve">errors up to 100% </w:t>
      </w:r>
      <w:r w:rsidR="00DE21F5">
        <w:t xml:space="preserve">in our ensemble </w:t>
      </w:r>
      <w:r w:rsidR="00577811" w:rsidRPr="00C01462">
        <w:t>to account for increased error</w:t>
      </w:r>
      <w:r w:rsidR="00DE21F5">
        <w:t>s</w:t>
      </w:r>
      <w:r w:rsidR="00577811" w:rsidRPr="00C01462">
        <w:t xml:space="preserve"> at high resolution</w:t>
      </w:r>
      <w:r w:rsidR="002867F8">
        <w:t xml:space="preserve"> </w:t>
      </w:r>
      <w:r w:rsidR="002867F8">
        <w:fldChar w:fldCharType="begin"/>
      </w:r>
      <w:r w:rsidR="002867F8">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2867F8">
        <w:fldChar w:fldCharType="separate"/>
      </w:r>
      <w:r w:rsidR="002867F8">
        <w:rPr>
          <w:noProof/>
        </w:rPr>
        <w:t>(Maasakkers et al., 2016)</w:t>
      </w:r>
      <w:r w:rsidR="002867F8">
        <w:fldChar w:fldCharType="end"/>
      </w:r>
      <w:r w:rsidR="00577811" w:rsidRPr="00C01462">
        <w:t xml:space="preserve">. </w:t>
      </w:r>
      <w:r>
        <w:t>E</w:t>
      </w:r>
      <w:r w:rsidR="009C59C0" w:rsidRPr="00C01462">
        <w:t>rror</w:t>
      </w:r>
      <w:r>
        <w:t>s</w:t>
      </w:r>
      <w:r w:rsidR="009C59C0" w:rsidRPr="00C01462">
        <w:t xml:space="preserve"> for each ensemble member</w:t>
      </w:r>
      <w:r>
        <w:t xml:space="preserve"> are chosen</w:t>
      </w:r>
      <w:r w:rsidR="009C59C0" w:rsidRPr="00C01462">
        <w:t xml:space="preserve"> as described in </w:t>
      </w:r>
      <w:r w:rsidR="005E4B4C">
        <w:t>Section</w:t>
      </w:r>
      <w:r w:rsidR="009C59C0" w:rsidRPr="00C01462">
        <w:t xml:space="preserve">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7197CB57" w:rsidR="00AE00A1" w:rsidRDefault="00112218" w:rsidP="00D8280E">
      <w:r w:rsidRPr="00C01462">
        <w:t>We use the nested version of the GEOS-Chem CTM</w:t>
      </w:r>
      <w:r w:rsidR="00A60FF9">
        <w:t xml:space="preserve"> </w:t>
      </w:r>
      <w:r w:rsidRPr="00C01462">
        <w:t>12.7</w:t>
      </w:r>
      <w:r w:rsidR="00A65305">
        <w:t>.1</w:t>
      </w:r>
      <w:r w:rsidRPr="00C01462">
        <w:t xml:space="preserve"> </w:t>
      </w:r>
      <w:r w:rsidR="006E5F17">
        <w:t xml:space="preserve">(DOI: </w:t>
      </w:r>
      <w:hyperlink r:id="rId12" w:history="1">
        <w:r w:rsidR="006E5F17" w:rsidRPr="00A65305">
          <w:rPr>
            <w:rStyle w:val="Hyperlink"/>
          </w:rPr>
          <w:t>10.5281/zenodo.3676008</w:t>
        </w:r>
      </w:hyperlink>
      <w:r w:rsidR="006E5F17">
        <w:t xml:space="preserve">) </w:t>
      </w:r>
      <w:r w:rsidRPr="00C01462">
        <w:t xml:space="preserve">at 0.25° </w:t>
      </w:r>
      <w:r w:rsidR="00A60FF9" w:rsidRPr="00E3469C">
        <w:t>×</w:t>
      </w:r>
      <w:r w:rsidRPr="00C01462">
        <w:t xml:space="preserve"> 0.3125° resolution over North America as the forward model for the inversion. Earlier versions of the methane simulation were described by Wecht et al. </w:t>
      </w:r>
      <w:r w:rsidR="00474EBE">
        <w:fldChar w:fldCharType="begin"/>
      </w:r>
      <w:r w:rsidR="00FE055D">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rsidR="00474EBE">
        <w:fldChar w:fldCharType="separate"/>
      </w:r>
      <w:r w:rsidR="00FE055D">
        <w:rPr>
          <w:noProof/>
        </w:rPr>
        <w:t>(2014a)</w:t>
      </w:r>
      <w:r w:rsidR="00474EBE">
        <w:fldChar w:fldCharType="end"/>
      </w:r>
      <w:r w:rsidRPr="00C01462">
        <w:t xml:space="preserve"> and Turner et al. </w:t>
      </w:r>
      <w:r w:rsidR="00474EBE">
        <w:fldChar w:fldCharType="begin"/>
      </w:r>
      <w:r w:rsidR="00474EBE">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rsidR="00474EBE">
        <w:fldChar w:fldCharType="separate"/>
      </w:r>
      <w:r w:rsidR="00474EBE">
        <w:rPr>
          <w:noProof/>
        </w:rPr>
        <w:t>(2015)</w:t>
      </w:r>
      <w:r w:rsidR="00474EBE">
        <w:fldChar w:fldCharType="end"/>
      </w:r>
      <w:r w:rsidRPr="00C01462">
        <w:t xml:space="preserve">. The model is driven by </w:t>
      </w:r>
      <w:r w:rsidR="00BD679D" w:rsidRPr="00C01462">
        <w:t>GEOS-FP</w:t>
      </w:r>
      <w:r w:rsidRPr="00C01462">
        <w:t xml:space="preserve"> meteorological fields from the </w:t>
      </w:r>
      <w:r w:rsidR="00BD679D" w:rsidRPr="00C01462">
        <w:t xml:space="preserve">NASA Global Modeling and Assimilation Office </w:t>
      </w:r>
      <w:r w:rsidR="00474EBE">
        <w:fldChar w:fldCharType="begin"/>
      </w:r>
      <w:r w:rsidR="00474EBE">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rsidR="00474EBE">
        <w:fldChar w:fldCharType="separate"/>
      </w:r>
      <w:r w:rsidR="00041D0F">
        <w:rPr>
          <w:noProof/>
        </w:rPr>
        <w:t>(Lucchesi, 2017)</w:t>
      </w:r>
      <w:r w:rsidR="00474EBE">
        <w:fldChar w:fldCharType="end"/>
      </w:r>
      <w:r w:rsidRPr="00C01462">
        <w:t xml:space="preserve">. Methane </w:t>
      </w:r>
      <w:r w:rsidR="00372C77">
        <w:t>sinks</w:t>
      </w:r>
      <w:r w:rsidR="00372C77" w:rsidRPr="00C01462">
        <w:t xml:space="preserve"> </w:t>
      </w:r>
      <w:r w:rsidRPr="00C01462">
        <w:t xml:space="preserve">from OH, Cl, soil uptake, and stratospheric oxidation </w:t>
      </w:r>
      <w:r w:rsidR="00372C77">
        <w:t>are as</w:t>
      </w:r>
      <w:r w:rsidR="00372C77" w:rsidRPr="00C01462">
        <w:t xml:space="preserve"> </w:t>
      </w:r>
      <w:r w:rsidRPr="00C01462">
        <w:t xml:space="preserve">described in </w:t>
      </w:r>
      <w:proofErr w:type="spellStart"/>
      <w:r w:rsidRPr="00C01462">
        <w:t>Maasakkers</w:t>
      </w:r>
      <w:proofErr w:type="spellEnd"/>
      <w:r w:rsidRPr="00C01462">
        <w:t xml:space="preserve"> et al. </w:t>
      </w:r>
      <w:r w:rsidR="00474EBE">
        <w:fldChar w:fldCharType="begin"/>
      </w:r>
      <w:r w:rsidR="00474EBE">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474EBE">
        <w:fldChar w:fldCharType="separate"/>
      </w:r>
      <w:r w:rsidR="00474EBE">
        <w:rPr>
          <w:noProof/>
        </w:rPr>
        <w:t>(2019)</w:t>
      </w:r>
      <w:r w:rsidR="00474EBE">
        <w:fldChar w:fldCharType="end"/>
      </w:r>
      <w:r w:rsidRPr="00C01462">
        <w:t xml:space="preserve">. Initial conditions for January </w:t>
      </w:r>
      <w:r w:rsidR="00A60FF9">
        <w:t xml:space="preserve">1, </w:t>
      </w:r>
      <w:r w:rsidRPr="00C01462">
        <w:t xml:space="preserve">2019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w:t>
      </w:r>
      <w:r w:rsidR="00474EBE">
        <w:t xml:space="preserve"> </w:t>
      </w:r>
      <w:r w:rsidR="00474EBE">
        <w:fldChar w:fldCharType="begin"/>
      </w:r>
      <w:r w:rsidR="00474EBE">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474EBE">
        <w:rPr>
          <w:rFonts w:ascii="Cambria Math" w:hAnsi="Cambria Math" w:cs="Cambria Math"/>
        </w:rPr>
        <w:instrText>∼</w:instrText>
      </w:r>
      <w:r w:rsidR="00474EBE">
        <w:instrText xml:space="preserve"> 100 times more observations than GOSAT, but error correlation on the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rsidR="00474EBE">
        <w:fldChar w:fldCharType="separate"/>
      </w:r>
      <w:r w:rsidR="00474EBE">
        <w:rPr>
          <w:noProof/>
        </w:rPr>
        <w:t>(Qu et al., 2021)</w:t>
      </w:r>
      <w:r w:rsidR="00474EBE">
        <w:fldChar w:fldCharType="end"/>
      </w:r>
      <w:r w:rsidRPr="00C01462">
        <w:t>.</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4A7093FA"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474EBE">
        <w:fldChar w:fldCharType="begin"/>
      </w:r>
      <w:r w:rsidR="00201AAE">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rsidR="00474EBE">
        <w:fldChar w:fldCharType="separate"/>
      </w:r>
      <w:r w:rsidR="00201AAE">
        <w:rPr>
          <w:noProof/>
        </w:rPr>
        <w:t>(Lorente et al., 2021)</w:t>
      </w:r>
      <w:r w:rsidR="00474EBE">
        <w:fldChar w:fldCharType="end"/>
      </w:r>
      <w:r w:rsidR="00FD3469" w:rsidRPr="00C01462">
        <w:t xml:space="preserve">. TROPOMI </w:t>
      </w:r>
      <w:r w:rsidR="00662572" w:rsidRPr="00C01462">
        <w:t xml:space="preserve">measures backscattered solar radiation </w:t>
      </w:r>
      <w:r w:rsidR="00372C77">
        <w:t>in the</w:t>
      </w:r>
      <w:r w:rsidR="00372C77" w:rsidRPr="00C01462">
        <w:t xml:space="preserve"> </w:t>
      </w:r>
      <w:r w:rsidR="00662572" w:rsidRPr="00C01462">
        <w:t xml:space="preserve">2.3 </w:t>
      </w:r>
      <w:proofErr w:type="spellStart"/>
      <w:r w:rsidR="00662572" w:rsidRPr="00C01462">
        <w:t>μm</w:t>
      </w:r>
      <w:proofErr w:type="spellEnd"/>
      <w:r w:rsidR="00662572" w:rsidRPr="00C01462">
        <w:t xml:space="preserve"> </w:t>
      </w:r>
      <w:r w:rsidR="00372C77">
        <w:t xml:space="preserve">methane absorption band </w:t>
      </w:r>
      <w:r w:rsidR="00662572" w:rsidRPr="00C01462">
        <w:t>from a</w:t>
      </w:r>
      <w:r w:rsidR="00FD3469" w:rsidRPr="00C01462">
        <w:t xml:space="preserve"> sun-synchronous orbit with a local overpass time of 13:30</w:t>
      </w:r>
      <w:r w:rsidR="00662572" w:rsidRPr="00C01462">
        <w:t xml:space="preserve"> </w:t>
      </w:r>
      <w:r w:rsidR="00201AAE">
        <w:fldChar w:fldCharType="begin"/>
      </w:r>
      <w:r w:rsidR="00201AAE">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rsidR="00201AAE">
        <w:fldChar w:fldCharType="separate"/>
      </w:r>
      <w:r w:rsidR="00201AAE">
        <w:rPr>
          <w:noProof/>
        </w:rPr>
        <w:t>(Veefkind et al., 2012)</w:t>
      </w:r>
      <w:r w:rsidR="00201AAE">
        <w:fldChar w:fldCharType="end"/>
      </w:r>
      <w:r w:rsidR="00FD3469" w:rsidRPr="00C01462">
        <w:t xml:space="preserve">.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w:t>
      </w:r>
      <w:r w:rsidR="00DE21F5">
        <w:t xml:space="preserve">with a </w:t>
      </w:r>
      <w:r w:rsidR="00291D6B" w:rsidRPr="00713109">
        <w:t xml:space="preserve">~3% success rate due to cloud cover, variable topography, low or heterogeneous albedo, </w:t>
      </w:r>
      <w:r w:rsidR="006E789F">
        <w:t>and</w:t>
      </w:r>
      <w:r w:rsidR="00291D6B" w:rsidRPr="00713109">
        <w:t xml:space="preserve"> high aerosol loading </w:t>
      </w:r>
      <w:r w:rsidR="00201AAE">
        <w:fldChar w:fldCharType="begin"/>
      </w:r>
      <w:r w:rsidR="00201AAE">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201AAE">
        <w:fldChar w:fldCharType="separate"/>
      </w:r>
      <w:r w:rsidR="00201AAE">
        <w:rPr>
          <w:noProof/>
        </w:rPr>
        <w:t>(Hasekamp et al., 2019)</w:t>
      </w:r>
      <w:r w:rsidR="00201AAE">
        <w:fldChar w:fldCharType="end"/>
      </w:r>
      <w:r w:rsidR="00FD3469" w:rsidRPr="00C01462">
        <w:t xml:space="preserve">. </w:t>
      </w:r>
      <w:r w:rsidR="001765E5" w:rsidRPr="00C01462">
        <w:t>We use retrieval</w:t>
      </w:r>
      <w:r w:rsidR="00AE00A1">
        <w:t xml:space="preserve"> v14</w:t>
      </w:r>
      <w:r w:rsidR="001765E5" w:rsidRPr="00C01462">
        <w:t xml:space="preserve"> </w:t>
      </w:r>
      <w:r w:rsidR="00AE00A1">
        <w:t xml:space="preserve">as </w:t>
      </w:r>
      <w:r w:rsidR="001765E5" w:rsidRPr="00C01462">
        <w:t xml:space="preserve">described by </w:t>
      </w:r>
      <w:proofErr w:type="spellStart"/>
      <w:r w:rsidR="001765E5" w:rsidRPr="00C01462">
        <w:t>Lorente</w:t>
      </w:r>
      <w:proofErr w:type="spellEnd"/>
      <w:r w:rsidR="001765E5" w:rsidRPr="00C01462">
        <w:t xml:space="preserve"> et al. </w:t>
      </w:r>
      <w:r w:rsidR="00201AAE">
        <w:fldChar w:fldCharType="begin"/>
      </w:r>
      <w:r w:rsidR="00201AAE">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201AAE">
        <w:fldChar w:fldCharType="separate"/>
      </w:r>
      <w:r w:rsidR="00201AAE">
        <w:rPr>
          <w:noProof/>
        </w:rPr>
        <w:t>(2021)</w:t>
      </w:r>
      <w:r w:rsidR="00201AAE">
        <w:fldChar w:fldCharType="end"/>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21B4EF39" w:rsidR="00637999" w:rsidRDefault="00D01432">
      <w:r>
        <w:t xml:space="preserve">Previous analyses of TROPOMI data identified surface artifacts </w:t>
      </w:r>
      <w:r w:rsidR="00F91F86">
        <w:fldChar w:fldCharType="begin"/>
      </w:r>
      <w:r w:rsidR="00F91F86">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sidR="00F91F86">
        <w:rPr>
          <w:rFonts w:ascii="Cambria Math" w:hAnsi="Cambria Math" w:cs="Cambria Math"/>
        </w:rPr>
        <w:instrText>∼</w:instrText>
      </w:r>
      <w:r w:rsidR="00F91F86">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rsidR="00F91F86">
        <w:fldChar w:fldCharType="separate"/>
      </w:r>
      <w:r w:rsidR="00F91F86" w:rsidRPr="00F91F86">
        <w:t>(Barré et al., 2021)</w:t>
      </w:r>
      <w:r w:rsidR="00F91F86">
        <w:fldChar w:fldCharType="end"/>
      </w:r>
      <w:r>
        <w:t xml:space="preserve"> and spatially variable biases relative to the more accurate but sparser GOSAT data</w:t>
      </w:r>
      <w:r w:rsidR="00F91F86">
        <w:t xml:space="preserve"> </w:t>
      </w:r>
      <w:r w:rsidR="00F91F86">
        <w:fldChar w:fldCharType="begin"/>
      </w:r>
      <w:r w:rsidR="00F91F86">
        <w:instrText xml:space="preserve"> ADDIN ZOTERO_ITEM CSL_CITATION {"citationID":"Tom69g68","properties":{"formattedCitation":"(Qu et al., 2021; Chen et al., 2022b)","plainCitation":"(Qu et al., 2021; Chen et al., 2022b)","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F91F86">
        <w:rPr>
          <w:rFonts w:ascii="Cambria Math" w:hAnsi="Cambria Math" w:cs="Cambria Math"/>
        </w:rPr>
        <w:instrText>∼</w:instrText>
      </w:r>
      <w:r w:rsidR="00F91F86">
        <w:instrText xml:space="preserve"> 100 times more observations than GOSAT, but error correlation on the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id":406,"uris":["http://zotero.org/users/9726796/items/Z4MDHIIT"],"itemData":{"id":406,"type":"article-journal","abstract":"We quantify methane emissions in China and the contributions from different sectors by inverse analysis of 2019 TROPOMI satellite observations of atmospheric methane. The inversion uses as a prior estimate the latest 2014 national sector-resolved anthropogenic emission inventory reported by the Chinese government to the United Nations Framework Convention on Climate Change (UNFCCC) and thus serves as a direct evaluation of that inventory. Emissions are optimized with a Gaussian mixture model (GMM) at up to 0.25</w:instrText>
      </w:r>
      <w:r w:rsidR="00F91F86">
        <w:rPr>
          <w:rFonts w:ascii="Cambria Math" w:hAnsi="Cambria Math" w:cs="Cambria Math"/>
        </w:rPr>
        <w:instrText>∘</w:instrText>
      </w:r>
      <w:r w:rsidR="00F91F86">
        <w:instrText>×0.3125</w:instrText>
      </w:r>
      <w:r w:rsidR="00F91F86">
        <w:rPr>
          <w:rFonts w:ascii="Cambria Math" w:hAnsi="Cambria Math" w:cs="Cambria Math"/>
        </w:rPr>
        <w:instrText>∘</w:instrText>
      </w:r>
      <w:r w:rsidR="00F91F86">
        <w:instrText xml:space="preserve"> resolution. The optimization is done analytically assuming log-normally distributed errors on prior emissions. Errors and information content on the optimized estimates are obtained directly from the analytical solution and also through a 36-member inversion ensemble. Our best estimate for total anthropogenic emissions in China is 65.0 (57.7–68.4) Tg a−1, where parentheses indicate the uncertainty range determined by the inversion ensemble. Contributions from individual sectors include 16.6 (15.6–17.6) Tg a−1 for coal, 2.3 (1.8–2.5) for oil, 0.29 (0.23–0.32) for gas, 17.8 (15.1–21.0) for livestock, 9.3 (8.2–9.9) for waste, 11.9 (10.7–12.7) for rice paddies, and 6.7 (5.8–7.1) for other sources. Our estimate is 21% higher than the Chinese inventory reported to the UNFCCC (53.6 Tg a−1), reflecting upward corrections to emissions from oil (+147 %), gas (+61 %), livestock (+37 %), waste (+41 %), and rice paddies (+34 %), but downward correction for coal (−15 %). It is also higher than previous inverse studies (43–62 Tg a−1) that used the much sparser GOSAT satellite observations and were conducted at coarser resolution. We are in particular better able to separate coal and rice emissions. Our higher livestock emissions are attributed largely to northern China where GOSAT has little sensitivity. Our higher waste emissions reflect at least in part a rapid growth in wastewater treatment in China. Underestimate of oil emissions in the UNFCCC report appears to reflect unaccounted-for super-emitting facilities. Gas emissions in China are mostly from distribution, in part because of low emission factors from production and in part because 42 % of the gas is imported. Our estimate of emissions per unit of domestic gas production indicates a low life-cycle loss rate of 1.7 % (1.3 %–1.9 %), which would imply net climate benefits from the current “coal-to-gas” energy transition in China. However, this small loss rate is somewhat misleading considering China's high gas imports, including from Turkmenistan where emission per unit of gas production is very high.","container-title":"Atmospheric Chemistry and Physics","DOI":"10.5194/acp-22-10809-2022","ISSN":"1680-7316","issue":"16","language":"English","note":"publisher: Copernicus GmbH","page":"10809-10826","source":"Copernicus Online Journals","title":"Methane emissions from China: a high-resolution inversion of TROPOMI satellite observations","title-short":"Methane emissions from China","volume":"22","author":[{"family":"Chen","given":"Zichong"},{"family":"Jacob","given":"Daniel J."},{"family":"Nesser","given":"Hannah"},{"family":"Sulprizio","given":"Melissa P."},{"family":"Lorente","given":"Alba"},{"family":"Varon","given":"Daniel J."},{"family":"Lu","given":"Xiao"},{"family":"Shen","given":"Lu"},{"family":"Qu","given":"Zhen"},{"family":"Penn","given":"Elise"},{"family":"Yu","given":"Xueying"}],"issued":{"date-parts":[["2022",8,26]]}}}],"schema":"https://github.com/citation-style-language/schema/raw/master/csl-citation.json"} </w:instrText>
      </w:r>
      <w:r w:rsidR="00F91F86">
        <w:fldChar w:fldCharType="separate"/>
      </w:r>
      <w:r w:rsidR="00F91F86">
        <w:rPr>
          <w:noProof/>
        </w:rPr>
        <w:t>(Qu et al., 2021; Chen et al., 2022b)</w:t>
      </w:r>
      <w:r w:rsidR="00F91F86">
        <w:fldChar w:fldCharType="end"/>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xml:space="preserve">, an empirical parameter developed by Wunch et al. </w:t>
      </w:r>
      <w:r w:rsidR="00F91F86">
        <w:fldChar w:fldCharType="begin"/>
      </w:r>
      <w:r w:rsidR="00F91F86">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rsidR="00F91F86">
        <w:fldChar w:fldCharType="separate"/>
      </w:r>
      <w:r w:rsidR="00F91F86">
        <w:rPr>
          <w:noProof/>
        </w:rPr>
        <w:t>(2011)</w:t>
      </w:r>
      <w:r w:rsidR="00F91F86">
        <w:fldChar w:fldCharType="end"/>
      </w:r>
      <w:r w:rsidR="003168EA">
        <w:t xml:space="preserve"> and suggested for the TROPOMI data by </w:t>
      </w:r>
      <w:proofErr w:type="spellStart"/>
      <w:r w:rsidR="003168EA">
        <w:t>Lorente</w:t>
      </w:r>
      <w:proofErr w:type="spellEnd"/>
      <w:r w:rsidR="003168EA">
        <w:t xml:space="preserve"> et al.</w:t>
      </w:r>
      <w:r w:rsidR="00F91F86">
        <w:t xml:space="preserve"> </w:t>
      </w:r>
      <w:r w:rsidR="00F91F86">
        <w:fldChar w:fldCharType="begin"/>
      </w:r>
      <w:r w:rsidR="00F91F86">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F91F86">
        <w:fldChar w:fldCharType="separate"/>
      </w:r>
      <w:r w:rsidR="00F91F86">
        <w:rPr>
          <w:noProof/>
        </w:rPr>
        <w:t>(2021)</w:t>
      </w:r>
      <w:r w:rsidR="00F91F86">
        <w:fldChar w:fldCharType="end"/>
      </w:r>
      <w:r w:rsidR="003168EA">
        <w:t>.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91F86">
        <w:fldChar w:fldCharType="begin"/>
      </w:r>
      <w:r w:rsidR="00AD5EA6">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rsidR="00F91F86">
        <w:fldChar w:fldCharType="separate"/>
      </w:r>
      <w:r w:rsidR="00AD5EA6">
        <w:rPr>
          <w:noProof/>
        </w:rPr>
        <w:t>(2020)</w:t>
      </w:r>
      <w:r w:rsidR="00F91F86">
        <w:fldChar w:fldCharType="end"/>
      </w:r>
      <w:r w:rsidR="00461BC1">
        <w:t>, which</w:t>
      </w:r>
      <w:r w:rsidR="003569D5" w:rsidRPr="00C01462">
        <w:t xml:space="preserve"> account for </w:t>
      </w:r>
      <w:r w:rsidR="00815225">
        <w:t xml:space="preserve">most of </w:t>
      </w:r>
      <w:r w:rsidR="003569D5" w:rsidRPr="00C01462">
        <w:t>the remaining unphysical TROPOMI observations (</w:t>
      </w:r>
      <w:r w:rsidR="008B128D">
        <w:t>methane mixing ratio</w:t>
      </w:r>
      <w:r w:rsidR="008B128D" w:rsidRPr="00C01462">
        <w:t xml:space="preserve"> </w:t>
      </w:r>
      <w:r w:rsidR="003569D5" w:rsidRPr="00C01462">
        <w:t>&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10F7D8A8" w:rsidR="003168EA" w:rsidRDefault="00020EE6" w:rsidP="003168EA">
      <w:r w:rsidRPr="00C01462">
        <w:t xml:space="preserve">Figure 2 shows the </w:t>
      </w:r>
      <w:r>
        <w:t xml:space="preserve">final </w:t>
      </w:r>
      <m:oMath>
        <m:r>
          <w:rPr>
            <w:rFonts w:ascii="Cambria Math" w:hAnsi="Cambria Math"/>
          </w:rPr>
          <m:t>m</m:t>
        </m:r>
      </m:oMath>
      <w:r w:rsidR="00E76878" w:rsidRPr="00C01462">
        <w:t xml:space="preserve"> </w:t>
      </w:r>
      <w:r w:rsidR="00E76878">
        <w:t xml:space="preserve">=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rsidR="003168EA">
        <w:t>, and Figure S1 shows the improved correlation</w:t>
      </w:r>
      <w:r w:rsidR="00291D6B">
        <w:t xml:space="preserve"> after filtering</w:t>
      </w:r>
      <w:r w:rsidR="003168EA">
        <w:t xml:space="preserve"> with seasonal</w:t>
      </w:r>
      <w:r w:rsidR="007B52E7">
        <w:t>-</w:t>
      </w:r>
      <w:r w:rsidR="003168EA">
        <w:t xml:space="preserve">average GOSAT observations on a </w:t>
      </w:r>
      <w:r w:rsidR="003168EA" w:rsidRPr="00C01462">
        <w:t xml:space="preserve">2° </w:t>
      </w:r>
      <w:r w:rsidR="003168EA" w:rsidRPr="00E3469C">
        <w:t>×</w:t>
      </w:r>
      <w:r w:rsidR="003168EA" w:rsidRPr="00C01462">
        <w:t xml:space="preserve"> 2°</w:t>
      </w:r>
      <w:r w:rsidR="003168EA">
        <w:t xml:space="preserve"> 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w:t>
      </w:r>
      <w:r w:rsidR="002731E8">
        <w:t xml:space="preserve">as shown </w:t>
      </w:r>
      <w:r w:rsidR="002731E8">
        <w:lastRenderedPageBreak/>
        <w:t xml:space="preserve">in Figure S2 </w:t>
      </w:r>
      <w:r w:rsidR="003168EA">
        <w:t xml:space="preserve">shows a mean </w:t>
      </w:r>
      <w:proofErr w:type="spellStart"/>
      <w:r w:rsidR="00DC6817">
        <w:t>aseasonal</w:t>
      </w:r>
      <w:proofErr w:type="spellEnd"/>
      <w:r w:rsidR="00DC6817">
        <w:t xml:space="preserve"> </w:t>
      </w:r>
      <w:r w:rsidR="008B76DC">
        <w:t>(</w:t>
      </w:r>
      <w:r w:rsidR="003168EA">
        <w:t xml:space="preserve">GEOS-Chem </w:t>
      </w:r>
      <w:r w:rsidR="008B76DC">
        <w:t>-</w:t>
      </w:r>
      <w:r w:rsidR="003168EA">
        <w:t xml:space="preserve"> TROPOMI</w:t>
      </w:r>
      <w:r w:rsidR="008B76DC">
        <w:t>)</w:t>
      </w:r>
      <w:r w:rsidR="003168EA">
        <w:t xml:space="preserve"> bias of </w:t>
      </w:r>
      <m:oMath>
        <m:r>
          <m:rPr>
            <m:sty m:val="p"/>
          </m:rPr>
          <w:rPr>
            <w:rFonts w:ascii="Cambria Math" w:hAnsi="Cambria Math"/>
          </w:rPr>
          <m:t>ξ</m:t>
        </m:r>
      </m:oMath>
      <w:r w:rsidR="003168EA">
        <w:t xml:space="preserve"> = 9.1 ppb over North America</w:t>
      </w:r>
      <w:r w:rsidR="00730A6F">
        <w:t xml:space="preserve"> which could be caused by errors in the boundary conditions</w:t>
      </w:r>
      <w:r w:rsidR="003168EA">
        <w:t>. This</w:t>
      </w:r>
      <w:r w:rsidR="002731E8">
        <w:t xml:space="preserve"> </w:t>
      </w:r>
      <w:r w:rsidR="003168EA">
        <w:t xml:space="preserve">bias can </w:t>
      </w:r>
      <w:r w:rsidR="00730A6F">
        <w:t xml:space="preserve">also </w:t>
      </w:r>
      <w:r w:rsidR="003168EA">
        <w:t xml:space="preserve">be fit as a linear function of degrees latitude </w:t>
      </w:r>
      <m:oMath>
        <m:r>
          <m:rPr>
            <m:sty m:val="p"/>
          </m:rPr>
          <w:rPr>
            <w:rFonts w:ascii="Cambria Math" w:hAnsi="Cambria Math"/>
          </w:rPr>
          <m:t>θ</m:t>
        </m:r>
      </m:oMath>
      <w:r w:rsidR="003168EA" w:rsidRPr="00C01462">
        <w:rPr>
          <w:rFonts w:eastAsiaTheme="minorEastAsia"/>
        </w:rPr>
        <w:t xml:space="preserve"> </w:t>
      </w:r>
      <w:r w:rsidR="00DC6817" w:rsidRPr="00713109">
        <w:t>as</w:t>
      </w:r>
      <w:r w:rsidR="00DC6817" w:rsidRPr="00713109">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t xml:space="preserve">We correct </w:t>
      </w:r>
      <w:r w:rsidR="00730A6F">
        <w:t xml:space="preserve">the bias </w:t>
      </w:r>
      <w:r w:rsidR="003168EA">
        <w:t xml:space="preserve">in our inversion ensemble members </w:t>
      </w:r>
      <w:r w:rsidR="0061592A">
        <w:t xml:space="preserve">by removing either the continental mean bias or </w:t>
      </w:r>
      <w:r w:rsidR="00730A6F">
        <w:t>the</w:t>
      </w:r>
      <w:r w:rsidR="0061592A">
        <w:t xml:space="preserve">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3060894B"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contributions from forward model, instrument, and representation error</w:t>
      </w:r>
      <w:r w:rsidR="00394B85">
        <w:rPr>
          <w:rFonts w:eastAsiaTheme="minorEastAsia"/>
          <w:bCs/>
          <w:iCs/>
        </w:rPr>
        <w:t>s</w:t>
      </w:r>
      <w:r w:rsidR="00944E59" w:rsidRPr="00C01462">
        <w:rPr>
          <w:rFonts w:eastAsiaTheme="minorEastAsia"/>
          <w:bCs/>
          <w:iCs/>
        </w:rPr>
        <w:t xml:space="preserve"> </w:t>
      </w:r>
      <w:r w:rsidR="00387ACC" w:rsidRPr="00C01462">
        <w:rPr>
          <w:rFonts w:eastAsiaTheme="minorEastAsia"/>
          <w:bCs/>
          <w:iCs/>
        </w:rPr>
        <w:fldChar w:fldCharType="begin"/>
      </w:r>
      <w:r w:rsidR="00387ACC"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87ACC" w:rsidRPr="00C01462">
        <w:rPr>
          <w:rFonts w:eastAsiaTheme="minorEastAsia"/>
          <w:bCs/>
          <w:iCs/>
        </w:rPr>
        <w:fldChar w:fldCharType="separate"/>
      </w:r>
      <w:r w:rsidR="00387ACC" w:rsidRPr="00C01462">
        <w:rPr>
          <w:rFonts w:eastAsiaTheme="minorEastAsia"/>
          <w:bCs/>
          <w:iCs/>
          <w:noProof/>
        </w:rPr>
        <w:t>(Brasseur and Jacob, 2017)</w:t>
      </w:r>
      <w:r w:rsidR="00387ACC" w:rsidRPr="00C01462">
        <w:rPr>
          <w:rFonts w:eastAsiaTheme="minorEastAsia"/>
          <w:bCs/>
          <w:iCs/>
        </w:rPr>
        <w:fldChar w:fldCharType="end"/>
      </w:r>
      <w:commentRangeStart w:id="48"/>
      <w:commentRangeStart w:id="49"/>
      <w:commentRangeEnd w:id="48"/>
      <w:r w:rsidR="00387ACC">
        <w:rPr>
          <w:rStyle w:val="CommentReference"/>
        </w:rPr>
        <w:commentReference w:id="48"/>
      </w:r>
      <w:commentRangeEnd w:id="49"/>
      <w:r w:rsidR="00387ACC">
        <w:rPr>
          <w:rStyle w:val="CommentReference"/>
        </w:rPr>
        <w:commentReference w:id="49"/>
      </w:r>
      <w:r w:rsidR="00387ACC" w:rsidRPr="00C01462">
        <w:rPr>
          <w:rFonts w:eastAsiaTheme="minorEastAsia"/>
          <w:bCs/>
          <w:iCs/>
        </w:rPr>
        <w:t>.</w:t>
      </w:r>
      <w:r w:rsidR="00944E59" w:rsidRPr="00C01462">
        <w:rPr>
          <w:rFonts w:eastAsiaTheme="minorEastAsia"/>
          <w:bCs/>
          <w:iCs/>
        </w:rPr>
        <w:t xml:space="preserve">We calculate the </w:t>
      </w:r>
      <w:r w:rsidR="00394B85">
        <w:rPr>
          <w:rFonts w:eastAsiaTheme="minorEastAsia"/>
          <w:bCs/>
          <w:iCs/>
        </w:rPr>
        <w:t xml:space="preserve">total observing system </w:t>
      </w:r>
      <w:r w:rsidR="00944E59">
        <w:rPr>
          <w:rFonts w:eastAsiaTheme="minorEastAsia"/>
          <w:bCs/>
          <w:iCs/>
        </w:rPr>
        <w:t xml:space="preserve">error </w:t>
      </w:r>
      <w:r w:rsidR="00944E59" w:rsidRPr="00C01462">
        <w:rPr>
          <w:rFonts w:eastAsiaTheme="minorEastAsia"/>
          <w:bCs/>
          <w:iCs/>
        </w:rPr>
        <w:t xml:space="preserve">variances using the residual error method </w:t>
      </w:r>
      <w:r w:rsidR="00AD5EA6">
        <w:rPr>
          <w:rFonts w:eastAsiaTheme="minorEastAsia"/>
          <w:bCs/>
          <w:iCs/>
        </w:rPr>
        <w:fldChar w:fldCharType="begin"/>
      </w:r>
      <w:r w:rsidR="00AD5EA6">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sidR="00AD5EA6">
        <w:rPr>
          <w:rFonts w:eastAsiaTheme="minorEastAsia"/>
          <w:bCs/>
          <w:iCs/>
        </w:rPr>
        <w:fldChar w:fldCharType="separate"/>
      </w:r>
      <w:r w:rsidR="00AD5EA6">
        <w:rPr>
          <w:rFonts w:eastAsiaTheme="minorEastAsia"/>
          <w:bCs/>
          <w:iCs/>
          <w:noProof/>
        </w:rPr>
        <w:t>(Heald et al., 2004)</w:t>
      </w:r>
      <w:r w:rsidR="00AD5EA6">
        <w:rPr>
          <w:rFonts w:eastAsiaTheme="minorEastAsia"/>
          <w:bCs/>
          <w:iCs/>
        </w:rPr>
        <w:fldChar w:fldCharType="end"/>
      </w:r>
      <w:r w:rsidR="00944E59" w:rsidRPr="00C01462">
        <w:rPr>
          <w:rFonts w:eastAsiaTheme="minorEastAsia"/>
          <w:bCs/>
          <w:iCs/>
        </w:rPr>
        <w:t>.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r w:rsidR="00372C77">
        <w:rPr>
          <w:rFonts w:eastAsiaTheme="minorEastAsia"/>
          <w:bCs/>
          <w:iCs/>
        </w:rPr>
        <w:t>defines</w:t>
      </w:r>
      <w:r w:rsidR="00372C77" w:rsidRPr="00C01462">
        <w:rPr>
          <w:rFonts w:eastAsiaTheme="minorEastAsia"/>
          <w:bCs/>
          <w:iCs/>
        </w:rPr>
        <w:t xml:space="preserve"> </w:t>
      </w:r>
      <w:r w:rsidR="00944E59" w:rsidRPr="00C01462">
        <w:rPr>
          <w:rFonts w:eastAsiaTheme="minorEastAsia"/>
          <w:bCs/>
          <w:iCs/>
        </w:rPr>
        <w:t xml:space="preserve">the </w:t>
      </w:r>
      <w:r w:rsidR="00372C77">
        <w:rPr>
          <w:rFonts w:eastAsiaTheme="minorEastAsia"/>
          <w:bCs/>
          <w:iCs/>
        </w:rPr>
        <w:t>standard deviation</w:t>
      </w:r>
      <w:r w:rsidR="00394B85">
        <w:rPr>
          <w:rFonts w:eastAsiaTheme="minorEastAsia"/>
          <w:bCs/>
          <w:iCs/>
        </w:rPr>
        <w:t xml:space="preserve"> of the observing system errors</w:t>
      </w:r>
      <w:r w:rsidR="00944E59" w:rsidRPr="00C01462">
        <w:rPr>
          <w:rFonts w:eastAsiaTheme="minorEastAsia"/>
          <w:bCs/>
          <w:iCs/>
        </w:rPr>
        <w:t xml:space="preserve">. We set a minimum error </w:t>
      </w:r>
      <w:r w:rsidR="00372C77">
        <w:rPr>
          <w:rFonts w:eastAsiaTheme="minorEastAsia"/>
          <w:bCs/>
          <w:iCs/>
        </w:rPr>
        <w:t xml:space="preserve">standard deviation </w:t>
      </w:r>
      <w:r w:rsidR="00944E59" w:rsidRPr="00C01462">
        <w:rPr>
          <w:rFonts w:eastAsiaTheme="minorEastAsia"/>
          <w:bCs/>
          <w:iCs/>
        </w:rPr>
        <w:t xml:space="preserve">of 10 ppb, which applies to 32% </w:t>
      </w:r>
      <w:r w:rsidR="00C57F30">
        <w:rPr>
          <w:rFonts w:eastAsiaTheme="minorEastAsia"/>
          <w:bCs/>
          <w:iCs/>
        </w:rPr>
        <w:t xml:space="preserve">of </w:t>
      </w:r>
      <w:r w:rsidR="00944E59" w:rsidRPr="00C01462">
        <w:rPr>
          <w:rFonts w:eastAsiaTheme="minorEastAsia"/>
          <w:bCs/>
          <w:iCs/>
        </w:rPr>
        <w:t xml:space="preserve">observations. We find a mean </w:t>
      </w:r>
      <w:r w:rsidR="00394B85">
        <w:rPr>
          <w:rFonts w:eastAsiaTheme="minorEastAsia"/>
          <w:bCs/>
          <w:iCs/>
        </w:rPr>
        <w:t>observing system</w:t>
      </w:r>
      <w:r w:rsidR="00394B85" w:rsidRPr="00C01462">
        <w:rPr>
          <w:rFonts w:eastAsiaTheme="minorEastAsia"/>
          <w:bCs/>
          <w:iCs/>
        </w:rPr>
        <w:t xml:space="preserve"> </w:t>
      </w:r>
      <w:r w:rsidR="00944E59" w:rsidRPr="00C01462">
        <w:rPr>
          <w:rFonts w:eastAsiaTheme="minorEastAsia"/>
          <w:bCs/>
          <w:iCs/>
        </w:rPr>
        <w:t xml:space="preserve">error standard deviation of 11.5 ppb, with </w:t>
      </w:r>
      <w:r w:rsidR="00372C77">
        <w:rPr>
          <w:rFonts w:eastAsiaTheme="minorEastAsia"/>
          <w:bCs/>
          <w:iCs/>
        </w:rPr>
        <w:t>the largest</w:t>
      </w:r>
      <w:r w:rsidR="00372C77" w:rsidRPr="00C01462">
        <w:rPr>
          <w:rFonts w:eastAsiaTheme="minorEastAsia"/>
          <w:bCs/>
          <w:iCs/>
        </w:rPr>
        <w:t xml:space="preserve"> </w:t>
      </w:r>
      <w:r w:rsidR="00944E59" w:rsidRPr="00C01462">
        <w:rPr>
          <w:rFonts w:eastAsiaTheme="minorEastAsia"/>
          <w:bCs/>
          <w:iCs/>
        </w:rPr>
        <w:t xml:space="preserve">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w:t>
      </w:r>
      <w:r w:rsidR="007B52E7">
        <w:rPr>
          <w:rFonts w:eastAsiaTheme="minorEastAsia"/>
          <w:bCs/>
          <w:iCs/>
        </w:rPr>
        <w:t>with 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AD5EA6">
        <w:rPr>
          <w:rFonts w:eastAsiaTheme="minorEastAsia"/>
        </w:rPr>
        <w:fldChar w:fldCharType="begin"/>
      </w:r>
      <w:r w:rsidR="00AD5EA6">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AD5EA6">
        <w:rPr>
          <w:rFonts w:eastAsiaTheme="minorEastAsia"/>
        </w:rPr>
        <w:fldChar w:fldCharType="separate"/>
      </w:r>
      <w:r w:rsidR="00AD5EA6">
        <w:rPr>
          <w:rFonts w:eastAsiaTheme="minorEastAsia"/>
          <w:noProof/>
        </w:rPr>
        <w:t>(Chevallier, 2007)</w:t>
      </w:r>
      <w:r w:rsidR="00AD5EA6">
        <w:rPr>
          <w:rFonts w:eastAsiaTheme="minorEastAsia"/>
        </w:rPr>
        <w:fldChar w:fldCharType="end"/>
      </w:r>
      <w:r w:rsidR="00944E59"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w:t>
      </w:r>
      <w:r w:rsidR="005E4B4C">
        <w:rPr>
          <w:rFonts w:eastAsiaTheme="minorEastAsia"/>
        </w:rPr>
        <w:t>Section</w:t>
      </w:r>
      <w:r>
        <w:rPr>
          <w:rFonts w:eastAsiaTheme="minorEastAsia"/>
        </w:rPr>
        <w:t xml:space="preserve">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05149DB0"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for our inversion would typically 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construct the Jacobian matrix at substantially decreased computational cost using the reduced-rank method introduced by Nesser et al.</w:t>
      </w:r>
      <w:r w:rsidR="00737CBE">
        <w:t xml:space="preserve"> </w:t>
      </w:r>
      <w:r w:rsidR="00737CBE">
        <w:fldChar w:fldCharType="begin"/>
      </w:r>
      <w:r w:rsidR="00737CBE">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895280">
        <w:t xml:space="preserve">, </w:t>
      </w:r>
      <w:r w:rsidR="00246617" w:rsidRPr="00713109">
        <w:t>which takes advantage</w:t>
      </w:r>
      <w:r w:rsidR="007879BA">
        <w:t xml:space="preserv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 xml:space="preserve">This method updates an initial, low-cost estimate of the Jacobian matrix by perturbing the patterns that best explain the information content of the observing system, constructing a reduced-rank Jacobian matrix </w:t>
      </w:r>
      <w:r w:rsidR="007B52E7">
        <w:t>that</w:t>
      </w:r>
      <w:r w:rsidR="00357B8D" w:rsidRPr="00C01462">
        <w:t xml:space="preserve"> optimally preserv</w:t>
      </w:r>
      <w:r w:rsidR="007B52E7">
        <w:t>es</w:t>
      </w:r>
      <w:r w:rsidR="00357B8D" w:rsidRPr="00C01462">
        <w:t xml:space="preserve"> information content.</w:t>
      </w:r>
      <w:commentRangeStart w:id="50"/>
      <w:commentRangeStart w:id="51"/>
      <w:commentRangeEnd w:id="50"/>
      <w:r w:rsidR="00387ACC">
        <w:rPr>
          <w:rStyle w:val="CommentReference"/>
        </w:rPr>
        <w:commentReference w:id="50"/>
      </w:r>
      <w:commentRangeEnd w:id="51"/>
      <w:r w:rsidR="00387ACC">
        <w:rPr>
          <w:rStyle w:val="CommentReference"/>
        </w:rPr>
        <w:commentReference w:id="51"/>
      </w:r>
    </w:p>
    <w:p w14:paraId="1C0D3D34" w14:textId="77777777" w:rsidR="00357B8D" w:rsidRPr="00C01462" w:rsidRDefault="00357B8D" w:rsidP="00E334F2"/>
    <w:p w14:paraId="4EF02D51" w14:textId="5A6D953A" w:rsidR="00357B8D" w:rsidRPr="00C01462" w:rsidRDefault="00357B8D" w:rsidP="00E334F2">
      <w:pPr>
        <w:rPr>
          <w:rFonts w:eastAsiaTheme="minorEastAsia"/>
        </w:rPr>
      </w:pPr>
      <w:r w:rsidRPr="00C01462">
        <w:t>We construct the initial</w:t>
      </w:r>
      <w:ins w:id="52" w:author="Hannah Nesser" w:date="2023-04-15T12:19:00Z">
        <w:r w:rsidR="00387ACC">
          <w:t>, low-cost</w:t>
        </w:r>
      </w:ins>
      <w:r w:rsidRPr="00C01462">
        <w:t xml:space="preserve">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w:t>
      </w:r>
      <w:r w:rsidR="00394B85">
        <w:t>described</w:t>
      </w:r>
      <w:r w:rsidR="00394B85" w:rsidRPr="00C01462">
        <w:t xml:space="preserve"> </w:t>
      </w:r>
      <w:r w:rsidRPr="00C01462">
        <w:t xml:space="preserve">by Nesser et al. </w:t>
      </w:r>
      <w:r w:rsidR="00737CBE">
        <w:fldChar w:fldCharType="begin"/>
      </w:r>
      <w:r w:rsidR="00737CBE">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commentRangeStart w:id="53"/>
      <w:commentRangeStart w:id="54"/>
      <w:commentRangeEnd w:id="53"/>
      <w:r w:rsidR="00387ACC">
        <w:rPr>
          <w:rStyle w:val="CommentReference"/>
        </w:rPr>
        <w:commentReference w:id="53"/>
      </w:r>
      <w:commentRangeEnd w:id="54"/>
      <w:r w:rsidR="00387ACC">
        <w:rPr>
          <w:rStyle w:val="CommentReference"/>
        </w:rPr>
        <w:commentReference w:id="54"/>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w:t>
      </w:r>
      <w:del w:id="55" w:author="Hannah Nesser" w:date="2023-04-15T12:24:00Z">
        <w:r w:rsidR="00863BE8" w:rsidRPr="00C01462" w:rsidDel="00387ACC">
          <w:rPr>
            <w:rFonts w:eastAsiaTheme="minorEastAsia"/>
          </w:rPr>
          <w:delText xml:space="preserve">in </w:delText>
        </w:r>
      </w:del>
      <w:ins w:id="56" w:author="Hannah Nesser" w:date="2023-04-15T12:24:00Z">
        <w:r w:rsidR="00387ACC">
          <w:rPr>
            <w:rFonts w:eastAsiaTheme="minorEastAsia"/>
          </w:rPr>
          <w:t>over</w:t>
        </w:r>
        <w:r w:rsidR="00387ACC" w:rsidRPr="00C01462">
          <w:rPr>
            <w:rFonts w:eastAsiaTheme="minorEastAsia"/>
          </w:rPr>
          <w:t xml:space="preserve"> </w:t>
        </w:r>
      </w:ins>
      <w:del w:id="57" w:author="Hannah Nesser" w:date="2023-04-15T12:23:00Z">
        <w:r w:rsidR="00863BE8" w:rsidRPr="00C01462" w:rsidDel="00387ACC">
          <w:rPr>
            <w:rFonts w:eastAsiaTheme="minorEastAsia"/>
          </w:rPr>
          <w:delText>observation</w:delText>
        </w:r>
        <w:r w:rsidR="00F2519C" w:rsidDel="00387ACC">
          <w:rPr>
            <w:rFonts w:eastAsiaTheme="minorEastAsia"/>
          </w:rPr>
          <w:delText xml:space="preserve"> </w:delText>
        </w:r>
      </w:del>
      <w:r w:rsidR="00F2519C">
        <w:rPr>
          <w:rFonts w:eastAsiaTheme="minorEastAsia"/>
        </w:rPr>
        <w:t>grid cell</w:t>
      </w:r>
      <w:ins w:id="58" w:author="Hannah Nesser" w:date="2023-04-15T12:20:00Z">
        <w:r w:rsidR="00387ACC" w:rsidRPr="00C01462">
          <w:rPr>
            <w:rFonts w:eastAsiaTheme="minorEastAsia"/>
          </w:rPr>
          <w:t xml:space="preserve"> </w:t>
        </w:r>
        <w:commentRangeStart w:id="59"/>
        <w:commentRangeStart w:id="60"/>
        <w:commentRangeEnd w:id="59"/>
        <w:r w:rsidR="00387ACC">
          <w:rPr>
            <w:rStyle w:val="CommentReference"/>
          </w:rPr>
          <w:commentReference w:id="59"/>
        </w:r>
      </w:ins>
      <w:commentRangeEnd w:id="60"/>
      <w:ins w:id="61" w:author="Hannah Nesser" w:date="2023-04-15T12:24:00Z">
        <w:r w:rsidR="00387ACC">
          <w:rPr>
            <w:rStyle w:val="CommentReference"/>
          </w:rPr>
          <w:commentReference w:id="60"/>
        </w:r>
      </w:ins>
      <w:del w:id="62" w:author="Hannah Nesser" w:date="2023-04-15T12:20:00Z">
        <w:r w:rsidR="00863BE8" w:rsidRPr="00C01462" w:rsidDel="00387ACC">
          <w:rPr>
            <w:rFonts w:eastAsiaTheme="minorEastAsia"/>
          </w:rPr>
          <w:delText xml:space="preserve"> </w:delText>
        </w:r>
      </w:del>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1CCEC304"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2E791B87"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w:t>
      </w:r>
      <w:r w:rsidR="00737CBE">
        <w:fldChar w:fldCharType="begin"/>
      </w:r>
      <w:r w:rsidR="00737CBE">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7879BA">
        <w:rPr>
          <w:rFonts w:eastAsiaTheme="minorEastAsia"/>
          <w:iCs/>
        </w:rPr>
        <w:t xml:space="preserve"> </w:t>
      </w:r>
      <w:r w:rsidR="00394B85">
        <w:rPr>
          <w:rFonts w:eastAsiaTheme="minorEastAsia"/>
          <w:iCs/>
        </w:rPr>
        <w:t xml:space="preserve">to be </w:t>
      </w:r>
      <w:r w:rsidR="007879BA">
        <w:rPr>
          <w:rFonts w:eastAsiaTheme="minorEastAsia"/>
          <w:iCs/>
        </w:rPr>
        <w:t xml:space="preserve">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7</m:t>
            </m:r>
          </m:e>
        </m:d>
      </m:oMath>
      <w:r w:rsidR="0087456C">
        <w:rPr>
          <w:rFonts w:eastAsiaTheme="minorEastAsia"/>
        </w:rPr>
        <w:t xml:space="preserve"> </w:t>
      </w:r>
      <w:r w:rsidR="0087456C" w:rsidRPr="007B15B0">
        <w:rPr>
          <w:rFonts w:eastAsiaTheme="minorEastAsia"/>
          <w:color w:val="000000" w:themeColor="text1"/>
        </w:rPr>
        <w:t xml:space="preserve">gives the </w:t>
      </w:r>
      <w:r w:rsidR="007B15B0" w:rsidRPr="007B15B0">
        <w:rPr>
          <w:rFonts w:eastAsiaTheme="minorEastAsia"/>
          <w:color w:val="000000" w:themeColor="text1"/>
        </w:rPr>
        <w:lastRenderedPageBreak/>
        <w:t>distance</w:t>
      </w:r>
      <w:r w:rsidR="0087456C" w:rsidRPr="007B15B0">
        <w:rPr>
          <w:rFonts w:eastAsiaTheme="minorEastAsia"/>
          <w:color w:val="000000" w:themeColor="text1"/>
        </w:rPr>
        <w:t xml:space="preserve"> in latitude or longitude grid cell index between </w:t>
      </w:r>
      <m:oMath>
        <m:r>
          <w:rPr>
            <w:rFonts w:ascii="Cambria Math" w:eastAsiaTheme="minorEastAsia" w:hAnsi="Cambria Math"/>
            <w:color w:val="000000" w:themeColor="text1"/>
          </w:rPr>
          <m:t>i</m:t>
        </m:r>
      </m:oMath>
      <w:r w:rsidR="0087456C" w:rsidRPr="007B15B0">
        <w:rPr>
          <w:rFonts w:eastAsiaTheme="minorEastAsia"/>
          <w:color w:val="000000" w:themeColor="text1"/>
        </w:rPr>
        <w:t xml:space="preserve"> and </w:t>
      </w:r>
      <m:oMath>
        <m:r>
          <w:rPr>
            <w:rFonts w:ascii="Cambria Math" w:eastAsiaTheme="minorEastAsia" w:hAnsi="Cambria Math"/>
            <w:color w:val="000000" w:themeColor="text1"/>
          </w:rPr>
          <m:t>j</m:t>
        </m:r>
      </m:oMath>
      <w:r w:rsidR="00826AA8" w:rsidRPr="007B15B0">
        <w:rPr>
          <w:rFonts w:eastAsiaTheme="minorEastAsia"/>
          <w:color w:val="000000" w:themeColor="text1"/>
        </w:rPr>
        <w:t>,</w:t>
      </w:r>
      <w:r w:rsidR="00826AA8">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1</m:t>
            </m:r>
          </m:e>
        </m:d>
      </m:oMath>
      <w:r w:rsidR="00826AA8">
        <w:rPr>
          <w:rFonts w:eastAsiaTheme="minorEastAsia"/>
        </w:rPr>
        <w:t xml:space="preserve"> values, </w:t>
      </w:r>
      <w:r w:rsidR="0087456C">
        <w:rPr>
          <w:rFonts w:eastAsiaTheme="minorEastAsia"/>
        </w:rPr>
        <w:t xml:space="preserve">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r w:rsidR="00394B85">
        <w:rPr>
          <w:rFonts w:eastAsiaTheme="minorEastAsia"/>
        </w:rPr>
        <w:t xml:space="preserve">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8</m:t>
        </m:r>
      </m:oMath>
      <w:r w:rsidR="00394B85">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sidR="00394B85">
        <w:rPr>
          <w:rFonts w:eastAsiaTheme="minorEastAsia"/>
        </w:rPr>
        <w:t>.</w:t>
      </w:r>
    </w:p>
    <w:p w14:paraId="3C6568C2" w14:textId="77777777" w:rsidR="006267C3" w:rsidRPr="00C01462" w:rsidRDefault="006267C3" w:rsidP="00E334F2">
      <w:pPr>
        <w:rPr>
          <w:rFonts w:eastAsiaTheme="minorEastAsia"/>
        </w:rPr>
      </w:pPr>
    </w:p>
    <w:p w14:paraId="195987B4" w14:textId="76E82D0E"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perturbed in the forward model</w:t>
      </w:r>
      <w:ins w:id="63" w:author="Hannah Nesser" w:date="2023-04-15T12:24:00Z">
        <w:r w:rsidR="0042404F">
          <w:rPr>
            <w:rFonts w:eastAsiaTheme="minorEastAsia"/>
            <w:iCs/>
          </w:rPr>
          <w:t>.</w:t>
        </w:r>
        <w:commentRangeStart w:id="64"/>
        <w:commentRangeStart w:id="65"/>
        <w:commentRangeEnd w:id="64"/>
        <w:r w:rsidR="0042404F">
          <w:rPr>
            <w:rStyle w:val="CommentReference"/>
          </w:rPr>
          <w:commentReference w:id="64"/>
        </w:r>
        <w:commentRangeEnd w:id="65"/>
        <w:r w:rsidR="0042404F">
          <w:rPr>
            <w:rStyle w:val="CommentReference"/>
          </w:rPr>
          <w:commentReference w:id="65"/>
        </w:r>
      </w:ins>
      <w:del w:id="66" w:author="Hannah Nesser" w:date="2023-04-15T12:24:00Z">
        <w:r w:rsidRPr="00C01462" w:rsidDel="0042404F">
          <w:rPr>
            <w:rFonts w:eastAsiaTheme="minorEastAsia"/>
            <w:iCs/>
          </w:rPr>
          <w:delText>.</w:delText>
        </w:r>
      </w:del>
      <w:r w:rsidRPr="00C01462">
        <w:rPr>
          <w:rFonts w:eastAsiaTheme="minorEastAsia"/>
          <w:iCs/>
        </w:rPr>
        <w:t xml:space="preserve">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w:t>
      </w:r>
      <w:r w:rsidR="00394B85">
        <w:rPr>
          <w:rFonts w:eastAsiaTheme="minorEastAsia"/>
          <w:iCs/>
        </w:rPr>
        <w:t xml:space="preserve">perform </w:t>
      </w:r>
      <w:r w:rsidR="0087456C">
        <w:rPr>
          <w:rFonts w:eastAsiaTheme="minorEastAsia"/>
          <w:iCs/>
        </w:rPr>
        <w:t>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w:t>
      </w:r>
      <w:r w:rsidR="007B15B0">
        <w:rPr>
          <w:rFonts w:eastAsiaTheme="minorEastAsia"/>
        </w:rPr>
        <w:t xml:space="preserve"> matrix</w:t>
      </w:r>
      <w:r w:rsidR="00580AA1">
        <w:rPr>
          <w:rFonts w:eastAsiaTheme="minorEastAsia"/>
        </w:rPr>
        <w:t xml:space="preserve">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w:t>
      </w:r>
      <w:r w:rsidR="00737CBE">
        <w:rPr>
          <w:rFonts w:eastAsiaTheme="minorEastAsia"/>
          <w:iCs/>
        </w:rPr>
        <w:fldChar w:fldCharType="begin"/>
      </w:r>
      <w:r w:rsidR="00737CBE">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737CBE">
        <w:rPr>
          <w:rFonts w:eastAsiaTheme="minorEastAsia"/>
          <w:iCs/>
        </w:rPr>
        <w:fldChar w:fldCharType="separate"/>
      </w:r>
      <w:r w:rsidR="00737CBE">
        <w:rPr>
          <w:rFonts w:eastAsiaTheme="minorEastAsia"/>
          <w:iCs/>
          <w:noProof/>
        </w:rPr>
        <w:t>(Bousserez and Henze, 2018)</w:t>
      </w:r>
      <w:r w:rsidR="00737CBE">
        <w:rPr>
          <w:rFonts w:eastAsiaTheme="minorEastAsia"/>
          <w:iCs/>
        </w:rPr>
        <w:fldChar w:fldCharType="end"/>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00E5292E" w:rsidRPr="00C01462">
        <w:rPr>
          <w:rFonts w:eastAsiaTheme="minorEastAsia"/>
        </w:rPr>
        <w:t xml:space="preserve">. </w:t>
      </w:r>
      <w:r w:rsidR="00632B26" w:rsidRPr="00C01462">
        <w:rPr>
          <w:rFonts w:eastAsiaTheme="minorEastAsia"/>
        </w:rPr>
        <w:t>We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737CBE">
        <w:rPr>
          <w:rFonts w:eastAsiaTheme="minorEastAsia"/>
          <w:iCs/>
        </w:rPr>
        <w:fldChar w:fldCharType="begin"/>
      </w:r>
      <w:r w:rsidR="00737CBE">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737CBE">
        <w:rPr>
          <w:rFonts w:eastAsiaTheme="minorEastAsia"/>
          <w:iCs/>
        </w:rPr>
        <w:fldChar w:fldCharType="separate"/>
      </w:r>
      <w:r w:rsidR="00737CBE">
        <w:rPr>
          <w:rFonts w:eastAsiaTheme="minorEastAsia"/>
          <w:iCs/>
          <w:noProof/>
        </w:rPr>
        <w:t>(Nesser et al., 2021)</w:t>
      </w:r>
      <w:r w:rsidR="00737CBE">
        <w:rPr>
          <w:rFonts w:eastAsiaTheme="minorEastAsia"/>
          <w:iCs/>
        </w:rPr>
        <w:fldChar w:fldCharType="end"/>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5762790F" w:rsidR="00B13A3D" w:rsidRPr="00C01462" w:rsidRDefault="0067590A" w:rsidP="00B13A3D">
      <w:r w:rsidRPr="00C01462">
        <w:rPr>
          <w:rFonts w:eastAsiaTheme="minorEastAsia"/>
        </w:rPr>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r w:rsidR="00394B85">
        <w:rPr>
          <w:rFonts w:eastAsiaTheme="minorEastAsia"/>
        </w:rPr>
        <w:t xml:space="preserve">(equation 4) </w:t>
      </w:r>
      <w:r w:rsidR="00AD6DD2">
        <w:rPr>
          <w:rFonts w:eastAsiaTheme="minorEastAsia"/>
        </w:rPr>
        <w:t>does not</w:t>
      </w:r>
      <w:r w:rsidRPr="00C01462">
        <w:rPr>
          <w:rFonts w:eastAsiaTheme="minorEastAsia"/>
        </w:rPr>
        <w:t xml:space="preserve"> account for </w:t>
      </w:r>
      <w:r w:rsidR="00BB7178">
        <w:rPr>
          <w:rFonts w:eastAsiaTheme="minorEastAsia"/>
        </w:rPr>
        <w:t>errors</w:t>
      </w:r>
      <w:r w:rsidRPr="00C01462">
        <w:rPr>
          <w:rFonts w:eastAsiaTheme="minorEastAsia"/>
        </w:rPr>
        <w:t xml:space="preserve"> in inversion parameters</w:t>
      </w:r>
      <w:ins w:id="67" w:author="Hannah Nesser" w:date="2023-04-15T12:25:00Z">
        <w:r w:rsidR="0042404F">
          <w:rPr>
            <w:rFonts w:eastAsiaTheme="minorEastAsia"/>
          </w:rPr>
          <w:t xml:space="preserve"> including the prior and observing system error covariance matrices</w:t>
        </w:r>
      </w:ins>
      <w:r w:rsidRPr="00C01462">
        <w:rPr>
          <w:rFonts w:eastAsiaTheme="minorEastAsia"/>
        </w:rPr>
        <w:t xml:space="preserve"> </w:t>
      </w:r>
      <w:r w:rsidR="00EB1DFD">
        <w:rPr>
          <w:rFonts w:eastAsiaTheme="minorEastAsia"/>
        </w:rPr>
        <w:fldChar w:fldCharType="begin"/>
      </w:r>
      <w:r w:rsidR="00EB1DFD">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sidR="00EB1DFD">
        <w:rPr>
          <w:rFonts w:eastAsiaTheme="minorEastAsia"/>
        </w:rPr>
        <w:fldChar w:fldCharType="separate"/>
      </w:r>
      <w:r w:rsidR="00EB1DFD">
        <w:rPr>
          <w:rFonts w:eastAsiaTheme="minorEastAsia"/>
          <w:noProof/>
        </w:rPr>
        <w:t>(Houweling et al., 2014)</w:t>
      </w:r>
      <w:r w:rsidR="00EB1DFD">
        <w:rPr>
          <w:rFonts w:eastAsiaTheme="minorEastAsia"/>
        </w:rPr>
        <w:fldChar w:fldCharType="end"/>
      </w:r>
      <w:r w:rsidRPr="00C01462">
        <w:rPr>
          <w:rFonts w:eastAsiaTheme="minorEastAsia"/>
        </w:rPr>
        <w:t>.</w:t>
      </w:r>
      <w:r w:rsidR="00B13A3D" w:rsidRPr="00C01462">
        <w:rPr>
          <w:rFonts w:eastAsiaTheme="minorEastAsia"/>
        </w:rPr>
        <w:t xml:space="preserve"> </w:t>
      </w:r>
      <w:commentRangeStart w:id="68"/>
      <w:commentRangeStart w:id="69"/>
      <w:commentRangeEnd w:id="68"/>
      <w:r w:rsidR="0042404F">
        <w:rPr>
          <w:rStyle w:val="CommentReference"/>
        </w:rPr>
        <w:commentReference w:id="68"/>
      </w:r>
      <w:commentRangeEnd w:id="69"/>
      <w:r w:rsidR="00CC0A1A">
        <w:rPr>
          <w:rStyle w:val="CommentReference"/>
        </w:rPr>
        <w:commentReference w:id="69"/>
      </w:r>
      <w:r w:rsidR="00075074">
        <w:rPr>
          <w:rFonts w:eastAsiaTheme="minorEastAsia"/>
        </w:rPr>
        <w:t>The analytical solution readily allows for the creation of an ensemble of inversions that reflect</w:t>
      </w:r>
      <w:r w:rsidR="008360A3">
        <w:rPr>
          <w:rFonts w:eastAsiaTheme="minorEastAsia"/>
        </w:rPr>
        <w:t>s</w:t>
      </w:r>
      <w:r w:rsidR="00075074">
        <w:rPr>
          <w:rFonts w:eastAsiaTheme="minorEastAsia"/>
        </w:rPr>
        <w:t xml:space="preserve"> the sensitivity of the </w:t>
      </w:r>
      <w:r w:rsidR="009F7D0D">
        <w:rPr>
          <w:rFonts w:eastAsiaTheme="minorEastAsia"/>
        </w:rPr>
        <w:t>results</w:t>
      </w:r>
      <w:r w:rsidR="00075074">
        <w:rPr>
          <w:rFonts w:eastAsiaTheme="minorEastAsia"/>
        </w:rPr>
        <w:t xml:space="preserve"> to the chosen </w:t>
      </w:r>
      <w:r w:rsidR="009F7D0D">
        <w:rPr>
          <w:rFonts w:eastAsiaTheme="minorEastAsia"/>
        </w:rPr>
        <w:t>setup</w:t>
      </w:r>
      <w:r w:rsidR="00394B85">
        <w:rPr>
          <w:rFonts w:eastAsiaTheme="minorEastAsia"/>
        </w:rPr>
        <w:t xml:space="preserve"> including parameters</w:t>
      </w:r>
      <w:r w:rsidR="00075074">
        <w:rPr>
          <w:rFonts w:eastAsiaTheme="minorEastAsia"/>
        </w:rPr>
        <w:t xml:space="preserve">. </w:t>
      </w:r>
      <w:r w:rsidR="00297C07">
        <w:rPr>
          <w:rFonts w:eastAsiaTheme="minorEastAsia"/>
        </w:rPr>
        <w:t>Table 1 summarizes our</w:t>
      </w:r>
      <w:r w:rsidR="00B13A3D" w:rsidRPr="00C01462">
        <w:rPr>
          <w:rFonts w:eastAsiaTheme="minorEastAsia"/>
        </w:rPr>
        <w:t xml:space="preserve"> quality-controlled ensemble of inversions</w:t>
      </w:r>
      <w:r w:rsidR="00E01524">
        <w:rPr>
          <w:rFonts w:eastAsiaTheme="minorEastAsia"/>
        </w:rPr>
        <w:t>. We conduct</w:t>
      </w:r>
      <w:r w:rsidR="00297C07">
        <w:rPr>
          <w:rFonts w:eastAsiaTheme="minorEastAsia"/>
        </w:rPr>
        <w:t xml:space="preserve"> inversions that </w:t>
      </w:r>
      <w:r w:rsidR="009F4575">
        <w:rPr>
          <w:rFonts w:eastAsiaTheme="minorEastAsia"/>
        </w:rPr>
        <w:t xml:space="preserve">do </w:t>
      </w:r>
      <w:r w:rsidR="007B15B0">
        <w:rPr>
          <w:rFonts w:eastAsiaTheme="minorEastAsia"/>
        </w:rPr>
        <w:t>or</w:t>
      </w:r>
      <w:r w:rsidR="009F4575">
        <w:rPr>
          <w:rFonts w:eastAsiaTheme="minorEastAsia"/>
        </w:rPr>
        <w:t xml:space="preserve"> do not </w:t>
      </w:r>
      <w:r w:rsidR="00E01524">
        <w:rPr>
          <w:rFonts w:eastAsiaTheme="minorEastAsia"/>
        </w:rPr>
        <w:t>optimize</w:t>
      </w:r>
      <w:r w:rsidR="00297C07">
        <w:rPr>
          <w:rFonts w:eastAsiaTheme="minorEastAsia"/>
        </w:rPr>
        <w:t xml:space="preserve"> </w:t>
      </w:r>
      <w:r w:rsidR="00E01524">
        <w:rPr>
          <w:rFonts w:eastAsiaTheme="minorEastAsia"/>
        </w:rPr>
        <w:t>the</w:t>
      </w:r>
      <w:r w:rsidR="00297C07">
        <w:rPr>
          <w:rFonts w:eastAsiaTheme="minorEastAsia"/>
        </w:rPr>
        <w:t xml:space="preserve"> boundary conditions and </w:t>
      </w:r>
      <w:r w:rsidR="00E01524">
        <w:rPr>
          <w:rFonts w:eastAsiaTheme="minorEastAsia"/>
        </w:rPr>
        <w:t xml:space="preserve">that do </w:t>
      </w:r>
      <w:r w:rsidR="007B15B0">
        <w:rPr>
          <w:rFonts w:eastAsiaTheme="minorEastAsia"/>
        </w:rPr>
        <w:t>or</w:t>
      </w:r>
      <w:r w:rsidR="00E01524">
        <w:rPr>
          <w:rFonts w:eastAsiaTheme="minorEastAsia"/>
        </w:rPr>
        <w:t xml:space="preserve"> do not apply a </w:t>
      </w:r>
      <w:r w:rsidR="00B13A3D" w:rsidRPr="00C01462">
        <w:rPr>
          <w:rFonts w:eastAsiaTheme="minorEastAsia"/>
        </w:rPr>
        <w:t xml:space="preserve">latitudinal correction to the </w:t>
      </w:r>
      <w:r w:rsidR="00394B85">
        <w:rPr>
          <w:rFonts w:eastAsiaTheme="minorEastAsia"/>
        </w:rPr>
        <w:t xml:space="preserve">prior </w:t>
      </w:r>
      <w:r w:rsidR="00E01524">
        <w:rPr>
          <w:rFonts w:eastAsiaTheme="minorEastAsia"/>
        </w:rPr>
        <w:t>(</w:t>
      </w:r>
      <w:r w:rsidR="00B13A3D" w:rsidRPr="00C01462">
        <w:rPr>
          <w:rFonts w:eastAsiaTheme="minorEastAsia"/>
        </w:rPr>
        <w:t xml:space="preserve">model </w:t>
      </w:r>
      <w:r w:rsidR="00394B85">
        <w:rPr>
          <w:rFonts w:eastAsiaTheme="minorEastAsia"/>
        </w:rPr>
        <w:t>-</w:t>
      </w:r>
      <w:r w:rsidR="00B13A3D" w:rsidRPr="00C01462">
        <w:rPr>
          <w:rFonts w:eastAsiaTheme="minorEastAsia"/>
        </w:rPr>
        <w:t xml:space="preserve"> observation</w:t>
      </w:r>
      <w:r w:rsidR="00E01524">
        <w:rPr>
          <w:rFonts w:eastAsiaTheme="minorEastAsia"/>
        </w:rPr>
        <w:t>)</w:t>
      </w:r>
      <w:r w:rsidR="00B13A3D" w:rsidRPr="00C01462">
        <w:rPr>
          <w:rFonts w:eastAsiaTheme="minorEastAsia"/>
        </w:rPr>
        <w:t xml:space="preserve"> difference. For each </w:t>
      </w:r>
      <w:r w:rsidR="009F4575">
        <w:rPr>
          <w:rFonts w:eastAsiaTheme="minorEastAsia"/>
        </w:rPr>
        <w:t>inversion</w:t>
      </w:r>
      <w:r w:rsidR="00B13A3D" w:rsidRPr="00C01462">
        <w:rPr>
          <w:rFonts w:eastAsiaTheme="minorEastAsia"/>
        </w:rPr>
        <w:t xml:space="preserve">, we choose </w:t>
      </w:r>
      <w:r w:rsidR="00394E99">
        <w:rPr>
          <w:rFonts w:eastAsiaTheme="minorEastAsia"/>
        </w:rPr>
        <w:t xml:space="preserve">the </w:t>
      </w:r>
      <w:r w:rsidR="00B13A3D" w:rsidRPr="00C01462">
        <w:rPr>
          <w:rFonts w:eastAsiaTheme="minorEastAsia"/>
        </w:rPr>
        <w:t>relative prior error (50%, 75%, or 100%) 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8562B8">
        <w:t xml:space="preserve"> </w:t>
      </w:r>
      <w:r w:rsidR="00C859F5">
        <w:t>as expected from the chi-square distribution, which</w:t>
      </w:r>
      <w:r w:rsidR="008562B8">
        <w:t xml:space="preserve">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r>
              <m:rPr>
                <m:sty m:val="b"/>
              </m:rPr>
              <w:rPr>
                <w:rFonts w:ascii="Cambria Math" w:hAnsi="Cambria Math"/>
              </w:rPr>
              <m:t>x</m:t>
            </m:r>
          </m:e>
        </m:d>
      </m:oMath>
      <w:r w:rsidR="00246617">
        <w:t xml:space="preserve"> </w:t>
      </w:r>
      <w:r w:rsidR="008562B8">
        <w:t>definitionally follows</w:t>
      </w:r>
      <w:r w:rsidR="009F4575">
        <w:t xml:space="preserve"> </w:t>
      </w:r>
      <w:r w:rsidR="00EB1DFD">
        <w:fldChar w:fldCharType="begin"/>
      </w:r>
      <w:r w:rsidR="00EB1DFD">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EB1DFD">
        <w:fldChar w:fldCharType="separate"/>
      </w:r>
      <w:r w:rsidR="00EB1DFD">
        <w:rPr>
          <w:noProof/>
        </w:rPr>
        <w:t>(Lu et al., 2021)</w:t>
      </w:r>
      <w:r w:rsidR="00EB1DFD">
        <w:fldChar w:fldCharType="end"/>
      </w:r>
      <w:r w:rsidR="00B13A3D" w:rsidRPr="00C01462">
        <w:t xml:space="preserve">. This yields </w:t>
      </w:r>
      <w:r w:rsidR="009F4575">
        <w:t xml:space="preserve">an ensemble of </w:t>
      </w:r>
      <w:r w:rsidR="007B15B0">
        <w:t>eight</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t>
      </w:r>
      <w:r w:rsidR="00CB31D8">
        <w:t xml:space="preserve">All inversions have </w:t>
      </w:r>
      <w:r w:rsidR="006E789F">
        <w:t>few</w:t>
      </w:r>
      <w:r w:rsidR="00CB31D8">
        <w:t xml:space="preserve"> </w:t>
      </w:r>
      <w:r w:rsidR="006E789F">
        <w:t xml:space="preserve">grid cells with </w:t>
      </w:r>
      <w:r w:rsidR="00CB31D8">
        <w:t xml:space="preserve">negative </w:t>
      </w:r>
      <w:r w:rsidR="006E789F">
        <w:t>emissions</w:t>
      </w:r>
      <w:r w:rsidR="00CB31D8">
        <w:t xml:space="preserve">, most of which </w:t>
      </w:r>
      <w:r w:rsidR="006E789F">
        <w:t>are</w:t>
      </w:r>
      <w:r w:rsidR="00CB31D8">
        <w:t xml:space="preserve"> </w:t>
      </w:r>
      <w:r w:rsidR="008B7F60">
        <w:t xml:space="preserve">on </w:t>
      </w:r>
      <w:r w:rsidR="00CB31D8">
        <w:t xml:space="preserve">the same order of magnitude as the soil sink. </w:t>
      </w:r>
      <w:r w:rsidR="00B13A3D" w:rsidRPr="00C01462">
        <w:t xml:space="preserve">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r w:rsidR="00B4757F" w:rsidRPr="00B4757F">
        <w:t xml:space="preserve"> </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1F394D69" w14:textId="2DD69186" w:rsidR="00CC0A1A" w:rsidRPr="00C01462" w:rsidRDefault="00705096" w:rsidP="00CC0A1A">
      <w:pPr>
        <w:rPr>
          <w:ins w:id="70" w:author="Hannah Nesser" w:date="2023-04-15T12:26:00Z"/>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w:t>
      </w:r>
      <w:r w:rsidR="0084023E">
        <w:rPr>
          <w:rFonts w:eastAsiaTheme="minorEastAsia"/>
        </w:rPr>
        <w:t>emission estimate</w:t>
      </w:r>
      <w:r w:rsidR="00EF7917" w:rsidRPr="00C01462">
        <w:rPr>
          <w:rFonts w:eastAsiaTheme="minorEastAsia"/>
        </w:rPr>
        <w:t xml:space="preserve">s </w:t>
      </w:r>
      <w:r w:rsidRPr="00C01462">
        <w:rPr>
          <w:rFonts w:eastAsiaTheme="minorEastAsia"/>
        </w:rPr>
        <w:t xml:space="preserve">to </w:t>
      </w:r>
      <w:r w:rsidR="000F7C98">
        <w:rPr>
          <w:rFonts w:eastAsiaTheme="minorEastAsia"/>
        </w:rPr>
        <w:t>individual</w:t>
      </w:r>
      <w:r w:rsidR="001A10D0" w:rsidRPr="00C01462">
        <w:rPr>
          <w:rFonts w:eastAsiaTheme="minorEastAsia"/>
        </w:rPr>
        <w:t xml:space="preserve"> </w:t>
      </w:r>
      <w:r w:rsidR="0077535A">
        <w:rPr>
          <w:rFonts w:eastAsiaTheme="minorEastAsia"/>
        </w:rPr>
        <w:t xml:space="preserve">source </w:t>
      </w:r>
      <w:r w:rsidRPr="00C01462">
        <w:rPr>
          <w:rFonts w:eastAsiaTheme="minorEastAsia"/>
        </w:rPr>
        <w:t>sectors</w:t>
      </w:r>
      <w:r w:rsidR="0077535A">
        <w:rPr>
          <w:rFonts w:eastAsiaTheme="minorEastAsia"/>
        </w:rPr>
        <w:t xml:space="preserve"> or regions, including</w:t>
      </w:r>
      <w:r w:rsidRPr="00C01462">
        <w:rPr>
          <w:rFonts w:eastAsiaTheme="minorEastAsia"/>
        </w:rPr>
        <w:t xml:space="preserve"> states and urban areas. We </w:t>
      </w:r>
      <w:r w:rsidR="00500F8B" w:rsidRPr="00C01462">
        <w:rPr>
          <w:rFonts w:eastAsiaTheme="minorEastAsia"/>
        </w:rPr>
        <w:t>aggregate</w:t>
      </w:r>
      <w:r w:rsidR="003572D4" w:rsidRPr="00C01462">
        <w:rPr>
          <w:rFonts w:eastAsiaTheme="minorEastAsia"/>
        </w:rPr>
        <w:t xml:space="preserve"> the native resolution emission </w:t>
      </w:r>
      <w:r w:rsidR="00A82233">
        <w:rPr>
          <w:rFonts w:eastAsiaTheme="minorEastAsia"/>
        </w:rPr>
        <w:t xml:space="preserve">and error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m:oMath>
        <m:r>
          <w:rPr>
            <w:rFonts w:ascii="Cambria Math" w:eastAsiaTheme="minorEastAsia" w:hAnsi="Cambria Math"/>
          </w:rPr>
          <m:t>p</m:t>
        </m:r>
      </m:oMath>
      <w:r w:rsidR="000F7C98" w:rsidRPr="00C01462">
        <w:rPr>
          <w:rFonts w:eastAsiaTheme="minorEastAsia"/>
        </w:rPr>
        <w:t xml:space="preserve"> </w:t>
      </w:r>
      <w:r w:rsidR="000F7C98">
        <w:rPr>
          <w:rFonts w:eastAsiaTheme="minorEastAsia"/>
        </w:rPr>
        <w:t>sectors, states, or urban areas</w:t>
      </w:r>
      <w:r w:rsidR="000F7C98" w:rsidRPr="00C01462">
        <w:rPr>
          <w:rFonts w:eastAsiaTheme="minorEastAsia"/>
        </w:rPr>
        <w:t xml:space="preserve">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r w:rsidR="000F7C98">
        <w:rPr>
          <w:rFonts w:eastAsiaTheme="minorEastAsia"/>
          <w:iCs/>
        </w:rPr>
        <w:t xml:space="preserve">each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w:t>
      </w:r>
      <w:r w:rsidR="00113ED9">
        <w:rPr>
          <w:rFonts w:eastAsiaTheme="minorEastAsia"/>
          <w:iCs/>
        </w:rPr>
        <w:t>each</w:t>
      </w:r>
      <w:r w:rsidR="0059457F" w:rsidRPr="00C01462">
        <w:rPr>
          <w:rFonts w:eastAsiaTheme="minorEastAsia"/>
          <w:iCs/>
        </w:rPr>
        <w:t xml:space="preserve"> grid cell </w:t>
      </w:r>
      <w:r w:rsidR="00113ED9">
        <w:rPr>
          <w:rFonts w:eastAsiaTheme="minorEastAsia"/>
          <w:iCs/>
        </w:rPr>
        <w:t xml:space="preserve">to a given sector </w:t>
      </w:r>
      <w:r w:rsidR="0059457F" w:rsidRPr="00C01462">
        <w:rPr>
          <w:rFonts w:eastAsiaTheme="minorEastAsia"/>
          <w:iCs/>
        </w:rPr>
        <w:t xml:space="preserve">in the </w:t>
      </w:r>
      <w:r w:rsidR="00500F8B" w:rsidRPr="00C01462">
        <w:rPr>
          <w:rFonts w:eastAsiaTheme="minorEastAsia"/>
          <w:iCs/>
        </w:rPr>
        <w:t xml:space="preserve">prior </w:t>
      </w:r>
      <w:r w:rsidR="0084023E">
        <w:rPr>
          <w:rFonts w:eastAsiaTheme="minorEastAsia"/>
          <w:iCs/>
        </w:rPr>
        <w:t>emission estimate</w:t>
      </w:r>
      <w:r w:rsidR="00500F8B" w:rsidRPr="00C01462">
        <w:rPr>
          <w:rFonts w:eastAsiaTheme="minorEastAsia"/>
          <w:iCs/>
        </w:rPr>
        <w:t xml:space="preserve">. For state attribution, the rows are given by the fraction of each grid cell within </w:t>
      </w:r>
      <w:r w:rsidR="00113ED9">
        <w:rPr>
          <w:rFonts w:eastAsiaTheme="minorEastAsia"/>
          <w:iCs/>
        </w:rPr>
        <w:t>a given</w:t>
      </w:r>
      <w:r w:rsidR="00113ED9" w:rsidRPr="00C01462">
        <w:rPr>
          <w:rFonts w:eastAsiaTheme="minorEastAsia"/>
          <w:iCs/>
        </w:rPr>
        <w:t xml:space="preserve"> </w:t>
      </w:r>
      <w:r w:rsidR="000F7C98">
        <w:rPr>
          <w:rFonts w:eastAsiaTheme="minorEastAsia"/>
          <w:iCs/>
        </w:rPr>
        <w:t>state</w:t>
      </w:r>
      <w:r w:rsidR="00500F8B" w:rsidRPr="00C01462">
        <w:rPr>
          <w:rFonts w:eastAsiaTheme="minorEastAsia"/>
          <w:iCs/>
        </w:rPr>
        <w:t xml:space="preserve">. </w:t>
      </w:r>
      <w:r w:rsidR="000F7C98">
        <w:rPr>
          <w:rFonts w:eastAsiaTheme="minorEastAsia"/>
          <w:iCs/>
        </w:rPr>
        <w:t xml:space="preserve">For urban area attribution, </w:t>
      </w:r>
      <w:r w:rsidR="00113ED9">
        <w:rPr>
          <w:rFonts w:eastAsiaTheme="minorEastAsia"/>
          <w:iCs/>
        </w:rPr>
        <w:t xml:space="preserve">the rows have binary values depending on whether the grid cell overlaps with a given urban area. </w:t>
      </w:r>
      <w:r w:rsidR="001A10D0" w:rsidRPr="00C01462">
        <w:rPr>
          <w:rFonts w:eastAsiaTheme="minorEastAsia"/>
          <w:iCs/>
        </w:rPr>
        <w:t>The reduced-dimension posterior estimate</w:t>
      </w:r>
      <w:ins w:id="71" w:author="Hannah Nesser" w:date="2023-04-15T12:27:00Z">
        <w:r w:rsidR="00483383">
          <w:rPr>
            <w:rFonts w:eastAsiaTheme="minorEastAsia"/>
            <w:iCs/>
          </w:rPr>
          <w:t xml:space="preserve"> </w:t>
        </w:r>
      </w:ins>
      <m:oMath>
        <m:sSub>
          <m:sSubPr>
            <m:ctrlPr>
              <w:ins w:id="72" w:author="Hannah Nesser" w:date="2023-04-15T12:27:00Z">
                <w:rPr>
                  <w:rFonts w:ascii="Cambria Math" w:hAnsi="Cambria Math"/>
                  <w:b/>
                  <w:i/>
                </w:rPr>
              </w:ins>
            </m:ctrlPr>
          </m:sSubPr>
          <m:e>
            <m:acc>
              <m:accPr>
                <m:ctrlPr>
                  <w:ins w:id="73" w:author="Hannah Nesser" w:date="2023-04-15T12:27:00Z">
                    <w:rPr>
                      <w:rFonts w:ascii="Cambria Math" w:hAnsi="Cambria Math"/>
                      <w:b/>
                      <w:i/>
                    </w:rPr>
                  </w:ins>
                </m:ctrlPr>
              </m:accPr>
              <m:e>
                <m:r>
                  <w:ins w:id="74" w:author="Hannah Nesser" w:date="2023-04-15T12:27:00Z">
                    <m:rPr>
                      <m:sty m:val="b"/>
                    </m:rPr>
                    <w:rPr>
                      <w:rFonts w:ascii="Cambria Math" w:hAnsi="Cambria Math"/>
                    </w:rPr>
                    <m:t>x</m:t>
                  </w:ins>
                </m:r>
                <m:ctrlPr>
                  <w:ins w:id="75" w:author="Hannah Nesser" w:date="2023-04-15T12:27:00Z">
                    <w:rPr>
                      <w:rFonts w:ascii="Cambria Math" w:hAnsi="Cambria Math"/>
                      <w:i/>
                    </w:rPr>
                  </w:ins>
                </m:ctrlPr>
              </m:e>
            </m:acc>
            <m:ctrlPr>
              <w:ins w:id="76" w:author="Hannah Nesser" w:date="2023-04-15T12:27:00Z">
                <w:rPr>
                  <w:rFonts w:ascii="Cambria Math" w:hAnsi="Cambria Math"/>
                  <w:bCs/>
                  <w:iCs/>
                </w:rPr>
              </w:ins>
            </m:ctrlPr>
          </m:e>
          <m:sub>
            <m:r>
              <w:ins w:id="77" w:author="Hannah Nesser" w:date="2023-04-15T12:27:00Z">
                <m:rPr>
                  <m:sty m:val="p"/>
                </m:rPr>
                <w:rPr>
                  <w:rFonts w:ascii="Cambria Math" w:hAnsi="Cambria Math"/>
                </w:rPr>
                <m:t>FR, red</m:t>
              </w:ins>
            </m:r>
          </m:sub>
        </m:sSub>
      </m:oMath>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ins w:id="78" w:author="Hannah Nesser" w:date="2023-04-15T12:27:00Z">
        <w:r w:rsidR="00483383">
          <w:rPr>
            <w:rFonts w:eastAsiaTheme="minorEastAsia"/>
            <w:iCs/>
          </w:rPr>
          <w:t xml:space="preserve"> </w:t>
        </w:r>
      </w:ins>
      <m:oMath>
        <m:sSub>
          <m:sSubPr>
            <m:ctrlPr>
              <w:ins w:id="79" w:author="Hannah Nesser" w:date="2023-04-15T12:27:00Z">
                <w:rPr>
                  <w:rFonts w:ascii="Cambria Math" w:hAnsi="Cambria Math"/>
                  <w:i/>
                </w:rPr>
              </w:ins>
            </m:ctrlPr>
          </m:sSubPr>
          <m:e>
            <m:acc>
              <m:accPr>
                <m:ctrlPr>
                  <w:ins w:id="80" w:author="Hannah Nesser" w:date="2023-04-15T12:27:00Z">
                    <w:rPr>
                      <w:rFonts w:ascii="Cambria Math" w:hAnsi="Cambria Math"/>
                      <w:bCs/>
                      <w:i/>
                    </w:rPr>
                  </w:ins>
                </m:ctrlPr>
              </m:accPr>
              <m:e>
                <m:r>
                  <w:ins w:id="81" w:author="Hannah Nesser" w:date="2023-04-15T12:27:00Z">
                    <m:rPr>
                      <m:sty m:val="b"/>
                    </m:rPr>
                    <w:rPr>
                      <w:rFonts w:ascii="Cambria Math" w:hAnsi="Cambria Math"/>
                    </w:rPr>
                    <m:t>S</m:t>
                  </w:ins>
                </m:r>
                <m:ctrlPr>
                  <w:ins w:id="82" w:author="Hannah Nesser" w:date="2023-04-15T12:27:00Z">
                    <w:rPr>
                      <w:rFonts w:ascii="Cambria Math" w:hAnsi="Cambria Math"/>
                      <w:i/>
                    </w:rPr>
                  </w:ins>
                </m:ctrlPr>
              </m:e>
            </m:acc>
          </m:e>
          <m:sub>
            <m:r>
              <w:ins w:id="83" w:author="Hannah Nesser" w:date="2023-04-15T12:27:00Z">
                <m:rPr>
                  <m:sty m:val="b"/>
                </m:rPr>
                <w:rPr>
                  <w:rFonts w:ascii="Cambria Math" w:hAnsi="Cambria Math"/>
                </w:rPr>
                <m:t>K</m:t>
              </w:ins>
            </m:r>
            <m:r>
              <w:ins w:id="84" w:author="Hannah Nesser" w:date="2023-04-15T12:27:00Z">
                <m:rPr>
                  <m:sty m:val="p"/>
                </m:rPr>
                <w:rPr>
                  <w:rFonts w:ascii="Cambria Math" w:hAnsi="Cambria Math"/>
                </w:rPr>
                <m:t>,red</m:t>
              </w:ins>
            </m:r>
          </m:sub>
        </m:sSub>
      </m:oMath>
      <w:r w:rsidR="00A82233">
        <w:rPr>
          <w:rFonts w:eastAsiaTheme="minorEastAsia"/>
          <w:iCs/>
        </w:rPr>
        <w:t>,</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w:t>
      </w:r>
      <m:oMath>
        <m:sSub>
          <m:sSubPr>
            <m:ctrlPr>
              <w:ins w:id="85" w:author="Hannah Nesser" w:date="2023-04-15T12:27:00Z">
                <w:rPr>
                  <w:rFonts w:ascii="Cambria Math" w:hAnsi="Cambria Math"/>
                  <w:i/>
                </w:rPr>
              </w:ins>
            </m:ctrlPr>
          </m:sSubPr>
          <m:e>
            <m:r>
              <w:ins w:id="86" w:author="Hannah Nesser" w:date="2023-04-15T12:27:00Z">
                <m:rPr>
                  <m:sty m:val="b"/>
                </m:rPr>
                <w:rPr>
                  <w:rFonts w:ascii="Cambria Math" w:eastAsia="Cambria Math" w:hAnsi="Cambria Math"/>
                </w:rPr>
                <m:t>A</m:t>
              </w:ins>
            </m:r>
            <m:ctrlPr>
              <w:ins w:id="87" w:author="Hannah Nesser" w:date="2023-04-15T12:27:00Z">
                <w:rPr>
                  <w:rFonts w:ascii="Cambria Math" w:eastAsia="Cambria Math" w:hAnsi="Cambria Math"/>
                  <w:b/>
                  <w:bCs/>
                  <w:iCs/>
                </w:rPr>
              </w:ins>
            </m:ctrlPr>
          </m:e>
          <m:sub>
            <m:r>
              <w:ins w:id="88" w:author="Hannah Nesser" w:date="2023-04-15T12:27:00Z">
                <m:rPr>
                  <m:sty m:val="b"/>
                </m:rPr>
                <w:rPr>
                  <w:rFonts w:ascii="Cambria Math" w:hAnsi="Cambria Math"/>
                </w:rPr>
                <m:t>K,</m:t>
              </w:ins>
            </m:r>
            <m:r>
              <w:ins w:id="89" w:author="Hannah Nesser" w:date="2023-04-15T12:27:00Z">
                <m:rPr>
                  <m:sty m:val="p"/>
                </m:rPr>
                <w:rPr>
                  <w:rFonts w:ascii="Cambria Math" w:hAnsi="Cambria Math"/>
                </w:rPr>
                <m:t>red</m:t>
              </w:ins>
            </m:r>
          </m:sub>
        </m:sSub>
      </m:oMath>
      <w:ins w:id="90" w:author="Hannah Nesser" w:date="2023-04-15T12:27:00Z">
        <w:r w:rsidR="00483383">
          <w:rPr>
            <w:rFonts w:eastAsiaTheme="minorEastAsia"/>
          </w:rPr>
          <w:t xml:space="preserve"> </w:t>
        </w:r>
      </w:ins>
      <w:r w:rsidR="001A10D0" w:rsidRPr="00C01462">
        <w:rPr>
          <w:rFonts w:eastAsiaTheme="minorEastAsia"/>
          <w:iCs/>
        </w:rPr>
        <w:t>are then given by</w:t>
      </w:r>
    </w:p>
    <w:p w14:paraId="28234323" w14:textId="11E39FDF" w:rsidR="001A10D0" w:rsidRPr="00C01462" w:rsidDel="00CC0A1A" w:rsidRDefault="00CC0A1A" w:rsidP="00E334F2">
      <w:pPr>
        <w:rPr>
          <w:del w:id="91" w:author="Hannah Nesser" w:date="2023-04-15T12:26:00Z"/>
          <w:rFonts w:eastAsiaTheme="minorEastAsia"/>
          <w:iCs/>
        </w:rPr>
      </w:pPr>
      <w:commentRangeStart w:id="92"/>
      <w:commentRangeStart w:id="93"/>
      <w:commentRangeEnd w:id="92"/>
      <w:ins w:id="94" w:author="Hannah Nesser" w:date="2023-04-15T12:26:00Z">
        <w:r>
          <w:rPr>
            <w:rStyle w:val="CommentReference"/>
          </w:rPr>
          <w:lastRenderedPageBreak/>
          <w:commentReference w:id="92"/>
        </w:r>
        <w:commentRangeEnd w:id="93"/>
        <w:r>
          <w:rPr>
            <w:rStyle w:val="CommentReference"/>
          </w:rPr>
          <w:commentReference w:id="93"/>
        </w:r>
      </w:ins>
    </w:p>
    <w:p w14:paraId="16798F6B" w14:textId="77777777" w:rsidR="00500F8B" w:rsidRPr="00C01462" w:rsidRDefault="00500F8B" w:rsidP="00E334F2">
      <w:pPr>
        <w:rPr>
          <w:rFonts w:eastAsiaTheme="minorEastAsia"/>
          <w:iCs/>
        </w:rPr>
      </w:pPr>
    </w:p>
    <w:p w14:paraId="36EE4E13" w14:textId="77777777" w:rsidR="00761A33" w:rsidRPr="00713109" w:rsidRDefault="00000000" w:rsidP="00761A33">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44313800" w14:textId="73DC7062" w:rsidR="00BA058E" w:rsidRPr="00C01462" w:rsidRDefault="001A10D0" w:rsidP="00BA058E">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sSup>
              <m:sSupPr>
                <m:ctrlPr>
                  <w:rPr>
                    <w:rFonts w:ascii="Cambria Math" w:hAnsi="Cambria Math"/>
                    <w:bCs/>
                    <w:i/>
                    <w:iCs/>
                  </w:rPr>
                </m:ctrlPr>
              </m:sSupPr>
              <m:e>
                <m:r>
                  <m:rPr>
                    <m:sty m:val="b"/>
                  </m:rPr>
                  <w:rPr>
                    <w:rFonts w:ascii="Cambria Math" w:hAnsi="Cambria Math"/>
                  </w:rPr>
                  <m:t>W</m:t>
                </m:r>
                <m:ctrlPr>
                  <w:rPr>
                    <w:rFonts w:ascii="Cambria Math" w:hAnsi="Cambria Math"/>
                    <w:b/>
                  </w:rPr>
                </m:ctrlPr>
              </m:e>
              <m:sup>
                <m:r>
                  <m:rPr>
                    <m:sty m:val="p"/>
                  </m:rPr>
                  <w:rPr>
                    <w:rFonts w:ascii="Cambria Math" w:hAnsi="Cambria Math"/>
                  </w:rPr>
                  <m:t>T</m:t>
                </m:r>
              </m:sup>
            </m:sSup>
            <m:d>
              <m:dPr>
                <m:ctrlPr>
                  <w:rPr>
                    <w:rFonts w:ascii="Cambria Math" w:hAnsi="Cambria Math"/>
                    <w:bCs/>
                    <w:iCs/>
                  </w:rPr>
                </m:ctrlPr>
              </m:dPr>
              <m:e>
                <m:r>
                  <m:rPr>
                    <m:sty m:val="b"/>
                  </m:rPr>
                  <w:rPr>
                    <w:rFonts w:ascii="Cambria Math" w:hAnsi="Cambria Math"/>
                  </w:rPr>
                  <m:t>W</m:t>
                </m:r>
                <m:sSup>
                  <m:sSupPr>
                    <m:ctrlPr>
                      <w:rPr>
                        <w:rFonts w:ascii="Cambria Math" w:hAnsi="Cambria Math"/>
                        <w:b/>
                        <w:iCs/>
                      </w:rPr>
                    </m:ctrlPr>
                  </m:sSupPr>
                  <m:e>
                    <m:r>
                      <m:rPr>
                        <m:sty m:val="b"/>
                      </m:rPr>
                      <w:rPr>
                        <w:rFonts w:ascii="Cambria Math" w:hAnsi="Cambria Math"/>
                      </w:rPr>
                      <m:t>W</m:t>
                    </m:r>
                  </m:e>
                  <m:sup>
                    <m:r>
                      <m:rPr>
                        <m:sty m:val="p"/>
                      </m:rPr>
                      <w:rPr>
                        <w:rFonts w:ascii="Cambria Math" w:hAnsi="Cambria Math"/>
                      </w:rPr>
                      <m:t>T</m:t>
                    </m:r>
                  </m:sup>
                </m:sSup>
              </m:e>
            </m:d>
          </m:e>
          <m:sup>
            <m:r>
              <m:rPr>
                <m:sty m:val="p"/>
              </m:rPr>
              <w:rPr>
                <w:rFonts w:ascii="Cambria Math" w:hAnsi="Cambria Math"/>
              </w:rPr>
              <m:t>-1</m:t>
            </m:r>
          </m:sup>
        </m:sSup>
      </m:oMath>
      <w:r w:rsidRPr="00C01462">
        <w:rPr>
          <w:bCs/>
          <w:iCs/>
        </w:rPr>
        <w:t xml:space="preserve"> is the Moore-Penrose pseudo inverse</w:t>
      </w:r>
      <w:r w:rsidR="00EB1DFD">
        <w:rPr>
          <w:bCs/>
          <w:iCs/>
        </w:rPr>
        <w:t xml:space="preserve"> </w:t>
      </w:r>
      <w:r w:rsidR="00EB1DFD">
        <w:rPr>
          <w:bCs/>
          <w:iCs/>
        </w:rPr>
        <w:fldChar w:fldCharType="begin"/>
      </w:r>
      <w:r w:rsidR="00EB1DFD">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sidR="00EB1DFD">
        <w:rPr>
          <w:bCs/>
          <w:iCs/>
        </w:rPr>
        <w:fldChar w:fldCharType="separate"/>
      </w:r>
      <w:r w:rsidR="00EB1DFD">
        <w:rPr>
          <w:bCs/>
          <w:iCs/>
          <w:noProof/>
        </w:rPr>
        <w:t>(Calisesi et al., 2005)</w:t>
      </w:r>
      <w:r w:rsidR="00EB1DFD">
        <w:rPr>
          <w:bCs/>
          <w:iCs/>
        </w:rPr>
        <w:fldChar w:fldCharType="end"/>
      </w:r>
      <w:r w:rsidRPr="00C01462">
        <w:rPr>
          <w:bCs/>
          <w:iCs/>
        </w:rPr>
        <w:t>.</w:t>
      </w:r>
      <w:r w:rsidR="004A24A1">
        <w:rPr>
          <w:bCs/>
          <w:iCs/>
        </w:rPr>
        <w:t xml:space="preserve"> </w:t>
      </w:r>
      <w:r w:rsidR="00AE0B99">
        <w:rPr>
          <w:bCs/>
          <w:iCs/>
        </w:rPr>
        <w:t xml:space="preserve">In the case of </w:t>
      </w:r>
      <w:r w:rsidR="000B665D">
        <w:rPr>
          <w:bCs/>
          <w:iCs/>
        </w:rPr>
        <w:t xml:space="preserve">disaggregating our emission estimates to individual landfills, we </w:t>
      </w:r>
      <w:r w:rsidR="00C7023C">
        <w:rPr>
          <w:bCs/>
          <w:iCs/>
        </w:rPr>
        <w:t xml:space="preserve">scale </w:t>
      </w:r>
      <w:r w:rsidR="000C3D0F">
        <w:rPr>
          <w:bCs/>
          <w:iCs/>
        </w:rPr>
        <w:t>the</w:t>
      </w:r>
      <w:r w:rsidR="00C7023C">
        <w:rPr>
          <w:bCs/>
          <w:iCs/>
        </w:rPr>
        <w:t xml:space="preserve"> </w:t>
      </w:r>
      <w:r w:rsidR="00BA058E">
        <w:rPr>
          <w:bCs/>
          <w:iCs/>
        </w:rPr>
        <w:t xml:space="preserve">posterior </w:t>
      </w:r>
      <w:r w:rsidR="00E022DC">
        <w:rPr>
          <w:bCs/>
          <w:iCs/>
        </w:rPr>
        <w:t xml:space="preserve">estimate </w:t>
      </w:r>
      <w:r w:rsidR="00BA058E">
        <w:rPr>
          <w:bCs/>
          <w:iCs/>
        </w:rPr>
        <w:t xml:space="preserve">in the corresponding grid cell </w:t>
      </w:r>
      <w:r w:rsidR="00C7023C">
        <w:rPr>
          <w:bCs/>
          <w:iCs/>
        </w:rPr>
        <w:t>by</w:t>
      </w:r>
      <w:r w:rsidR="000B665D">
        <w:rPr>
          <w:bCs/>
          <w:iCs/>
        </w:rPr>
        <w:t xml:space="preserve"> the fraction of emissions attributed to landfills in the prior estimate. </w:t>
      </w:r>
      <w:r w:rsidR="00B13A3D" w:rsidRPr="00C01462">
        <w:rPr>
          <w:bCs/>
          <w:iCs/>
        </w:rPr>
        <w:t>Th</w:t>
      </w:r>
      <w:r w:rsidR="000B665D">
        <w:rPr>
          <w:bCs/>
          <w:iCs/>
        </w:rPr>
        <w:t>e</w:t>
      </w:r>
      <w:r w:rsidR="00B13A3D" w:rsidRPr="00C01462">
        <w:rPr>
          <w:bCs/>
          <w:iCs/>
        </w:rPr>
        <w:t>s</w:t>
      </w:r>
      <w:r w:rsidR="000B665D">
        <w:rPr>
          <w:bCs/>
          <w:iCs/>
        </w:rPr>
        <w:t>e</w:t>
      </w:r>
      <w:r w:rsidR="00B13A3D" w:rsidRPr="00C01462">
        <w:rPr>
          <w:bCs/>
          <w:iCs/>
        </w:rPr>
        <w:t xml:space="preserve"> approach</w:t>
      </w:r>
      <w:r w:rsidR="000B665D">
        <w:rPr>
          <w:bCs/>
          <w:iCs/>
        </w:rPr>
        <w:t>es</w:t>
      </w:r>
      <w:r w:rsidR="00B13A3D" w:rsidRPr="00C01462">
        <w:rPr>
          <w:bCs/>
          <w:iCs/>
        </w:rPr>
        <w:t xml:space="preserve"> to source </w:t>
      </w:r>
      <w:r w:rsidR="000B665D">
        <w:rPr>
          <w:bCs/>
          <w:iCs/>
        </w:rPr>
        <w:t>aggregation and disaggregation</w:t>
      </w:r>
      <w:r w:rsidR="000B665D" w:rsidRPr="00C01462">
        <w:rPr>
          <w:bCs/>
          <w:iCs/>
        </w:rPr>
        <w:t xml:space="preserve"> </w:t>
      </w:r>
      <w:r w:rsidR="00B13A3D" w:rsidRPr="00C01462">
        <w:rPr>
          <w:bCs/>
          <w:iCs/>
        </w:rPr>
        <w:t xml:space="preserve">assume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emission sources are evenly distributed in grid cells that cross state</w:t>
      </w:r>
      <w:r w:rsidR="00C71B62">
        <w:rPr>
          <w:bCs/>
          <w:iCs/>
        </w:rPr>
        <w:t xml:space="preserve"> </w:t>
      </w:r>
      <w:r w:rsidR="00930C90" w:rsidRPr="00C01462">
        <w:rPr>
          <w:bCs/>
          <w:iCs/>
        </w:rPr>
        <w:t xml:space="preserve">lines. </w:t>
      </w:r>
      <w:r w:rsidR="00A40D3F">
        <w:rPr>
          <w:bCs/>
          <w:iCs/>
        </w:rPr>
        <w:t xml:space="preserve">Newly developed methods use prior and posterior error covariances to improve upon these assumptions (Cusworth et al., 2021). In the absence of prior error covariance estimates at the resolution of our inversion, we </w:t>
      </w:r>
      <w:r w:rsidR="00AE0B99">
        <w:rPr>
          <w:bCs/>
          <w:iCs/>
        </w:rPr>
        <w:t>rely on t</w:t>
      </w:r>
      <w:r w:rsidR="004A24A1">
        <w:rPr>
          <w:bCs/>
          <w:iCs/>
        </w:rPr>
        <w:t xml:space="preserve">he </w:t>
      </w:r>
      <w:r w:rsidR="00930C90" w:rsidRPr="00C01462">
        <w:rPr>
          <w:bCs/>
          <w:iCs/>
        </w:rPr>
        <w:t xml:space="preserve">high resolution of the inversion </w:t>
      </w:r>
      <w:r w:rsidR="00AE0B99">
        <w:rPr>
          <w:bCs/>
          <w:iCs/>
        </w:rPr>
        <w:t>to decrease</w:t>
      </w:r>
      <w:r w:rsidR="00AE0B99" w:rsidRPr="00C01462">
        <w:rPr>
          <w:bCs/>
          <w:iCs/>
        </w:rPr>
        <w:t xml:space="preserve"> </w:t>
      </w:r>
      <w:r w:rsidR="00930C90" w:rsidRPr="00C01462">
        <w:rPr>
          <w:bCs/>
          <w:iCs/>
        </w:rPr>
        <w:t xml:space="preserve">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E022DC">
        <w:rPr>
          <w:bCs/>
          <w:iCs/>
        </w:rPr>
        <w:t xml:space="preserve"> relative to </w:t>
      </w:r>
      <w:r w:rsidR="00FB688B">
        <w:rPr>
          <w:bCs/>
          <w:iCs/>
        </w:rPr>
        <w:t>previous inversions conducted at coarser resolution</w:t>
      </w:r>
      <w:r w:rsidR="00BA058E">
        <w:rPr>
          <w:bCs/>
          <w:iCs/>
        </w:rPr>
        <w:t>.</w:t>
      </w:r>
    </w:p>
    <w:p w14:paraId="485F74E3" w14:textId="77777777" w:rsidR="001A10D0" w:rsidRPr="00C01462" w:rsidRDefault="001A10D0"/>
    <w:p w14:paraId="2468CD82" w14:textId="08FA211C" w:rsidR="00B44582" w:rsidRPr="00C01462" w:rsidRDefault="00B44582">
      <w:pPr>
        <w:rPr>
          <w:b/>
          <w:bCs/>
        </w:rPr>
      </w:pPr>
      <w:r w:rsidRPr="00C01462">
        <w:rPr>
          <w:b/>
          <w:bCs/>
        </w:rPr>
        <w:t>3 Results and discussion</w:t>
      </w:r>
    </w:p>
    <w:p w14:paraId="5D323CF3" w14:textId="6E697733" w:rsidR="00100E70" w:rsidRDefault="0040254E" w:rsidP="00100E70">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77535A">
        <w:t>scale</w:t>
      </w:r>
      <w:r w:rsidR="0077535A" w:rsidRPr="00C01462">
        <w:t xml:space="preserve"> </w:t>
      </w:r>
      <w:r w:rsidR="00876ADD" w:rsidRPr="00C01462">
        <w:t xml:space="preserve">factors relative to the prior </w:t>
      </w:r>
      <w:r w:rsidR="0084023E">
        <w:t>emission estima</w:t>
      </w:r>
      <w:r w:rsidR="009A6815">
        <w:t xml:space="preserve">te as described in Section 2.2 </w:t>
      </w:r>
      <w:r w:rsidR="00876ADD" w:rsidRPr="00C01462">
        <w:t xml:space="preserve">(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 xml:space="preserve">Grid cells unoptimized by </w:t>
      </w:r>
      <w:r w:rsidR="00C71B62">
        <w:t xml:space="preserve">the </w:t>
      </w:r>
      <w:r w:rsidR="006A4E81">
        <w:t>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761A33" w:rsidRPr="00713109">
        <w:t>where the values in parentheses are the ensemble minimum and maximum, respectively.</w:t>
      </w:r>
      <w:r w:rsidR="0032207F" w:rsidRPr="00C01462">
        <w:t xml:space="preserve"> </w:t>
      </w:r>
      <w:r w:rsidR="005F0A5D">
        <w:t>This represents a</w:t>
      </w:r>
      <w:r w:rsidR="005F0A5D" w:rsidRPr="00C01462">
        <w:t xml:space="preserve"> large increase in information content relative to past inversions over </w:t>
      </w:r>
      <w:r w:rsidR="005F0A5D">
        <w:t>North America</w:t>
      </w:r>
      <w:r w:rsidR="005F0A5D" w:rsidRPr="00C01462">
        <w:t xml:space="preserve">: Lu et al. </w:t>
      </w:r>
      <w:r w:rsidR="00EB1DFD">
        <w:fldChar w:fldCharType="begin"/>
      </w:r>
      <w:r w:rsidR="006137D1">
        <w:instrText xml:space="preserve"> ADDIN ZOTERO_ITEM CSL_CITATION {"citationID":"JP77GST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6137D1">
        <w:rPr>
          <w:rFonts w:ascii="Cambria Math" w:hAnsi="Cambria Math" w:cs="Cambria Math"/>
        </w:rPr>
        <w:instrText>∘</w:instrText>
      </w:r>
      <w:r w:rsidR="006137D1">
        <w:instrText>×0.625</w:instrText>
      </w:r>
      <w:r w:rsidR="006137D1">
        <w:rPr>
          <w:rFonts w:ascii="Cambria Math" w:hAnsi="Cambria Math" w:cs="Cambria Math"/>
        </w:rPr>
        <w:instrText>∘</w:instrText>
      </w:r>
      <w:r w:rsidR="006137D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114 DOFS in a joint inversion of data from GOSAT and </w:t>
      </w:r>
      <w:r w:rsidR="00C71B62">
        <w:t xml:space="preserve">the </w:t>
      </w:r>
      <w:r w:rsidR="00C71B62" w:rsidRPr="0078584E">
        <w:rPr>
          <w:color w:val="000000" w:themeColor="text1"/>
        </w:rPr>
        <w:t xml:space="preserve">National Oceanic and Atmospheric Administration’s (NOAA) </w:t>
      </w:r>
      <w:proofErr w:type="spellStart"/>
      <w:r w:rsidR="00C71B62">
        <w:t>GLOBALVIEWplus</w:t>
      </w:r>
      <w:proofErr w:type="spellEnd"/>
      <w:r w:rsidR="00C71B62">
        <w:t xml:space="preserve"> </w:t>
      </w:r>
      <w:proofErr w:type="spellStart"/>
      <w:r w:rsidR="005F0A5D" w:rsidRPr="00C01462">
        <w:t>ObsPack</w:t>
      </w:r>
      <w:proofErr w:type="spellEnd"/>
      <w:r w:rsidR="0077535A">
        <w:t xml:space="preserve"> in situ data</w:t>
      </w:r>
      <w:r w:rsidR="005F0A5D" w:rsidRPr="00C01462">
        <w:t xml:space="preserve">, while Shen et al. </w:t>
      </w:r>
      <w:r w:rsidR="00EB1DFD">
        <w:fldChar w:fldCharType="begin"/>
      </w:r>
      <w:r w:rsidR="00EB1DFD">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EB1DFD">
        <w:rPr>
          <w:rFonts w:ascii="Cambria Math" w:hAnsi="Cambria Math" w:cs="Cambria Math"/>
        </w:rPr>
        <w:instrText>∼</w:instrText>
      </w:r>
      <w:r w:rsidR="00EB1DF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201 DOFS in an inversion of TROPOMI observations over 14 oil and gas basins. </w:t>
      </w:r>
      <w:r w:rsidR="005F0A5D" w:rsidRPr="00EB1DFD">
        <w:rPr>
          <w:color w:val="000000" w:themeColor="text1"/>
        </w:rPr>
        <w:t xml:space="preserve">This increase reflects both the improved constraint provided by TROPOMI and the benefit of achieving 0.25° × 0.3125° resolution on the continental scale. </w:t>
      </w:r>
      <w:r w:rsidR="00C22BF6" w:rsidRPr="00EB1DFD">
        <w:rPr>
          <w:color w:val="000000" w:themeColor="text1"/>
        </w:rPr>
        <w:t xml:space="preserve">Of these DOFS, </w:t>
      </w:r>
      <w:r w:rsidR="005C7CA9" w:rsidRPr="00EB1DFD">
        <w:rPr>
          <w:color w:val="000000" w:themeColor="text1"/>
        </w:rPr>
        <w:t xml:space="preserve">641 (350 – 1058) </w:t>
      </w:r>
      <w:r w:rsidR="005C7CA9">
        <w:rPr>
          <w:color w:val="000000" w:themeColor="text1"/>
        </w:rPr>
        <w:t xml:space="preserve">are found </w:t>
      </w:r>
      <w:r w:rsidR="005C7CA9" w:rsidRPr="00EB1DFD">
        <w:rPr>
          <w:color w:val="000000" w:themeColor="text1"/>
        </w:rPr>
        <w:t>in CONUS</w:t>
      </w:r>
      <w:r w:rsidR="005C7CA9">
        <w:rPr>
          <w:color w:val="000000" w:themeColor="text1"/>
        </w:rPr>
        <w:t xml:space="preserve">, </w:t>
      </w:r>
      <w:r w:rsidR="005C7CA9" w:rsidRPr="00EB1DFD">
        <w:rPr>
          <w:color w:val="000000" w:themeColor="text1"/>
        </w:rPr>
        <w:t>86 (53 - 134) in Mexic</w:t>
      </w:r>
      <w:r w:rsidR="005C7CA9" w:rsidRPr="00C01462">
        <w:t>o</w:t>
      </w:r>
      <w:r w:rsidR="005C7CA9">
        <w:t>, and</w:t>
      </w:r>
      <w:r w:rsidR="005C7CA9" w:rsidRPr="00EB1DFD">
        <w:rPr>
          <w:color w:val="000000" w:themeColor="text1"/>
        </w:rPr>
        <w:t xml:space="preserve"> </w:t>
      </w:r>
      <w:r w:rsidR="00B34787" w:rsidRPr="00EB1DFD">
        <w:rPr>
          <w:color w:val="000000" w:themeColor="text1"/>
        </w:rPr>
        <w:t>37</w:t>
      </w:r>
      <w:r w:rsidR="00392D91" w:rsidRPr="00EB1DFD">
        <w:rPr>
          <w:color w:val="000000" w:themeColor="text1"/>
        </w:rPr>
        <w:t xml:space="preserve"> (</w:t>
      </w:r>
      <w:r w:rsidR="00B34787" w:rsidRPr="00EB1DFD">
        <w:rPr>
          <w:color w:val="000000" w:themeColor="text1"/>
        </w:rPr>
        <w:t>15</w:t>
      </w:r>
      <w:r w:rsidR="00392D91" w:rsidRPr="00EB1DFD">
        <w:rPr>
          <w:color w:val="000000" w:themeColor="text1"/>
        </w:rPr>
        <w:t xml:space="preserve"> - 69)</w:t>
      </w:r>
      <w:r w:rsidR="007A62FC" w:rsidRPr="00EB1DFD">
        <w:rPr>
          <w:color w:val="000000" w:themeColor="text1"/>
        </w:rPr>
        <w:t xml:space="preserve"> in Canada</w:t>
      </w:r>
      <w:r w:rsidR="007A62FC" w:rsidRPr="00C01462">
        <w:t xml:space="preserve">. </w:t>
      </w:r>
      <w:r w:rsidR="005B4BA4" w:rsidRPr="00C01462">
        <w:t xml:space="preserve">The </w:t>
      </w:r>
      <w:r w:rsidR="00D81ED8">
        <w:t xml:space="preserve">high fraction of DOFS in CONUS reflects </w:t>
      </w:r>
      <w:r w:rsidR="001165E4">
        <w:t>both the</w:t>
      </w:r>
      <w:r w:rsidR="00D81ED8">
        <w:t xml:space="preserve"> </w:t>
      </w:r>
      <w:r w:rsidR="001165E4">
        <w:t xml:space="preserve">large </w:t>
      </w:r>
      <w:r w:rsidR="00D81ED8">
        <w:t>emissions (</w:t>
      </w:r>
      <w:r w:rsidR="00D775B7">
        <w:t>F</w:t>
      </w:r>
      <w:r w:rsidR="00D81ED8">
        <w:t xml:space="preserve">igure 1) </w:t>
      </w:r>
      <w:r w:rsidR="001165E4">
        <w:t xml:space="preserve">and the </w:t>
      </w:r>
      <w:r w:rsidR="00D81ED8">
        <w:t xml:space="preserve">high density </w:t>
      </w:r>
      <w:r w:rsidR="001165E4">
        <w:t xml:space="preserve">of </w:t>
      </w:r>
      <w:r w:rsidR="00D81ED8">
        <w:t>TROPOMI observations (</w:t>
      </w:r>
      <w:r w:rsidR="00D775B7">
        <w:t>F</w:t>
      </w:r>
      <w:r w:rsidR="00D81ED8">
        <w:t xml:space="preserve">igure 2). </w:t>
      </w:r>
      <w:r w:rsidR="00661626" w:rsidRPr="00C01462">
        <w:t>As a result, we focus our discussion on CONUS</w:t>
      </w:r>
      <w:r w:rsidR="005F0A5D">
        <w:t xml:space="preserve">, where we isolate anthropogenic emissions by removing contributions from wetlands and other natural sources following </w:t>
      </w:r>
      <w:r w:rsidR="005E4B4C">
        <w:t>Section</w:t>
      </w:r>
      <w:r w:rsidR="005F0A5D">
        <w:t xml:space="preserve"> 2.8.</w:t>
      </w:r>
      <w:r w:rsidR="001165E4">
        <w:t xml:space="preserve"> </w:t>
      </w:r>
      <w:r w:rsidR="00670E20">
        <w:t>W</w:t>
      </w:r>
      <w:r w:rsidR="001165E4">
        <w:t xml:space="preserve">e compare our posterior emissions </w:t>
      </w:r>
      <w:r w:rsidR="00771E79">
        <w:t xml:space="preserve">to </w:t>
      </w:r>
      <w:r w:rsidR="001165E4">
        <w:t>the</w:t>
      </w:r>
      <w:r w:rsidR="00706125" w:rsidRPr="00706125">
        <w:t xml:space="preserve"> </w:t>
      </w:r>
      <w:r w:rsidR="00706125">
        <w:t>2023 EPA GHGI inventory for 2019 (henceforth “GHG</w:t>
      </w:r>
      <w:r w:rsidR="004C4283">
        <w:t>I</w:t>
      </w:r>
      <w:r w:rsidR="00AB00FE">
        <w:t>23</w:t>
      </w:r>
      <w:r w:rsidR="00706125">
        <w:t>”;</w:t>
      </w:r>
      <w:r w:rsidR="00343D26">
        <w:fldChar w:fldCharType="begin"/>
      </w:r>
      <w:r w:rsidR="00343D26">
        <w:instrText xml:space="preserve"> ADDIN ZOTERO_ITEM CSL_CITATION {"citationID":"UNASlrW3","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43D26">
        <w:fldChar w:fldCharType="separate"/>
      </w:r>
      <w:r w:rsidR="008F38EA">
        <w:rPr>
          <w:noProof/>
        </w:rPr>
        <w:t xml:space="preserve"> EPA, 2023)</w:t>
      </w:r>
      <w:r w:rsidR="00343D26">
        <w:fldChar w:fldCharType="end"/>
      </w:r>
      <w:r w:rsidR="00706125">
        <w:t xml:space="preserve"> and the </w:t>
      </w:r>
      <w:r w:rsidR="00B05FCC">
        <w:t xml:space="preserve">most recent </w:t>
      </w:r>
      <w:r w:rsidR="00706125">
        <w:t xml:space="preserve">emission estimates for individual states </w:t>
      </w:r>
      <w:r w:rsidR="00AB00FE">
        <w:t>as published with</w:t>
      </w:r>
      <w:r w:rsidR="00706125">
        <w:t xml:space="preserve"> the</w:t>
      </w:r>
      <w:r w:rsidR="001165E4">
        <w:t xml:space="preserve"> </w:t>
      </w:r>
      <w:r w:rsidR="009A6815">
        <w:t xml:space="preserve">2022 </w:t>
      </w:r>
      <w:r w:rsidR="001165E4">
        <w:t>EPA GHGI inventory for 2019</w:t>
      </w:r>
      <w:r w:rsidR="004C4965">
        <w:t xml:space="preserve"> </w:t>
      </w:r>
      <w:r w:rsidR="004C4965" w:rsidRPr="0078584E">
        <w:rPr>
          <w:color w:val="000000" w:themeColor="text1"/>
        </w:rPr>
        <w:t>(henceforth “GHGI</w:t>
      </w:r>
      <w:r w:rsidR="009A6815">
        <w:rPr>
          <w:color w:val="000000" w:themeColor="text1"/>
        </w:rPr>
        <w:t>22</w:t>
      </w:r>
      <w:r w:rsidR="004C4965" w:rsidRPr="0078584E">
        <w:rPr>
          <w:color w:val="000000" w:themeColor="text1"/>
        </w:rPr>
        <w:t>”</w:t>
      </w:r>
      <w:r w:rsidR="004C3C35">
        <w:rPr>
          <w:color w:val="000000" w:themeColor="text1"/>
        </w:rPr>
        <w:t xml:space="preserve">; </w:t>
      </w:r>
      <w:r w:rsidR="00EB1DFD">
        <w:fldChar w:fldCharType="begin"/>
      </w:r>
      <w:r w:rsidR="00326299">
        <w:instrText xml:space="preserve"> ADDIN ZOTERO_ITEM CSL_CITATION {"citationID":"mrix6uoN","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label":"page"}],"schema":"https://github.com/citation-style-language/schema/raw/master/csl-citation.json"} </w:instrText>
      </w:r>
      <w:r w:rsidR="00EB1DFD">
        <w:fldChar w:fldCharType="separate"/>
      </w:r>
      <w:r w:rsidR="00326299">
        <w:rPr>
          <w:noProof/>
        </w:rPr>
        <w:t>EPA, 2022b)</w:t>
      </w:r>
      <w:r w:rsidR="00EB1DFD">
        <w:fldChar w:fldCharType="end"/>
      </w:r>
      <w:r w:rsidR="00771E79">
        <w:t>.</w:t>
      </w:r>
      <w:r w:rsidR="00727A4F">
        <w:t xml:space="preserve"> We remove emissions from Hawaii and Alaska from the GHGI total using the </w:t>
      </w:r>
      <w:r w:rsidR="004C4283">
        <w:t xml:space="preserve">GHGI22 </w:t>
      </w:r>
      <w:r w:rsidR="00727A4F">
        <w:t>state estimates</w:t>
      </w:r>
      <w:r w:rsidR="00706125">
        <w:t xml:space="preserve"> scaled</w:t>
      </w:r>
      <w:r w:rsidR="00254548">
        <w:t xml:space="preserve"> to match the </w:t>
      </w:r>
      <w:r w:rsidR="00706125">
        <w:t>GHGI</w:t>
      </w:r>
      <w:r w:rsidR="00A140E5">
        <w:t>23</w:t>
      </w:r>
      <w:r w:rsidR="00706125">
        <w:t xml:space="preserve"> sectoral</w:t>
      </w:r>
      <w:r w:rsidR="00254548">
        <w:t xml:space="preserve"> totals</w:t>
      </w:r>
      <w:r w:rsidR="00727A4F">
        <w:t>.</w:t>
      </w:r>
    </w:p>
    <w:p w14:paraId="2AC78E6E" w14:textId="44AFCF8D" w:rsidR="00580CE0" w:rsidRDefault="00580CE0" w:rsidP="00100E70"/>
    <w:p w14:paraId="0F500EFC" w14:textId="2556BE8B" w:rsidR="005A7629" w:rsidRPr="003E2E50" w:rsidRDefault="00580CE0" w:rsidP="00100E70">
      <w:pPr>
        <w:rPr>
          <w:color w:val="000000" w:themeColor="text1"/>
        </w:rPr>
      </w:pPr>
      <w:r>
        <w:rPr>
          <w:color w:val="000000" w:themeColor="text1"/>
        </w:rPr>
        <w:t xml:space="preserve">We evaluate the inversion by comparison to </w:t>
      </w:r>
      <w:r w:rsidRPr="0078584E">
        <w:rPr>
          <w:color w:val="000000" w:themeColor="text1"/>
        </w:rPr>
        <w:t xml:space="preserve">simulated observations from GEOS-Chem driven by the prior and mean posterior emissions to TROPOMI data </w:t>
      </w:r>
      <w:r w:rsidR="005A7629">
        <w:rPr>
          <w:color w:val="000000" w:themeColor="text1"/>
        </w:rPr>
        <w:t xml:space="preserve">and </w:t>
      </w:r>
      <w:r w:rsidRPr="0078584E">
        <w:rPr>
          <w:color w:val="000000" w:themeColor="text1"/>
        </w:rPr>
        <w:t>to</w:t>
      </w:r>
      <w:r>
        <w:rPr>
          <w:color w:val="000000" w:themeColor="text1"/>
        </w:rPr>
        <w:t xml:space="preserve"> independent</w:t>
      </w:r>
      <w:r w:rsidRPr="0078584E">
        <w:rPr>
          <w:color w:val="000000" w:themeColor="text1"/>
        </w:rPr>
        <w:t xml:space="preserve"> in situ surface and </w:t>
      </w:r>
      <w:r w:rsidR="00F673BD">
        <w:rPr>
          <w:color w:val="000000" w:themeColor="text1"/>
        </w:rPr>
        <w:t>tower</w:t>
      </w:r>
      <w:r w:rsidRPr="0078584E">
        <w:rPr>
          <w:color w:val="000000" w:themeColor="text1"/>
        </w:rPr>
        <w:t xml:space="preserve"> observations from the </w:t>
      </w:r>
      <w:r>
        <w:rPr>
          <w:color w:val="000000" w:themeColor="text1"/>
        </w:rPr>
        <w:t>NOAA’s</w:t>
      </w:r>
      <w:r w:rsidRPr="0078584E">
        <w:rPr>
          <w:color w:val="000000" w:themeColor="text1"/>
        </w:rPr>
        <w:t xml:space="preserve"> </w:t>
      </w:r>
      <w:proofErr w:type="spellStart"/>
      <w:r w:rsidRPr="0078584E">
        <w:rPr>
          <w:color w:val="000000" w:themeColor="text1"/>
        </w:rPr>
        <w:t>GLOBALVIEWplus</w:t>
      </w:r>
      <w:proofErr w:type="spellEnd"/>
      <w:r w:rsidRPr="0078584E">
        <w:rPr>
          <w:color w:val="000000" w:themeColor="text1"/>
        </w:rPr>
        <w:t xml:space="preserve"> CH</w:t>
      </w:r>
      <w:r w:rsidRPr="0078584E">
        <w:rPr>
          <w:color w:val="000000" w:themeColor="text1"/>
          <w:vertAlign w:val="subscript"/>
        </w:rPr>
        <w:t>4</w:t>
      </w:r>
      <w:r w:rsidRPr="0078584E">
        <w:rPr>
          <w:color w:val="000000" w:themeColor="text1"/>
        </w:rPr>
        <w:t xml:space="preserve"> </w:t>
      </w:r>
      <w:proofErr w:type="spellStart"/>
      <w:r w:rsidRPr="0078584E">
        <w:rPr>
          <w:color w:val="000000" w:themeColor="text1"/>
        </w:rPr>
        <w:t>ObsPack</w:t>
      </w:r>
      <w:proofErr w:type="spellEnd"/>
      <w:r w:rsidRPr="0078584E">
        <w:rPr>
          <w:color w:val="000000" w:themeColor="text1"/>
        </w:rPr>
        <w:t xml:space="preserve"> v3.0 database </w:t>
      </w:r>
      <w:r>
        <w:rPr>
          <w:color w:val="000000" w:themeColor="text1"/>
        </w:rPr>
        <w:fldChar w:fldCharType="begin"/>
      </w:r>
      <w:r>
        <w:rPr>
          <w:color w:val="000000" w:themeColor="text1"/>
        </w:rPr>
        <w:instrText xml:space="preserve"> ADDIN ZOTERO_ITEM CSL_CITATION {"citationID":"SpRS4V0w","properties":{"formattedCitation":"(Cooperative Global Atmospheric Data Integration Project, 2019)","plainCitation":"(Cooperative Global Atmospheric Data Integration Project, 2019)","noteIndex":0},"citationItems":[{"id":415,"uris":["http://zotero.org/users/9726796/items/XK5WBUYB"],"itemData":{"id":415,"type":"report","abstract":"The Global Monitoring Laboratory conducts research on greenhouse gas and carbon cycle feedbacks, changes in clouds, aerosols, and surface radiation, and recovery of stratospheric ozone.","language":"EN-US","number":"obspack_ch4_1_GLOBALVIEWplus_v1.0_2019_01_08","publisher":"NOAA Earth System Research Laboratory, Global Monitoring Laboratory","source":"https://doi.org/10.25925/20190108","title":"Multi-laboratory compilation of atmospheric methane data for the period 1957–2017","URL":"https://gml.noaa.gov/ccgg/obspack/data.php?id=obspack_ch4_1_GLOBALVIEWplus_v1.0_2019-01-08","author":[{"family":"Cooperative Global Atmospheric Data Integration Project","given":""}],"accessed":{"date-parts":[["2020",7,17]]},"issued":{"date-parts":[["2019"]]}}}],"schema":"https://github.com/citation-style-language/schema/raw/master/csl-citation.json"} </w:instrText>
      </w:r>
      <w:r>
        <w:rPr>
          <w:color w:val="000000" w:themeColor="text1"/>
        </w:rPr>
        <w:fldChar w:fldCharType="separate"/>
      </w:r>
      <w:r>
        <w:rPr>
          <w:noProof/>
          <w:color w:val="000000" w:themeColor="text1"/>
        </w:rPr>
        <w:t>(Cooperative Global Atmospheric Data Integration Project, 2019)</w:t>
      </w:r>
      <w:r>
        <w:rPr>
          <w:color w:val="000000" w:themeColor="text1"/>
        </w:rPr>
        <w:fldChar w:fldCharType="end"/>
      </w:r>
      <w:r w:rsidRPr="0078584E">
        <w:rPr>
          <w:color w:val="000000" w:themeColor="text1"/>
        </w:rPr>
        <w:t>. We follow L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rcqt26WH","properties":{"formattedCitation":"(2021)","plainCitation":"(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78584E">
        <w:rPr>
          <w:color w:val="000000" w:themeColor="text1"/>
        </w:rPr>
        <w:t xml:space="preserve"> and </w:t>
      </w:r>
      <w:r>
        <w:rPr>
          <w:color w:val="000000" w:themeColor="text1"/>
        </w:rPr>
        <w:t xml:space="preserve">use only </w:t>
      </w:r>
      <w:r w:rsidRPr="0078584E">
        <w:rPr>
          <w:color w:val="000000" w:themeColor="text1"/>
        </w:rPr>
        <w:t xml:space="preserve">daytime </w:t>
      </w:r>
      <w:proofErr w:type="spellStart"/>
      <w:r w:rsidR="00F673BD">
        <w:rPr>
          <w:color w:val="000000" w:themeColor="text1"/>
        </w:rPr>
        <w:t>ObsPack</w:t>
      </w:r>
      <w:proofErr w:type="spellEnd"/>
      <w:r w:rsidR="00F673BD">
        <w:rPr>
          <w:color w:val="000000" w:themeColor="text1"/>
        </w:rPr>
        <w:t xml:space="preserve"> </w:t>
      </w:r>
      <w:r w:rsidRPr="0078584E">
        <w:rPr>
          <w:color w:val="000000" w:themeColor="text1"/>
        </w:rPr>
        <w:t>observations with outliers excluded</w:t>
      </w:r>
      <w:r>
        <w:rPr>
          <w:color w:val="000000" w:themeColor="text1"/>
        </w:rPr>
        <w:t xml:space="preserve">. We </w:t>
      </w:r>
      <w:r w:rsidR="00E67034">
        <w:rPr>
          <w:color w:val="000000" w:themeColor="text1"/>
        </w:rPr>
        <w:t xml:space="preserve">use </w:t>
      </w:r>
      <w:r w:rsidR="00505B4B">
        <w:rPr>
          <w:color w:val="000000" w:themeColor="text1"/>
        </w:rPr>
        <w:t>monthly average</w:t>
      </w:r>
      <w:r>
        <w:rPr>
          <w:color w:val="000000" w:themeColor="text1"/>
        </w:rPr>
        <w:t xml:space="preserve"> </w:t>
      </w:r>
      <w:proofErr w:type="spellStart"/>
      <w:r>
        <w:rPr>
          <w:color w:val="000000" w:themeColor="text1"/>
        </w:rPr>
        <w:t>ObsPack</w:t>
      </w:r>
      <w:proofErr w:type="spellEnd"/>
      <w:r>
        <w:rPr>
          <w:color w:val="000000" w:themeColor="text1"/>
        </w:rPr>
        <w:t xml:space="preserve"> observations over CONUS</w:t>
      </w:r>
      <w:r w:rsidR="008A67BA">
        <w:rPr>
          <w:color w:val="000000" w:themeColor="text1"/>
        </w:rPr>
        <w:t xml:space="preserve"> to increase</w:t>
      </w:r>
      <w:r>
        <w:rPr>
          <w:color w:val="000000" w:themeColor="text1"/>
        </w:rPr>
        <w:t xml:space="preserve"> </w:t>
      </w:r>
      <w:r w:rsidR="00505B4B">
        <w:rPr>
          <w:color w:val="000000" w:themeColor="text1"/>
        </w:rPr>
        <w:t>consisten</w:t>
      </w:r>
      <w:r w:rsidR="008A67BA">
        <w:rPr>
          <w:color w:val="000000" w:themeColor="text1"/>
        </w:rPr>
        <w:t>cy</w:t>
      </w:r>
      <w:r w:rsidR="00505B4B">
        <w:rPr>
          <w:color w:val="000000" w:themeColor="text1"/>
        </w:rPr>
        <w:t xml:space="preserve"> with the </w:t>
      </w:r>
      <w:r w:rsidR="008A67BA">
        <w:rPr>
          <w:color w:val="000000" w:themeColor="text1"/>
        </w:rPr>
        <w:t xml:space="preserve">annual </w:t>
      </w:r>
      <w:r w:rsidR="00505B4B">
        <w:rPr>
          <w:color w:val="000000" w:themeColor="text1"/>
        </w:rPr>
        <w:t>temporal resolution of</w:t>
      </w:r>
      <w:r>
        <w:rPr>
          <w:color w:val="000000" w:themeColor="text1"/>
        </w:rPr>
        <w:t xml:space="preserve"> our inversion </w:t>
      </w:r>
      <w:r w:rsidR="00505B4B">
        <w:rPr>
          <w:color w:val="000000" w:themeColor="text1"/>
        </w:rPr>
        <w:t>and its distribution of information content</w:t>
      </w:r>
      <w:r>
        <w:rPr>
          <w:color w:val="000000" w:themeColor="text1"/>
        </w:rPr>
        <w:t>. Compared to TROPOMI, both t</w:t>
      </w:r>
      <w:r w:rsidRPr="0078584E">
        <w:rPr>
          <w:color w:val="000000" w:themeColor="text1"/>
        </w:rPr>
        <w:t xml:space="preserve">he </w:t>
      </w:r>
      <w:r>
        <w:rPr>
          <w:color w:val="000000" w:themeColor="text1"/>
        </w:rPr>
        <w:t xml:space="preserve">prior and </w:t>
      </w:r>
      <w:r w:rsidRPr="0078584E">
        <w:rPr>
          <w:color w:val="000000" w:themeColor="text1"/>
        </w:rPr>
        <w:t>posterior GEOS-Chem simulation</w:t>
      </w:r>
      <w:r>
        <w:rPr>
          <w:color w:val="000000" w:themeColor="text1"/>
        </w:rPr>
        <w:t>s</w:t>
      </w:r>
      <w:r w:rsidRPr="0078584E">
        <w:rPr>
          <w:color w:val="000000" w:themeColor="text1"/>
        </w:rPr>
        <w:t xml:space="preserve"> produce similar Pearson correlation coefficients</w:t>
      </w:r>
      <w:r>
        <w:rPr>
          <w:color w:val="000000" w:themeColor="text1"/>
        </w:rPr>
        <w:t xml:space="preserve"> </w:t>
      </w:r>
      <w:r>
        <w:rPr>
          <w:color w:val="000000" w:themeColor="text1"/>
        </w:rPr>
        <w:lastRenderedPageBreak/>
        <w:t>(</w:t>
      </w:r>
      <w:r w:rsidRPr="0078584E">
        <w:rPr>
          <w:color w:val="000000" w:themeColor="text1"/>
        </w:rPr>
        <w:t>R</w:t>
      </w:r>
      <w:r w:rsidRPr="0078584E">
        <w:rPr>
          <w:color w:val="000000" w:themeColor="text1"/>
          <w:vertAlign w:val="superscript"/>
        </w:rPr>
        <w:t>2</w:t>
      </w:r>
      <w:r>
        <w:rPr>
          <w:color w:val="000000" w:themeColor="text1"/>
        </w:rPr>
        <w:t xml:space="preserve">), root mean squared error (RMSE), and reduced major axis (RMA) regression slope. Compared to </w:t>
      </w:r>
      <w:proofErr w:type="spellStart"/>
      <w:r>
        <w:rPr>
          <w:color w:val="000000" w:themeColor="text1"/>
        </w:rPr>
        <w:t>ObsPack</w:t>
      </w:r>
      <w:proofErr w:type="spellEnd"/>
      <w:r>
        <w:rPr>
          <w:color w:val="000000" w:themeColor="text1"/>
        </w:rPr>
        <w:t xml:space="preserve">, the posterior simulation </w:t>
      </w:r>
      <w:r w:rsidR="00505B4B">
        <w:rPr>
          <w:color w:val="000000" w:themeColor="text1"/>
        </w:rPr>
        <w:t>improves upon the prior simulation, increasing</w:t>
      </w:r>
      <w:r>
        <w:rPr>
          <w:color w:val="000000" w:themeColor="text1"/>
        </w:rPr>
        <w:t xml:space="preserve"> </w:t>
      </w:r>
      <w:r w:rsidRPr="0078584E">
        <w:rPr>
          <w:color w:val="000000" w:themeColor="text1"/>
        </w:rPr>
        <w:t>R</w:t>
      </w:r>
      <w:r w:rsidRPr="0078584E">
        <w:rPr>
          <w:color w:val="000000" w:themeColor="text1"/>
          <w:vertAlign w:val="superscript"/>
        </w:rPr>
        <w:t>2</w:t>
      </w:r>
      <w:r>
        <w:rPr>
          <w:color w:val="000000" w:themeColor="text1"/>
        </w:rPr>
        <w:t xml:space="preserve"> from 0.55 to 0.65, decreas</w:t>
      </w:r>
      <w:r w:rsidR="00505B4B">
        <w:rPr>
          <w:color w:val="000000" w:themeColor="text1"/>
        </w:rPr>
        <w:t>ing</w:t>
      </w:r>
      <w:r>
        <w:rPr>
          <w:color w:val="000000" w:themeColor="text1"/>
        </w:rPr>
        <w:t xml:space="preserve"> the RMSE by 8%, and improv</w:t>
      </w:r>
      <w:r w:rsidR="00505B4B">
        <w:rPr>
          <w:color w:val="000000" w:themeColor="text1"/>
        </w:rPr>
        <w:t>ing</w:t>
      </w:r>
      <w:r>
        <w:rPr>
          <w:color w:val="000000" w:themeColor="text1"/>
        </w:rPr>
        <w:t xml:space="preserve"> the RMA slope by 13% (from 0.47 to 0.54).  </w:t>
      </w:r>
      <w:r w:rsidRPr="0078584E">
        <w:rPr>
          <w:color w:val="000000" w:themeColor="text1"/>
        </w:rPr>
        <w:t xml:space="preserve">The broad agreement of both simulations with observations </w:t>
      </w:r>
      <w:r w:rsidRPr="002D67BB">
        <w:rPr>
          <w:color w:val="000000" w:themeColor="text1"/>
        </w:rPr>
        <w:t xml:space="preserve">reflects the high quality of the prior emissions estimate in North America </w:t>
      </w:r>
      <w:r w:rsidRPr="002D67BB">
        <w:rPr>
          <w:color w:val="000000" w:themeColor="text1"/>
        </w:rPr>
        <w:fldChar w:fldCharType="begin"/>
      </w:r>
      <w:r w:rsidRPr="002D67BB">
        <w:rPr>
          <w:color w:val="000000" w:themeColor="text1"/>
        </w:rPr>
        <w:instrText xml:space="preserve"> ADDIN ZOTERO_ITEM CSL_CITATION {"citationID":"7NiJ66qJ","properties":{"formattedCitation":"(Maasakkers et al., 2019)","plainCitation":"(Maasakkers et al., 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schema":"https://github.com/citation-style-language/schema/raw/master/csl-citation.json"} </w:instrText>
      </w:r>
      <w:r w:rsidRPr="002D67BB">
        <w:rPr>
          <w:color w:val="000000" w:themeColor="text1"/>
        </w:rPr>
        <w:fldChar w:fldCharType="separate"/>
      </w:r>
      <w:r w:rsidRPr="002D67BB">
        <w:rPr>
          <w:noProof/>
          <w:color w:val="000000" w:themeColor="text1"/>
        </w:rPr>
        <w:t>(Maasakkers et al., 2019)</w:t>
      </w:r>
      <w:r w:rsidRPr="002D67BB">
        <w:rPr>
          <w:color w:val="000000" w:themeColor="text1"/>
        </w:rPr>
        <w:fldChar w:fldCharType="end"/>
      </w:r>
      <w:r w:rsidRPr="002D67BB">
        <w:rPr>
          <w:color w:val="000000" w:themeColor="text1"/>
        </w:rPr>
        <w:t>.</w:t>
      </w:r>
      <w:r w:rsidR="0054742E">
        <w:rPr>
          <w:color w:val="000000" w:themeColor="text1"/>
        </w:rPr>
        <w:t xml:space="preserve"> </w:t>
      </w:r>
      <w:r w:rsidR="005A7629">
        <w:rPr>
          <w:color w:val="000000" w:themeColor="text1"/>
        </w:rPr>
        <w:t xml:space="preserve">We also compare the TROPOMI v14 data </w:t>
      </w:r>
      <w:r w:rsidR="0054742E">
        <w:rPr>
          <w:color w:val="000000" w:themeColor="text1"/>
        </w:rPr>
        <w:t>used here</w:t>
      </w:r>
      <w:r w:rsidR="005A7629">
        <w:rPr>
          <w:color w:val="000000" w:themeColor="text1"/>
        </w:rPr>
        <w:t xml:space="preserve"> to the </w:t>
      </w:r>
      <w:r w:rsidR="0054742E">
        <w:rPr>
          <w:color w:val="000000" w:themeColor="text1"/>
        </w:rPr>
        <w:t>most recent</w:t>
      </w:r>
      <w:r w:rsidR="005A7629">
        <w:rPr>
          <w:color w:val="000000" w:themeColor="text1"/>
        </w:rPr>
        <w:t xml:space="preserve"> data</w:t>
      </w:r>
      <w:r w:rsidR="0054742E">
        <w:rPr>
          <w:color w:val="000000" w:themeColor="text1"/>
        </w:rPr>
        <w:t xml:space="preserve"> (v19)</w:t>
      </w:r>
      <w:r w:rsidR="005A7629">
        <w:rPr>
          <w:color w:val="000000" w:themeColor="text1"/>
        </w:rPr>
        <w:t>, which has improved bias corrections</w:t>
      </w:r>
      <w:r w:rsidR="0054742E">
        <w:rPr>
          <w:color w:val="000000" w:themeColor="text1"/>
        </w:rPr>
        <w:t xml:space="preserve"> and performance compared to GOSAT in North America (</w:t>
      </w:r>
      <w:proofErr w:type="spellStart"/>
      <w:r w:rsidR="0054742E">
        <w:rPr>
          <w:color w:val="000000" w:themeColor="text1"/>
        </w:rPr>
        <w:t>Balasus</w:t>
      </w:r>
      <w:proofErr w:type="spellEnd"/>
      <w:r w:rsidR="0054742E">
        <w:rPr>
          <w:color w:val="000000" w:themeColor="text1"/>
        </w:rPr>
        <w:t xml:space="preserve"> et al., 2023)</w:t>
      </w:r>
      <w:r w:rsidR="005A7629">
        <w:rPr>
          <w:color w:val="000000" w:themeColor="text1"/>
        </w:rPr>
        <w:t>. We find</w:t>
      </w:r>
      <w:r w:rsidR="0054742E">
        <w:rPr>
          <w:color w:val="000000" w:themeColor="text1"/>
        </w:rPr>
        <w:t xml:space="preserve"> no correlation (R</w:t>
      </w:r>
      <w:r w:rsidR="0054742E" w:rsidRPr="0054742E">
        <w:rPr>
          <w:color w:val="000000" w:themeColor="text1"/>
          <w:vertAlign w:val="superscript"/>
        </w:rPr>
        <w:t>2</w:t>
      </w:r>
      <w:r w:rsidR="0054742E">
        <w:rPr>
          <w:color w:val="000000" w:themeColor="text1"/>
        </w:rPr>
        <w:t xml:space="preserve"> = 0.03) between our posterior scaling factors and the mean (v14 - v19) difference, suggesting that biases in the v14 data do not propagate to our posterior emissions.</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0507516A" w:rsidR="002D3DE6" w:rsidRPr="00FA5CA8" w:rsidRDefault="000A6465" w:rsidP="000E257D">
      <w:pPr>
        <w:rPr>
          <w:color w:val="000000" w:themeColor="text1"/>
        </w:rPr>
      </w:pPr>
      <w:r w:rsidRPr="0078584E">
        <w:rPr>
          <w:color w:val="000000" w:themeColor="text1"/>
        </w:rPr>
        <w:t>W</w:t>
      </w:r>
      <w:r w:rsidR="001E1154" w:rsidRPr="0078584E">
        <w:rPr>
          <w:color w:val="000000" w:themeColor="text1"/>
        </w:rPr>
        <w:t>e find</w:t>
      </w:r>
      <w:r w:rsidR="008150A2" w:rsidRPr="0078584E">
        <w:rPr>
          <w:color w:val="000000" w:themeColor="text1"/>
        </w:rPr>
        <w:t xml:space="preserve"> posterior </w:t>
      </w:r>
      <w:r w:rsidR="001017B3" w:rsidRPr="0078584E">
        <w:rPr>
          <w:color w:val="000000" w:themeColor="text1"/>
        </w:rPr>
        <w:t xml:space="preserve">anthropogenic </w:t>
      </w:r>
      <w:r w:rsidR="00651C18" w:rsidRPr="0078584E">
        <w:rPr>
          <w:color w:val="000000" w:themeColor="text1"/>
        </w:rPr>
        <w:t xml:space="preserve">methane </w:t>
      </w:r>
      <w:r w:rsidR="00717DF5" w:rsidRPr="0078584E">
        <w:rPr>
          <w:color w:val="000000" w:themeColor="text1"/>
        </w:rPr>
        <w:t>emissions</w:t>
      </w:r>
      <w:r w:rsidR="001017B3" w:rsidRPr="0078584E">
        <w:rPr>
          <w:color w:val="000000" w:themeColor="text1"/>
        </w:rPr>
        <w:t xml:space="preserve"> </w:t>
      </w:r>
      <w:r w:rsidR="00EA52A5" w:rsidRPr="0078584E">
        <w:rPr>
          <w:color w:val="000000" w:themeColor="text1"/>
        </w:rPr>
        <w:t>of 3</w:t>
      </w:r>
      <w:r w:rsidR="00640DB5" w:rsidRPr="0078584E">
        <w:rPr>
          <w:color w:val="000000" w:themeColor="text1"/>
        </w:rPr>
        <w:t>0</w:t>
      </w:r>
      <w:r w:rsidR="00EA52A5" w:rsidRPr="0078584E">
        <w:rPr>
          <w:color w:val="000000" w:themeColor="text1"/>
        </w:rPr>
        <w:t>.</w:t>
      </w:r>
      <w:r w:rsidR="00640DB5" w:rsidRPr="0078584E">
        <w:rPr>
          <w:color w:val="000000" w:themeColor="text1"/>
        </w:rPr>
        <w:t>9</w:t>
      </w:r>
      <w:r w:rsidR="00EA52A5" w:rsidRPr="0078584E">
        <w:rPr>
          <w:color w:val="000000" w:themeColor="text1"/>
        </w:rPr>
        <w:t xml:space="preserve"> (30.0 </w:t>
      </w:r>
      <w:r w:rsidR="00435381" w:rsidRPr="0078584E">
        <w:rPr>
          <w:color w:val="000000" w:themeColor="text1"/>
        </w:rPr>
        <w:t>-</w:t>
      </w:r>
      <w:r w:rsidR="00EA52A5" w:rsidRPr="0078584E">
        <w:rPr>
          <w:color w:val="000000" w:themeColor="text1"/>
        </w:rPr>
        <w:t xml:space="preserve"> 3</w:t>
      </w:r>
      <w:r w:rsidR="00640DB5" w:rsidRPr="0078584E">
        <w:rPr>
          <w:color w:val="000000" w:themeColor="text1"/>
        </w:rPr>
        <w:t>1</w:t>
      </w:r>
      <w:r w:rsidR="00EA52A5" w:rsidRPr="0078584E">
        <w:rPr>
          <w:color w:val="000000" w:themeColor="text1"/>
        </w:rPr>
        <w:t>.</w:t>
      </w:r>
      <w:r w:rsidR="00B26B43" w:rsidRPr="0078584E">
        <w:rPr>
          <w:color w:val="000000" w:themeColor="text1"/>
        </w:rPr>
        <w:t>8</w:t>
      </w:r>
      <w:r w:rsidR="00EA52A5" w:rsidRPr="0078584E">
        <w:rPr>
          <w:color w:val="000000" w:themeColor="text1"/>
        </w:rPr>
        <w:t xml:space="preserve">) </w:t>
      </w:r>
      <w:proofErr w:type="spellStart"/>
      <w:r w:rsidR="00EA52A5" w:rsidRPr="0078584E">
        <w:rPr>
          <w:color w:val="000000" w:themeColor="text1"/>
        </w:rPr>
        <w:t>Tg</w:t>
      </w:r>
      <w:proofErr w:type="spellEnd"/>
      <w:r w:rsidR="00EA52A5" w:rsidRPr="0078584E">
        <w:rPr>
          <w:color w:val="000000" w:themeColor="text1"/>
        </w:rPr>
        <w:t xml:space="preserve"> a</w:t>
      </w:r>
      <w:r w:rsidR="00EA52A5" w:rsidRPr="0078584E">
        <w:rPr>
          <w:color w:val="000000" w:themeColor="text1"/>
          <w:vertAlign w:val="superscript"/>
        </w:rPr>
        <w:t>-1</w:t>
      </w:r>
      <w:r w:rsidR="000B54EC" w:rsidRPr="0078584E">
        <w:rPr>
          <w:color w:val="000000" w:themeColor="text1"/>
        </w:rPr>
        <w:t xml:space="preserve"> in CONUS</w:t>
      </w:r>
      <w:r w:rsidR="00286BD1" w:rsidRPr="0078584E">
        <w:rPr>
          <w:color w:val="000000" w:themeColor="text1"/>
        </w:rPr>
        <w:t xml:space="preserve">, </w:t>
      </w:r>
      <w:r w:rsidR="00EA52A5" w:rsidRPr="0078584E">
        <w:rPr>
          <w:color w:val="000000" w:themeColor="text1"/>
        </w:rPr>
        <w:t xml:space="preserve">a </w:t>
      </w:r>
      <w:r w:rsidR="00657399">
        <w:rPr>
          <w:color w:val="000000" w:themeColor="text1"/>
        </w:rPr>
        <w:t>13</w:t>
      </w:r>
      <w:r w:rsidR="00FA5CA8" w:rsidRPr="00E15AB4">
        <w:rPr>
          <w:color w:val="000000" w:themeColor="text1"/>
        </w:rPr>
        <w:t>%</w:t>
      </w:r>
      <w:r w:rsidR="00435381" w:rsidRPr="0078584E">
        <w:rPr>
          <w:color w:val="000000" w:themeColor="text1"/>
        </w:rPr>
        <w:t xml:space="preserve"> </w:t>
      </w:r>
      <w:r w:rsidR="00EA52A5" w:rsidRPr="0078584E">
        <w:rPr>
          <w:color w:val="000000" w:themeColor="text1"/>
        </w:rPr>
        <w:t>increase from t</w:t>
      </w:r>
      <w:r w:rsidR="001F2361" w:rsidRPr="0078584E">
        <w:rPr>
          <w:color w:val="000000" w:themeColor="text1"/>
        </w:rPr>
        <w:t xml:space="preserve">he </w:t>
      </w:r>
      <w:r w:rsidR="00EA52A5" w:rsidRPr="0078584E">
        <w:rPr>
          <w:color w:val="000000" w:themeColor="text1"/>
        </w:rPr>
        <w:t>GHGI</w:t>
      </w:r>
      <w:r w:rsidR="00AB00FE">
        <w:rPr>
          <w:color w:val="000000" w:themeColor="text1"/>
        </w:rPr>
        <w:t>23</w:t>
      </w:r>
      <w:r w:rsidR="00EA52A5" w:rsidRPr="0078584E">
        <w:rPr>
          <w:color w:val="000000" w:themeColor="text1"/>
        </w:rPr>
        <w:t xml:space="preserve"> estimate</w:t>
      </w:r>
      <w:r w:rsidR="00651C18" w:rsidRPr="0078584E">
        <w:rPr>
          <w:color w:val="000000" w:themeColor="text1"/>
        </w:rPr>
        <w:t xml:space="preserve"> </w:t>
      </w:r>
      <w:r w:rsidR="00DA2503" w:rsidRPr="0078584E">
        <w:rPr>
          <w:color w:val="000000" w:themeColor="text1"/>
        </w:rPr>
        <w:t xml:space="preserve">of </w:t>
      </w:r>
      <w:r w:rsidR="00657399">
        <w:rPr>
          <w:color w:val="000000" w:themeColor="text1"/>
        </w:rPr>
        <w:t>27.3</w:t>
      </w:r>
      <w:r w:rsidR="00D27EB9">
        <w:rPr>
          <w:color w:val="000000" w:themeColor="text1"/>
        </w:rPr>
        <w:t xml:space="preserve"> (</w:t>
      </w:r>
      <w:r w:rsidR="00BF20A3">
        <w:rPr>
          <w:color w:val="000000" w:themeColor="text1"/>
        </w:rPr>
        <w:t>2</w:t>
      </w:r>
      <w:r w:rsidR="00D96667">
        <w:rPr>
          <w:color w:val="000000" w:themeColor="text1"/>
        </w:rPr>
        <w:t>5</w:t>
      </w:r>
      <w:r w:rsidR="00BF20A3">
        <w:rPr>
          <w:color w:val="000000" w:themeColor="text1"/>
        </w:rPr>
        <w:t>.</w:t>
      </w:r>
      <w:r w:rsidR="00D96667">
        <w:rPr>
          <w:color w:val="000000" w:themeColor="text1"/>
        </w:rPr>
        <w:t>1</w:t>
      </w:r>
      <w:r w:rsidR="00BF20A3">
        <w:rPr>
          <w:color w:val="000000" w:themeColor="text1"/>
        </w:rPr>
        <w:t xml:space="preserve"> </w:t>
      </w:r>
      <w:r w:rsidR="00E91C7C">
        <w:rPr>
          <w:color w:val="000000" w:themeColor="text1"/>
        </w:rPr>
        <w:t>-</w:t>
      </w:r>
      <w:r w:rsidR="00BF20A3">
        <w:rPr>
          <w:color w:val="000000" w:themeColor="text1"/>
        </w:rPr>
        <w:t xml:space="preserve"> </w:t>
      </w:r>
      <w:r w:rsidR="00657399">
        <w:rPr>
          <w:color w:val="000000" w:themeColor="text1"/>
        </w:rPr>
        <w:t>30</w:t>
      </w:r>
      <w:r w:rsidR="00BF20A3">
        <w:rPr>
          <w:color w:val="000000" w:themeColor="text1"/>
        </w:rPr>
        <w:t>.</w:t>
      </w:r>
      <w:r w:rsidR="00D96667">
        <w:rPr>
          <w:color w:val="000000" w:themeColor="text1"/>
        </w:rPr>
        <w:t>6</w:t>
      </w:r>
      <w:r w:rsidR="00BF20A3">
        <w:rPr>
          <w:color w:val="000000" w:themeColor="text1"/>
        </w:rPr>
        <w:t xml:space="preserve">) </w:t>
      </w:r>
      <w:proofErr w:type="spellStart"/>
      <w:r w:rsidR="00DA2503" w:rsidRPr="0078584E">
        <w:rPr>
          <w:color w:val="000000" w:themeColor="text1"/>
        </w:rPr>
        <w:t>Tg</w:t>
      </w:r>
      <w:proofErr w:type="spellEnd"/>
      <w:r w:rsidR="00DA2503" w:rsidRPr="0078584E">
        <w:rPr>
          <w:color w:val="000000" w:themeColor="text1"/>
        </w:rPr>
        <w:t xml:space="preserve"> a</w:t>
      </w:r>
      <w:r w:rsidR="00DA2503" w:rsidRPr="0078584E">
        <w:rPr>
          <w:color w:val="000000" w:themeColor="text1"/>
          <w:vertAlign w:val="superscript"/>
        </w:rPr>
        <w:t>-1</w:t>
      </w:r>
      <w:r w:rsidR="00657399">
        <w:rPr>
          <w:color w:val="000000" w:themeColor="text1"/>
        </w:rPr>
        <w:t xml:space="preserve">, where the values in </w:t>
      </w:r>
      <w:r w:rsidR="006E012B">
        <w:rPr>
          <w:color w:val="000000" w:themeColor="text1"/>
        </w:rPr>
        <w:t>parentheses</w:t>
      </w:r>
      <w:r w:rsidR="00657399">
        <w:rPr>
          <w:color w:val="000000" w:themeColor="text1"/>
        </w:rPr>
        <w:t xml:space="preserve"> represent the GHGI</w:t>
      </w:r>
      <w:r w:rsidR="00AB00FE">
        <w:rPr>
          <w:color w:val="000000" w:themeColor="text1"/>
        </w:rPr>
        <w:t>23</w:t>
      </w:r>
      <w:r w:rsidR="00657399">
        <w:rPr>
          <w:color w:val="000000" w:themeColor="text1"/>
        </w:rPr>
        <w:t xml:space="preserve"> 95% confidence interval</w:t>
      </w:r>
      <w:r w:rsidR="00DA2503" w:rsidRPr="0078584E">
        <w:rPr>
          <w:color w:val="000000" w:themeColor="text1"/>
        </w:rPr>
        <w:t xml:space="preserve"> </w:t>
      </w:r>
      <w:r w:rsidR="00C036BD">
        <w:rPr>
          <w:color w:val="000000" w:themeColor="text1"/>
        </w:rPr>
        <w:fldChar w:fldCharType="begin"/>
      </w:r>
      <w:r w:rsidR="00343D26">
        <w:rPr>
          <w:color w:val="000000" w:themeColor="text1"/>
        </w:rPr>
        <w:instrText xml:space="preserve"> ADDIN ZOTERO_ITEM CSL_CITATION {"citationID":"Dnr9Cali","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C036BD">
        <w:rPr>
          <w:color w:val="000000" w:themeColor="text1"/>
        </w:rPr>
        <w:fldChar w:fldCharType="separate"/>
      </w:r>
      <w:r w:rsidR="00343D26">
        <w:rPr>
          <w:noProof/>
          <w:color w:val="000000" w:themeColor="text1"/>
        </w:rPr>
        <w:t>(EPA, 2023)</w:t>
      </w:r>
      <w:r w:rsidR="00C036BD">
        <w:rPr>
          <w:color w:val="000000" w:themeColor="text1"/>
        </w:rPr>
        <w:fldChar w:fldCharType="end"/>
      </w:r>
      <w:r w:rsidR="001E1154" w:rsidRPr="0078584E">
        <w:rPr>
          <w:color w:val="000000" w:themeColor="text1"/>
        </w:rPr>
        <w:t>.</w:t>
      </w:r>
      <w:r w:rsidR="0082093F" w:rsidRPr="0078584E">
        <w:rPr>
          <w:color w:val="000000" w:themeColor="text1"/>
        </w:rPr>
        <w:t xml:space="preserve"> </w:t>
      </w:r>
      <w:r w:rsidR="001017B3" w:rsidRPr="00C01462">
        <w:t xml:space="preserve">Lu et al. </w:t>
      </w:r>
      <w:r w:rsidR="00C036BD">
        <w:fldChar w:fldCharType="begin"/>
      </w:r>
      <w:r w:rsidR="00C036BD">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1017B3" w:rsidRPr="00C01462">
        <w:t xml:space="preserve"> found </w:t>
      </w:r>
      <w:r w:rsidR="005302DB" w:rsidRPr="00C01462">
        <w:t xml:space="preserve">larger </w:t>
      </w:r>
      <w:r w:rsidR="001017B3" w:rsidRPr="00C01462">
        <w:t xml:space="preserve">anthropogenic emissions of </w:t>
      </w:r>
      <w:r w:rsidR="008A67BA" w:rsidRPr="00713109">
        <w:rPr>
          <w:color w:val="000000" w:themeColor="text1"/>
        </w:rPr>
        <w:t xml:space="preserve">36.2 </w:t>
      </w:r>
      <w:r w:rsidR="00316DA7" w:rsidRPr="00C01462">
        <w:rPr>
          <w:color w:val="000000" w:themeColor="text1"/>
        </w:rPr>
        <w:t>(</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w:t>
      </w:r>
      <w:r w:rsidR="005E4B4C">
        <w:t>to</w:t>
      </w:r>
      <w:r w:rsidR="00C025E3" w:rsidRPr="00C01462">
        <w:t xml:space="preserve"> 201</w:t>
      </w:r>
      <w:r w:rsidR="00AF2489" w:rsidRPr="00C01462">
        <w:t xml:space="preserve">7. </w:t>
      </w:r>
      <w:r w:rsidR="00BC6834">
        <w:t xml:space="preserve">Worden et al. </w:t>
      </w:r>
      <w:r w:rsidR="00343D26">
        <w:fldChar w:fldCharType="begin"/>
      </w:r>
      <w:r w:rsidR="00343D26">
        <w:instrText xml:space="preserve"> ADDIN ZOTERO_ITEM CSL_CITATION {"citationID":"nXw21Ssg","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43D26">
        <w:rPr>
          <w:rFonts w:ascii="Cambria Math" w:hAnsi="Cambria Math" w:cs="Cambria Math"/>
        </w:rPr>
        <w:instrText>∘</w:instrText>
      </w:r>
      <w:r w:rsidR="00343D26">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43D26">
        <w:rPr>
          <w:rFonts w:ascii="Cambria Math" w:hAnsi="Cambria Math" w:cs="Cambria Math"/>
        </w:rPr>
        <w:instrText>∼</w:instrText>
      </w:r>
      <w:r w:rsidR="00343D26">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BC6834">
        <w:t xml:space="preserve"> </w:t>
      </w:r>
      <w:r w:rsidR="00433B63">
        <w:t>found lower anthropogenic emissions of 27.6 (2</w:t>
      </w:r>
      <w:r w:rsidR="00790BEE">
        <w:t>2.6</w:t>
      </w:r>
      <w:r w:rsidR="00433B63">
        <w:t xml:space="preserve"> – </w:t>
      </w:r>
      <w:r w:rsidR="00790BEE">
        <w:t>2</w:t>
      </w:r>
      <w:r w:rsidR="00433B63">
        <w:t xml:space="preserve">3.9) </w:t>
      </w:r>
      <w:proofErr w:type="spellStart"/>
      <w:r w:rsidR="00433B63">
        <w:t>Tg</w:t>
      </w:r>
      <w:proofErr w:type="spellEnd"/>
      <w:r w:rsidR="00433B63">
        <w:t xml:space="preserve"> a</w:t>
      </w:r>
      <w:r w:rsidR="00433B63">
        <w:rPr>
          <w:vertAlign w:val="superscript"/>
        </w:rPr>
        <w:t>-1</w:t>
      </w:r>
      <w:r w:rsidR="00433B63">
        <w:t xml:space="preserve"> over the U.S. for 2019 by </w:t>
      </w:r>
      <w:proofErr w:type="spellStart"/>
      <w:r w:rsidR="00433B63">
        <w:t>regridding</w:t>
      </w:r>
      <w:proofErr w:type="spellEnd"/>
      <w:r w:rsidR="00433B63">
        <w:t xml:space="preserve"> global inversions of GOSAT data that optimized emissions at </w:t>
      </w:r>
      <w:r w:rsidR="00433B63" w:rsidRPr="00EB1DFD">
        <w:rPr>
          <w:color w:val="000000" w:themeColor="text1"/>
        </w:rPr>
        <w:t xml:space="preserve">2° × </w:t>
      </w:r>
      <w:r w:rsidR="00433B63">
        <w:rPr>
          <w:color w:val="000000" w:themeColor="text1"/>
        </w:rPr>
        <w:t>2.5</w:t>
      </w:r>
      <w:r w:rsidR="00433B63" w:rsidRPr="00EB1DFD">
        <w:rPr>
          <w:color w:val="000000" w:themeColor="text1"/>
        </w:rPr>
        <w:t xml:space="preserve">° </w:t>
      </w:r>
      <w:r w:rsidR="00433B63">
        <w:rPr>
          <w:color w:val="000000" w:themeColor="text1"/>
        </w:rPr>
        <w:t xml:space="preserve">resolution using uncertainties </w:t>
      </w:r>
      <w:r w:rsidR="00196DC9">
        <w:rPr>
          <w:color w:val="000000" w:themeColor="text1"/>
        </w:rPr>
        <w:t>for</w:t>
      </w:r>
      <w:r w:rsidR="00433B63">
        <w:rPr>
          <w:color w:val="000000" w:themeColor="text1"/>
        </w:rPr>
        <w:t xml:space="preserve"> the prior and posterior estimates. </w:t>
      </w:r>
      <w:r w:rsidR="00316DA7" w:rsidRPr="00C01462">
        <w:t xml:space="preserve">Deng et al. </w:t>
      </w:r>
      <w:r w:rsidR="00C036BD">
        <w:fldChar w:fldCharType="begin"/>
      </w:r>
      <w:r w:rsidR="00C036BD">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sidR="00C036BD">
        <w:rPr>
          <w:rFonts w:ascii="Cambria Math" w:hAnsi="Cambria Math" w:cs="Cambria Math"/>
        </w:rPr>
        <w:instrText>∼</w:instrText>
      </w:r>
      <w:r w:rsidR="00C036BD">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rsidR="00C036BD">
        <w:fldChar w:fldCharType="separate"/>
      </w:r>
      <w:r w:rsidR="00C036BD">
        <w:rPr>
          <w:noProof/>
        </w:rPr>
        <w:t>(2022)</w:t>
      </w:r>
      <w:r w:rsidR="00C036BD">
        <w:fldChar w:fldCharType="end"/>
      </w:r>
      <w:r w:rsidR="00316DA7" w:rsidRPr="00C01462">
        <w:t xml:space="preserve">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r w:rsidR="00651C18">
        <w:t xml:space="preserve">with </w:t>
      </w:r>
      <w:r w:rsidR="002031BC">
        <w:t xml:space="preserve">in situ </w:t>
      </w:r>
      <w:r w:rsidR="00651C18">
        <w:t>data</w:t>
      </w:r>
      <w:r w:rsidR="00286BD1">
        <w:t>.</w:t>
      </w:r>
    </w:p>
    <w:p w14:paraId="254BFB55" w14:textId="77777777" w:rsidR="00136BC7" w:rsidRPr="00C01462" w:rsidRDefault="00136BC7" w:rsidP="000E257D"/>
    <w:p w14:paraId="55CE13F9" w14:textId="32E19CD0" w:rsidR="005F1E5B" w:rsidRDefault="00A847E9" w:rsidP="005F1E5B">
      <w:r w:rsidRPr="00C01462">
        <w:t xml:space="preserve">We allocate our national total to </w:t>
      </w:r>
      <w:r w:rsidR="00E76878">
        <w:t>individual</w:t>
      </w:r>
      <w:r w:rsidR="00E76878" w:rsidRPr="00C01462">
        <w:t xml:space="preserve"> </w:t>
      </w:r>
      <w:r w:rsidRPr="00C01462">
        <w:t xml:space="preserve">emission sectors using the attribution method described in </w:t>
      </w:r>
      <w:r w:rsidR="005E4B4C">
        <w:t>Section</w:t>
      </w:r>
      <w:r w:rsidRPr="00C01462">
        <w:t xml:space="preserve">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r w:rsidRPr="00C01462">
        <w:t xml:space="preserve">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 xml:space="preserve">indicating that we can </w:t>
      </w:r>
      <w:ins w:id="95" w:author="Hannah Nesser" w:date="2023-04-15T12:29:00Z">
        <w:r w:rsidR="00483383">
          <w:t xml:space="preserve">accurately </w:t>
        </w:r>
      </w:ins>
      <w:r w:rsidR="00CD39EF" w:rsidRPr="00C01462">
        <w:t>separate sectoral emissions</w:t>
      </w:r>
      <w:ins w:id="96" w:author="Hannah Nesser" w:date="2023-04-15T12:29:00Z">
        <w:r w:rsidR="00483383" w:rsidRPr="00C01462">
          <w:t>.</w:t>
        </w:r>
        <w:commentRangeStart w:id="97"/>
        <w:commentRangeStart w:id="98"/>
        <w:commentRangeEnd w:id="97"/>
        <w:r w:rsidR="00483383">
          <w:rPr>
            <w:rStyle w:val="CommentReference"/>
          </w:rPr>
          <w:commentReference w:id="97"/>
        </w:r>
      </w:ins>
      <w:commentRangeEnd w:id="98"/>
      <w:ins w:id="99" w:author="Hannah Nesser" w:date="2023-04-15T12:40:00Z">
        <w:r w:rsidR="00A66BA3">
          <w:rPr>
            <w:rStyle w:val="CommentReference"/>
          </w:rPr>
          <w:commentReference w:id="98"/>
        </w:r>
      </w:ins>
      <w:ins w:id="100" w:author="Hannah Nesser" w:date="2023-04-15T12:29:00Z">
        <w:r w:rsidR="00483383" w:rsidRPr="00C01462">
          <w:t xml:space="preserve"> </w:t>
        </w:r>
      </w:ins>
      <w:del w:id="101" w:author="Hannah Nesser" w:date="2023-04-15T12:29:00Z">
        <w:r w:rsidRPr="00C01462" w:rsidDel="00483383">
          <w:delText xml:space="preserve">. </w:delText>
        </w:r>
      </w:del>
      <w:r w:rsidR="00100E70" w:rsidRPr="00C01462">
        <w:t xml:space="preserve">Figure </w:t>
      </w:r>
      <w:r w:rsidR="00B43966">
        <w:t>4</w:t>
      </w:r>
      <w:r w:rsidR="00100E70" w:rsidRPr="00C01462">
        <w:t xml:space="preserve"> </w:t>
      </w:r>
      <w:r w:rsidR="002031BC">
        <w:t>and Table 2 summarize the results</w:t>
      </w:r>
      <w:r w:rsidR="009A6815">
        <w:t xml:space="preserve"> compared to the GHGI</w:t>
      </w:r>
      <w:r w:rsidR="00AB00FE">
        <w:t>23</w:t>
      </w:r>
      <w:r w:rsidR="00100E70" w:rsidRPr="00C01462">
        <w:t xml:space="preserve">. </w:t>
      </w:r>
      <w:r w:rsidR="00EE28A0">
        <w:t>L</w:t>
      </w:r>
      <w:r w:rsidR="002031BC">
        <w:t>ivestock, oil and gas, and landfill</w:t>
      </w:r>
      <w:r w:rsidR="00EE28A0">
        <w:t xml:space="preserve">s </w:t>
      </w:r>
      <w:r w:rsidR="00353776">
        <w:t xml:space="preserve">account for </w:t>
      </w:r>
      <w:r w:rsidR="00C57F30">
        <w:t>89</w:t>
      </w:r>
      <w:r w:rsidR="00EE28A0">
        <w:t>% of posterior anthropogenic emissions</w:t>
      </w:r>
      <w:r w:rsidR="00A82233">
        <w:t xml:space="preserve"> and all increase relative to</w:t>
      </w:r>
      <w:r w:rsidR="00EE28A0">
        <w:t xml:space="preserve"> the </w:t>
      </w:r>
      <w:r w:rsidR="00651C18">
        <w:t>GHGI</w:t>
      </w:r>
      <w:r w:rsidR="00AB00FE">
        <w:t>23</w:t>
      </w:r>
      <w:r w:rsidR="005F1E5B">
        <w:t>.</w:t>
      </w:r>
      <w:r w:rsidR="005F1E5B" w:rsidRPr="005F1E5B">
        <w:t xml:space="preserve"> </w:t>
      </w:r>
      <w:r w:rsidR="00EE28A0">
        <w:t xml:space="preserve">We </w:t>
      </w:r>
      <w:r w:rsidR="007305E0">
        <w:t>find a significant decrease from the GHGI</w:t>
      </w:r>
      <w:r w:rsidR="00AB00FE">
        <w:t>23</w:t>
      </w:r>
      <w:r w:rsidR="007305E0">
        <w:t xml:space="preserve">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larger than the values found by</w:t>
      </w:r>
      <w:r w:rsidR="005F1E5B" w:rsidRPr="00C01462">
        <w:t xml:space="preserve"> Lu et al. </w:t>
      </w:r>
      <w:r w:rsidR="00C036BD">
        <w:fldChar w:fldCharType="begin"/>
      </w:r>
      <w:r w:rsidR="00C036BD">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from GOSAT and in situ data. We find a small but significant increase in wetland emissions that is consistent with the large range found by Lu et al. </w:t>
      </w:r>
      <w:r w:rsidR="00C036BD">
        <w:fldChar w:fldCharType="begin"/>
      </w:r>
      <w:r w:rsidR="00C036BD">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However, the</w:t>
      </w:r>
      <w:ins w:id="102" w:author="Hannah Nesser" w:date="2023-04-15T12:39:00Z">
        <w:r w:rsidR="00A66BA3">
          <w:t xml:space="preserve"> </w:t>
        </w:r>
        <w:proofErr w:type="gramStart"/>
        <w:r w:rsidR="00A66BA3">
          <w:t>reduced-rank</w:t>
        </w:r>
      </w:ins>
      <w:proofErr w:type="gramEnd"/>
      <w:r w:rsidR="005F1E5B">
        <w:t xml:space="preserve"> </w:t>
      </w:r>
      <w:r w:rsidR="005F1E5B" w:rsidRPr="00C01462">
        <w:t>observing system</w:t>
      </w:r>
      <w:r w:rsidR="005F1E5B">
        <w:t xml:space="preserve"> </w:t>
      </w:r>
      <w:r w:rsidR="00A82233">
        <w:t xml:space="preserve">only </w:t>
      </w:r>
      <w:del w:id="103" w:author="Hannah Nesser" w:date="2023-04-15T12:40:00Z">
        <w:r w:rsidR="005F1E5B" w:rsidDel="00A66BA3">
          <w:delText xml:space="preserve">constrains </w:delText>
        </w:r>
      </w:del>
      <w:ins w:id="104" w:author="Hannah Nesser" w:date="2023-04-15T12:40:00Z">
        <w:r w:rsidR="00A66BA3">
          <w:t>optimizes</w:t>
        </w:r>
        <w:r w:rsidR="00A66BA3">
          <w:t xml:space="preserve"> </w:t>
        </w:r>
      </w:ins>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South Carolina, Georgia, and eastern Florida</w:t>
      </w:r>
      <w:del w:id="105" w:author="Hannah Nesser" w:date="2023-04-15T12:30:00Z">
        <w:r w:rsidR="005F1E5B" w:rsidRPr="00C01462" w:rsidDel="00483383">
          <w:delText>.</w:delText>
        </w:r>
      </w:del>
      <w:ins w:id="106" w:author="Hannah Nesser" w:date="2023-04-15T12:30:00Z">
        <w:r w:rsidR="00483383" w:rsidRPr="00C01462">
          <w:t>.</w:t>
        </w:r>
        <w:commentRangeStart w:id="107"/>
        <w:commentRangeStart w:id="108"/>
        <w:commentRangeEnd w:id="107"/>
        <w:r w:rsidR="00483383">
          <w:rPr>
            <w:rStyle w:val="CommentReference"/>
          </w:rPr>
          <w:commentReference w:id="107"/>
        </w:r>
      </w:ins>
      <w:commentRangeEnd w:id="108"/>
      <w:ins w:id="109" w:author="Hannah Nesser" w:date="2023-04-15T12:41:00Z">
        <w:r w:rsidR="00A66BA3">
          <w:rPr>
            <w:rStyle w:val="CommentReference"/>
          </w:rPr>
          <w:commentReference w:id="108"/>
        </w:r>
      </w:ins>
    </w:p>
    <w:p w14:paraId="5FC86F27" w14:textId="11270CCA" w:rsidR="002031BC" w:rsidRDefault="002031BC" w:rsidP="000E257D"/>
    <w:p w14:paraId="092B5640" w14:textId="1DFAD63E" w:rsidR="00340707" w:rsidRPr="00340707" w:rsidRDefault="009A6815" w:rsidP="002031BC">
      <w:pPr>
        <w:rPr>
          <w:color w:val="000000" w:themeColor="text1"/>
        </w:rPr>
      </w:pPr>
      <w:r w:rsidRPr="00713109">
        <w:rPr>
          <w:color w:val="000000" w:themeColor="text1"/>
        </w:rPr>
        <w:t>Landfill emissions show the largest relative and absolute increase from the GHGI</w:t>
      </w:r>
      <w:r w:rsidR="00AB00FE">
        <w:rPr>
          <w:color w:val="000000" w:themeColor="text1"/>
        </w:rPr>
        <w:t>23</w:t>
      </w:r>
      <w:r w:rsidRPr="00713109">
        <w:rPr>
          <w:color w:val="000000" w:themeColor="text1"/>
        </w:rPr>
        <w:t xml:space="preserve"> for 2019. We find posterior emissions of 6.9 (6.4 - 7.5)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a </w:t>
      </w:r>
      <w:r w:rsidR="00657399">
        <w:rPr>
          <w:color w:val="000000" w:themeColor="text1"/>
        </w:rPr>
        <w:t>51</w:t>
      </w:r>
      <w:r w:rsidRPr="00713109">
        <w:rPr>
          <w:color w:val="000000" w:themeColor="text1"/>
        </w:rPr>
        <w:t>% increase relative to the GHGI</w:t>
      </w:r>
      <w:r w:rsidR="00AB00FE">
        <w:rPr>
          <w:color w:val="000000" w:themeColor="text1"/>
        </w:rPr>
        <w:t>23</w:t>
      </w:r>
      <w:r w:rsidRPr="00713109">
        <w:rPr>
          <w:color w:val="000000" w:themeColor="text1"/>
        </w:rPr>
        <w:t xml:space="preserve"> estimate of 4.</w:t>
      </w:r>
      <w:r w:rsidR="00657399">
        <w:rPr>
          <w:color w:val="000000" w:themeColor="text1"/>
        </w:rPr>
        <w:t>6</w:t>
      </w:r>
      <w:r w:rsidRPr="00713109">
        <w:rPr>
          <w:color w:val="000000" w:themeColor="text1"/>
        </w:rPr>
        <w:t xml:space="preserve"> (</w:t>
      </w:r>
      <w:r w:rsidR="00D96667">
        <w:rPr>
          <w:color w:val="000000" w:themeColor="text1"/>
        </w:rPr>
        <w:t>3.7</w:t>
      </w:r>
      <w:r w:rsidRPr="00713109">
        <w:rPr>
          <w:color w:val="000000" w:themeColor="text1"/>
        </w:rPr>
        <w:t xml:space="preserve"> -</w:t>
      </w:r>
      <w:r w:rsidR="00D96667">
        <w:rPr>
          <w:color w:val="000000" w:themeColor="text1"/>
        </w:rPr>
        <w:t xml:space="preserve"> 5.8</w:t>
      </w:r>
      <w:r w:rsidRPr="00713109">
        <w:rPr>
          <w:color w:val="000000" w:themeColor="text1"/>
        </w:rPr>
        <w:t xml:space="preserve">)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Lu et al. </w:t>
      </w:r>
      <w:r w:rsidRPr="00713109">
        <w:fldChar w:fldCharType="begin"/>
      </w:r>
      <w:r w:rsidRPr="00713109">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713109">
        <w:rPr>
          <w:rFonts w:ascii="Cambria Math" w:hAnsi="Cambria Math" w:cs="Cambria Math"/>
        </w:rPr>
        <w:instrText>∘</w:instrText>
      </w:r>
      <w:r w:rsidRPr="00713109">
        <w:instrText>×0.625</w:instrText>
      </w:r>
      <w:r w:rsidRPr="00713109">
        <w:rPr>
          <w:rFonts w:ascii="Cambria Math" w:hAnsi="Cambria Math" w:cs="Cambria Math"/>
        </w:rPr>
        <w:instrText>∘</w:instrText>
      </w:r>
      <w:r w:rsidRPr="00713109">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713109">
        <w:fldChar w:fldCharType="separate"/>
      </w:r>
      <w:r w:rsidRPr="00713109">
        <w:rPr>
          <w:noProof/>
        </w:rPr>
        <w:t>(2022)</w:t>
      </w:r>
      <w:r w:rsidRPr="00713109">
        <w:fldChar w:fldCharType="end"/>
      </w:r>
      <w:r w:rsidRPr="00713109">
        <w:rPr>
          <w:color w:val="000000" w:themeColor="text1"/>
        </w:rPr>
        <w:t xml:space="preserve"> found similar posterior landfill emissions of 7.5 (5.9 - 7.7)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for 2017. </w:t>
      </w:r>
      <w:r w:rsidR="00265893" w:rsidRPr="0078584E">
        <w:rPr>
          <w:color w:val="000000" w:themeColor="text1"/>
        </w:rPr>
        <w:t xml:space="preserve">We attribute the </w:t>
      </w:r>
      <w:r w:rsidR="005E4B4C">
        <w:rPr>
          <w:color w:val="000000" w:themeColor="text1"/>
        </w:rPr>
        <w:t>GHGI</w:t>
      </w:r>
      <w:r w:rsidR="00AB00FE">
        <w:rPr>
          <w:color w:val="000000" w:themeColor="text1"/>
        </w:rPr>
        <w:t>23</w:t>
      </w:r>
      <w:r w:rsidR="00A17685" w:rsidRPr="0078584E">
        <w:rPr>
          <w:color w:val="000000" w:themeColor="text1"/>
        </w:rPr>
        <w:t xml:space="preserve"> underestimate </w:t>
      </w:r>
      <w:r w:rsidR="00265893" w:rsidRPr="0078584E">
        <w:rPr>
          <w:color w:val="000000" w:themeColor="text1"/>
        </w:rPr>
        <w:t xml:space="preserve">to </w:t>
      </w:r>
      <w:r w:rsidR="00D737D6" w:rsidRPr="0078584E">
        <w:rPr>
          <w:color w:val="000000" w:themeColor="text1"/>
        </w:rPr>
        <w:t xml:space="preserve">two </w:t>
      </w:r>
      <w:r w:rsidR="000760BB" w:rsidRPr="0078584E">
        <w:rPr>
          <w:color w:val="000000" w:themeColor="text1"/>
        </w:rPr>
        <w:t>components</w:t>
      </w:r>
      <w:r w:rsidR="00265893" w:rsidRPr="0078584E">
        <w:rPr>
          <w:color w:val="000000" w:themeColor="text1"/>
        </w:rPr>
        <w:t xml:space="preserve"> </w:t>
      </w:r>
      <w:r w:rsidR="000760BB" w:rsidRPr="0078584E">
        <w:rPr>
          <w:color w:val="000000" w:themeColor="text1"/>
        </w:rPr>
        <w:t xml:space="preserve">of </w:t>
      </w:r>
      <w:r w:rsidR="00265893" w:rsidRPr="0078584E">
        <w:rPr>
          <w:color w:val="000000" w:themeColor="text1"/>
        </w:rPr>
        <w:t>inventory methodologies</w:t>
      </w:r>
      <w:r w:rsidR="005E4B4C">
        <w:rPr>
          <w:color w:val="000000" w:themeColor="text1"/>
        </w:rPr>
        <w:t xml:space="preserve"> for landfill emissions</w:t>
      </w:r>
      <w:r w:rsidR="00460C3A">
        <w:rPr>
          <w:color w:val="000000" w:themeColor="text1"/>
        </w:rPr>
        <w:t>, which we discuss in detail in Section 3.2</w:t>
      </w:r>
      <w:r w:rsidR="00265893" w:rsidRPr="0078584E">
        <w:rPr>
          <w:color w:val="000000" w:themeColor="text1"/>
        </w:rPr>
        <w:t xml:space="preserve">. </w:t>
      </w:r>
      <w:r w:rsidR="006A20A7" w:rsidRPr="0078584E">
        <w:rPr>
          <w:color w:val="000000" w:themeColor="text1"/>
        </w:rPr>
        <w:t>First, for landfills with gas recovery systems, the GHGI</w:t>
      </w:r>
      <w:r w:rsidR="00AB00FE">
        <w:rPr>
          <w:color w:val="000000" w:themeColor="text1"/>
        </w:rPr>
        <w:t>23</w:t>
      </w:r>
      <w:r w:rsidR="006A20A7" w:rsidRPr="0078584E">
        <w:rPr>
          <w:color w:val="000000" w:themeColor="text1"/>
        </w:rPr>
        <w:t xml:space="preserve"> </w:t>
      </w:r>
      <w:r w:rsidR="005E4B4C">
        <w:rPr>
          <w:color w:val="000000" w:themeColor="text1"/>
        </w:rPr>
        <w:t>uses</w:t>
      </w:r>
      <w:r w:rsidR="006A20A7" w:rsidRPr="0078584E">
        <w:rPr>
          <w:color w:val="000000" w:themeColor="text1"/>
        </w:rPr>
        <w:t xml:space="preserve"> reported emissions from the GHGRP </w:t>
      </w:r>
      <w:r w:rsidR="00460C3A" w:rsidRPr="0078584E">
        <w:rPr>
          <w:color w:val="000000" w:themeColor="text1"/>
        </w:rPr>
        <w:t xml:space="preserve">that </w:t>
      </w:r>
      <w:r w:rsidR="00460C3A">
        <w:rPr>
          <w:color w:val="000000" w:themeColor="text1"/>
        </w:rPr>
        <w:t>assume</w:t>
      </w:r>
      <w:r w:rsidR="00460C3A" w:rsidRPr="0078584E">
        <w:rPr>
          <w:color w:val="000000" w:themeColor="text1"/>
        </w:rPr>
        <w:t xml:space="preserve"> too-high collection efficiencies.</w:t>
      </w:r>
      <w:r w:rsidR="006A20A7" w:rsidRPr="0078584E">
        <w:rPr>
          <w:color w:val="000000" w:themeColor="text1"/>
        </w:rPr>
        <w:t xml:space="preserve"> Second</w:t>
      </w:r>
      <w:r w:rsidR="00265893" w:rsidRPr="0078584E">
        <w:rPr>
          <w:color w:val="000000" w:themeColor="text1"/>
        </w:rPr>
        <w:t>, the GHGI</w:t>
      </w:r>
      <w:r w:rsidR="00AB00FE">
        <w:rPr>
          <w:color w:val="000000" w:themeColor="text1"/>
        </w:rPr>
        <w:t>23</w:t>
      </w:r>
      <w:r w:rsidR="00265893" w:rsidRPr="0078584E">
        <w:rPr>
          <w:color w:val="000000" w:themeColor="text1"/>
        </w:rPr>
        <w:t xml:space="preserve"> does not account for site-specific operation</w:t>
      </w:r>
      <w:r w:rsidR="00353776">
        <w:rPr>
          <w:color w:val="000000" w:themeColor="text1"/>
        </w:rPr>
        <w:t>s</w:t>
      </w:r>
      <w:r w:rsidR="00265893" w:rsidRPr="0078584E">
        <w:rPr>
          <w:color w:val="000000" w:themeColor="text1"/>
        </w:rPr>
        <w:t xml:space="preserve"> that may produce </w:t>
      </w:r>
      <w:r w:rsidR="006A20A7" w:rsidRPr="0078584E">
        <w:rPr>
          <w:color w:val="000000" w:themeColor="text1"/>
        </w:rPr>
        <w:t xml:space="preserve">anomalous </w:t>
      </w:r>
      <w:r w:rsidR="00265893" w:rsidRPr="0078584E">
        <w:rPr>
          <w:color w:val="000000" w:themeColor="text1"/>
        </w:rPr>
        <w:t>emissions.</w:t>
      </w:r>
    </w:p>
    <w:p w14:paraId="1E382032" w14:textId="6A37D1F0" w:rsidR="000760BB" w:rsidRDefault="000760BB" w:rsidP="002031BC"/>
    <w:p w14:paraId="0CAFA586" w14:textId="10927D5F" w:rsidR="0030202A" w:rsidRPr="00713109" w:rsidRDefault="000760BB" w:rsidP="0030202A">
      <w:r w:rsidRPr="00C01462">
        <w:lastRenderedPageBreak/>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r w:rsidR="00AB00FE">
        <w:t>23</w:t>
      </w:r>
      <w:r w:rsidR="001E1628">
        <w:t xml:space="preserve"> </w:t>
      </w:r>
      <w:r w:rsidR="001E1628" w:rsidRPr="0078584E">
        <w:rPr>
          <w:color w:val="000000" w:themeColor="text1"/>
        </w:rPr>
        <w:t xml:space="preserve">estimate of </w:t>
      </w:r>
      <w:r w:rsidRPr="0078584E">
        <w:rPr>
          <w:color w:val="000000" w:themeColor="text1"/>
        </w:rPr>
        <w:t>2.1 (</w:t>
      </w:r>
      <w:r w:rsidR="00D96667">
        <w:rPr>
          <w:color w:val="000000" w:themeColor="text1"/>
        </w:rPr>
        <w:t>1.9</w:t>
      </w:r>
      <w:r w:rsidR="00846FB9" w:rsidRPr="0078584E">
        <w:rPr>
          <w:color w:val="000000" w:themeColor="text1"/>
        </w:rPr>
        <w:t xml:space="preserve"> </w:t>
      </w:r>
      <w:r w:rsidR="00D96667">
        <w:rPr>
          <w:color w:val="000000" w:themeColor="text1"/>
        </w:rPr>
        <w:t>-</w:t>
      </w:r>
      <w:r w:rsidR="00846FB9" w:rsidRPr="0078584E">
        <w:rPr>
          <w:color w:val="000000" w:themeColor="text1"/>
        </w:rPr>
        <w:t xml:space="preserve"> </w:t>
      </w:r>
      <w:r w:rsidR="00D96667">
        <w:rPr>
          <w:color w:val="000000" w:themeColor="text1"/>
        </w:rPr>
        <w:t>2.5</w:t>
      </w:r>
      <w:r w:rsidR="00846FB9" w:rsidRPr="0078584E">
        <w:rPr>
          <w:color w:val="000000" w:themeColor="text1"/>
        </w:rPr>
        <w:t xml:space="preserve">) </w:t>
      </w:r>
      <w:proofErr w:type="spellStart"/>
      <w:r w:rsidR="00846FB9" w:rsidRPr="0078584E">
        <w:rPr>
          <w:color w:val="000000" w:themeColor="text1"/>
        </w:rPr>
        <w:t>Tg</w:t>
      </w:r>
      <w:proofErr w:type="spellEnd"/>
      <w:r w:rsidR="00846FB9" w:rsidRPr="0078584E">
        <w:rPr>
          <w:color w:val="000000" w:themeColor="text1"/>
        </w:rPr>
        <w:t xml:space="preserve"> a</w:t>
      </w:r>
      <w:r w:rsidR="00846FB9" w:rsidRPr="0078584E">
        <w:rPr>
          <w:color w:val="000000" w:themeColor="text1"/>
          <w:vertAlign w:val="superscript"/>
        </w:rPr>
        <w:t>-1</w:t>
      </w:r>
      <w:r w:rsidR="001E1628" w:rsidRPr="0078584E">
        <w:rPr>
          <w:color w:val="000000" w:themeColor="text1"/>
        </w:rPr>
        <w:t>.</w:t>
      </w:r>
      <w:r w:rsidRPr="0078584E">
        <w:rPr>
          <w:color w:val="000000" w:themeColor="text1"/>
        </w:rPr>
        <w:t xml:space="preserve"> L</w:t>
      </w:r>
      <w:r>
        <w:t xml:space="preserve">u et al. </w:t>
      </w:r>
      <w:r w:rsidR="00C036BD">
        <w:fldChar w:fldCharType="begin"/>
      </w:r>
      <w:r w:rsidR="00C036BD">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t xml:space="preserve">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rsidR="00FA6026">
        <w:t xml:space="preserve">, and Worden et al. </w:t>
      </w:r>
      <w:r w:rsidR="00343D26">
        <w:fldChar w:fldCharType="begin"/>
      </w:r>
      <w:r w:rsidR="00343D26">
        <w:instrText xml:space="preserve"> ADDIN ZOTERO_ITEM CSL_CITATION {"citationID":"3L4aTP6v","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43D26">
        <w:rPr>
          <w:rFonts w:ascii="Cambria Math" w:hAnsi="Cambria Math" w:cs="Cambria Math"/>
        </w:rPr>
        <w:instrText>∘</w:instrText>
      </w:r>
      <w:r w:rsidR="00343D26">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43D26">
        <w:rPr>
          <w:rFonts w:ascii="Cambria Math" w:hAnsi="Cambria Math" w:cs="Cambria Math"/>
        </w:rPr>
        <w:instrText>∼</w:instrText>
      </w:r>
      <w:r w:rsidR="00343D26">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FA6026">
        <w:t xml:space="preserve"> found similar values of 2.8 ± 0.4 </w:t>
      </w:r>
      <w:proofErr w:type="spellStart"/>
      <w:r w:rsidR="00FA6026" w:rsidRPr="0078584E">
        <w:rPr>
          <w:color w:val="000000" w:themeColor="text1"/>
        </w:rPr>
        <w:t>Tg</w:t>
      </w:r>
      <w:proofErr w:type="spellEnd"/>
      <w:r w:rsidR="00FA6026" w:rsidRPr="0078584E">
        <w:rPr>
          <w:color w:val="000000" w:themeColor="text1"/>
        </w:rPr>
        <w:t xml:space="preserve"> a</w:t>
      </w:r>
      <w:r w:rsidR="00FA6026" w:rsidRPr="0078584E">
        <w:rPr>
          <w:color w:val="000000" w:themeColor="text1"/>
          <w:vertAlign w:val="superscript"/>
        </w:rPr>
        <w:t>-1</w:t>
      </w:r>
      <w:r w:rsidR="00FA6026" w:rsidRPr="000D69F4">
        <w:rPr>
          <w:color w:val="000000" w:themeColor="text1"/>
        </w:rPr>
        <w:t xml:space="preserve"> </w:t>
      </w:r>
      <w:r w:rsidR="00FA6026">
        <w:rPr>
          <w:color w:val="000000" w:themeColor="text1"/>
        </w:rPr>
        <w:t xml:space="preserve">for 2019. These results </w:t>
      </w:r>
      <w:r w:rsidR="00E00F2D">
        <w:t xml:space="preserve">are </w:t>
      </w:r>
      <w:proofErr w:type="gramStart"/>
      <w:r w:rsidR="006B684D">
        <w:t>similar to</w:t>
      </w:r>
      <w:proofErr w:type="gramEnd"/>
      <w:r w:rsidR="006B684D">
        <w:t xml:space="preserve"> </w:t>
      </w:r>
      <w:r w:rsidR="0038533B">
        <w:t>GHGI</w:t>
      </w:r>
      <w:r w:rsidR="00AB00FE">
        <w:t>23</w:t>
      </w:r>
      <w:r w:rsidR="0038533B">
        <w:t xml:space="preserve"> estimates for 2012</w:t>
      </w:r>
      <w:r w:rsidR="006B684D">
        <w:t xml:space="preserve">, which is consistent with the </w:t>
      </w:r>
      <w:r w:rsidR="00F7728D">
        <w:t>smaller</w:t>
      </w:r>
      <w:r w:rsidR="006B684D">
        <w:t xml:space="preserve"> constraint provided by </w:t>
      </w:r>
      <w:r w:rsidR="00F7728D">
        <w:t>GOSAT</w:t>
      </w:r>
      <w:r w:rsidR="006B684D">
        <w:t xml:space="preserve"> </w:t>
      </w:r>
      <w:r w:rsidR="00F7728D">
        <w:t>for coal emissions in both these studies compared to our work</w:t>
      </w:r>
      <w:r w:rsidR="00B300C4">
        <w:t xml:space="preserve"> as measured by the averaging kernel sensitivities</w:t>
      </w:r>
      <w:r w:rsidR="0030202A" w:rsidRPr="00713109">
        <w:t xml:space="preserve">. Our lower estimate better reflects the 30% decrease in CONUS coal production from 2012 to 2019 </w:t>
      </w:r>
      <w:r w:rsidR="0030202A" w:rsidRPr="00713109">
        <w:fldChar w:fldCharType="begin"/>
      </w:r>
      <w:r w:rsidR="0030202A" w:rsidRPr="00713109">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 which is also shown in the 30% decrease in GHGI</w:t>
      </w:r>
      <w:r w:rsidR="00AB00FE">
        <w:t>23</w:t>
      </w:r>
      <w:r w:rsidR="0030202A" w:rsidRPr="00713109">
        <w:t xml:space="preserve"> coal emissions over the same period </w:t>
      </w:r>
      <w:r w:rsidR="0030202A" w:rsidRPr="00713109">
        <w:fldChar w:fldCharType="begin"/>
      </w:r>
      <w:r w:rsidR="00343D26">
        <w:instrText xml:space="preserve"> ADDIN ZOTERO_ITEM CSL_CITATION {"citationID":"DGoIpYDD","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0202A" w:rsidRPr="00713109">
        <w:fldChar w:fldCharType="separate"/>
      </w:r>
      <w:r w:rsidR="00343D26">
        <w:rPr>
          <w:noProof/>
        </w:rPr>
        <w:t>(EPA, 2023)</w:t>
      </w:r>
      <w:r w:rsidR="0030202A" w:rsidRPr="00713109">
        <w:fldChar w:fldCharType="end"/>
      </w:r>
      <w:r w:rsidR="0030202A" w:rsidRPr="00713109">
        <w:t xml:space="preserve">. As expected, emissions correlate with underground coal mining: Appalachia generated 56% of </w:t>
      </w:r>
      <w:r w:rsidR="006651EC">
        <w:t xml:space="preserve">U.S. </w:t>
      </w:r>
      <w:r w:rsidR="0030202A" w:rsidRPr="00713109">
        <w:t>coal from underground mines in 2019 and 64% of posterior emissions</w:t>
      </w:r>
      <w:r w:rsidR="00151A2E">
        <w:t xml:space="preserve"> from coal</w:t>
      </w:r>
      <w:r w:rsidR="0030202A" w:rsidRPr="00713109">
        <w:t xml:space="preserve">, while the Illinois Basin yielded 30% of </w:t>
      </w:r>
      <w:r w:rsidR="006651EC">
        <w:t xml:space="preserve">U.S. </w:t>
      </w:r>
      <w:r w:rsidR="0030202A" w:rsidRPr="00713109">
        <w:t xml:space="preserve">underground coal and 20% of posterior emissions </w:t>
      </w:r>
      <w:r w:rsidR="0030202A" w:rsidRPr="00713109">
        <w:fldChar w:fldCharType="begin"/>
      </w:r>
      <w:r w:rsidR="0030202A" w:rsidRPr="00713109">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w:t>
      </w:r>
    </w:p>
    <w:p w14:paraId="7A278902" w14:textId="77777777" w:rsidR="0030202A" w:rsidRDefault="0030202A" w:rsidP="0030202A"/>
    <w:p w14:paraId="11EE644B" w14:textId="0EEB0AE0" w:rsidR="00466F42" w:rsidRPr="00713109" w:rsidRDefault="002031BC" w:rsidP="00466F42">
      <w:r w:rsidRPr="00C01462">
        <w:t xml:space="preserve">Livestock emissions show </w:t>
      </w:r>
      <w:r>
        <w:t>broad agreement with the GHGI</w:t>
      </w:r>
      <w:r w:rsidR="00AB00FE">
        <w:t>23</w:t>
      </w:r>
      <w:r>
        <w:t>,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rsidR="00093C51">
        <w:t>n</w:t>
      </w:r>
      <w:r>
        <w:t xml:space="preserve"> 11% </w:t>
      </w:r>
      <w:r w:rsidRPr="00C01462">
        <w:t xml:space="preserve">increase from </w:t>
      </w:r>
      <w:r>
        <w:t xml:space="preserve">the </w:t>
      </w:r>
      <w:r w:rsidRPr="00C01462">
        <w:t>GHGI</w:t>
      </w:r>
      <w:r w:rsidR="00AB00FE">
        <w:t>23</w:t>
      </w:r>
      <w:r>
        <w:t xml:space="preserve"> </w:t>
      </w:r>
      <w:r w:rsidRPr="0078584E">
        <w:rPr>
          <w:color w:val="000000" w:themeColor="text1"/>
        </w:rPr>
        <w:t>estimate of 9.4 (</w:t>
      </w:r>
      <w:r w:rsidR="00D96667">
        <w:rPr>
          <w:color w:val="000000" w:themeColor="text1"/>
        </w:rPr>
        <w:t>8.5</w:t>
      </w:r>
      <w:r w:rsidRPr="0078584E">
        <w:rPr>
          <w:color w:val="000000" w:themeColor="text1"/>
        </w:rPr>
        <w:t xml:space="preserve"> </w:t>
      </w:r>
      <w:r w:rsidR="00D96667">
        <w:rPr>
          <w:color w:val="000000" w:themeColor="text1"/>
        </w:rPr>
        <w:t>-</w:t>
      </w:r>
      <w:r w:rsidRPr="0078584E">
        <w:rPr>
          <w:color w:val="000000" w:themeColor="text1"/>
        </w:rPr>
        <w:t xml:space="preserve"> </w:t>
      </w:r>
      <w:r w:rsidR="00D96667">
        <w:rPr>
          <w:color w:val="000000" w:themeColor="text1"/>
        </w:rPr>
        <w:t>10.7</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et al. </w:t>
      </w:r>
      <w:r w:rsidR="00C036BD">
        <w:fldChar w:fldCharType="begin"/>
      </w:r>
      <w:r w:rsidR="00C036BD">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sidR="005E4B4C">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w:t>
      </w:r>
      <w:r w:rsidR="00A3467D">
        <w:rPr>
          <w:color w:val="000000" w:themeColor="text1"/>
        </w:rPr>
        <w:t xml:space="preserve">, and Worden et al. </w:t>
      </w:r>
      <w:r w:rsidR="00343D26">
        <w:fldChar w:fldCharType="begin"/>
      </w:r>
      <w:r w:rsidR="0035679F">
        <w:instrText xml:space="preserve"> ADDIN ZOTERO_ITEM CSL_CITATION {"citationID":"SnDBoeVq","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5679F">
        <w:rPr>
          <w:rFonts w:ascii="Cambria Math" w:hAnsi="Cambria Math" w:cs="Cambria Math"/>
        </w:rPr>
        <w:instrText>∘</w:instrText>
      </w:r>
      <w:r w:rsidR="0035679F">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5679F">
        <w:rPr>
          <w:rFonts w:ascii="Cambria Math" w:hAnsi="Cambria Math" w:cs="Cambria Math"/>
        </w:rPr>
        <w:instrText>∼</w:instrText>
      </w:r>
      <w:r w:rsidR="0035679F">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A3467D">
        <w:rPr>
          <w:color w:val="000000" w:themeColor="text1"/>
        </w:rPr>
        <w:t xml:space="preserve"> found similar values of 9.9</w:t>
      </w:r>
      <w:r w:rsidR="00A3467D">
        <w:t xml:space="preserve"> ± 0.4 </w:t>
      </w:r>
      <w:proofErr w:type="spellStart"/>
      <w:r w:rsidR="00A3467D" w:rsidRPr="0078584E">
        <w:rPr>
          <w:color w:val="000000" w:themeColor="text1"/>
        </w:rPr>
        <w:t>Tg</w:t>
      </w:r>
      <w:proofErr w:type="spellEnd"/>
      <w:r w:rsidR="00A3467D" w:rsidRPr="0078584E">
        <w:rPr>
          <w:color w:val="000000" w:themeColor="text1"/>
        </w:rPr>
        <w:t xml:space="preserve"> a</w:t>
      </w:r>
      <w:r w:rsidR="00A3467D" w:rsidRPr="0078584E">
        <w:rPr>
          <w:color w:val="000000" w:themeColor="text1"/>
          <w:vertAlign w:val="superscript"/>
        </w:rPr>
        <w:t>-1</w:t>
      </w:r>
      <w:r w:rsidR="00A3467D" w:rsidRPr="000D69F4">
        <w:rPr>
          <w:color w:val="000000" w:themeColor="text1"/>
        </w:rPr>
        <w:t xml:space="preserve"> </w:t>
      </w:r>
      <w:r w:rsidR="00A3467D">
        <w:rPr>
          <w:color w:val="000000" w:themeColor="text1"/>
        </w:rPr>
        <w:t>for 2019.</w:t>
      </w:r>
      <w:r w:rsidRPr="00C01462">
        <w:rPr>
          <w:color w:val="000000" w:themeColor="text1"/>
        </w:rPr>
        <w:t xml:space="preserve"> </w:t>
      </w:r>
      <w:r w:rsidRPr="00C01462">
        <w:t xml:space="preserve">Yu et al. </w:t>
      </w:r>
      <w:r w:rsidR="00C036BD">
        <w:fldChar w:fldCharType="begin"/>
      </w:r>
      <w:r w:rsidR="00B9317E">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B9317E">
        <w:rPr>
          <w:rFonts w:ascii="Cambria Math" w:hAnsi="Cambria Math" w:cs="Cambria Math"/>
        </w:rPr>
        <w:instrText>∼</w:instrText>
      </w:r>
      <w:r w:rsidR="00B9317E">
        <w:instrText xml:space="preserve"> 25 % higher during summer and winter. Spatial analysis further shows good top-down and bottom-up agreement for beef facilities (with mainly enteric emissions) but larger (</w:instrText>
      </w:r>
      <w:r w:rsidR="00B9317E">
        <w:rPr>
          <w:rFonts w:ascii="Cambria Math" w:hAnsi="Cambria Math" w:cs="Cambria Math"/>
        </w:rPr>
        <w:instrText>∼</w:instrText>
      </w:r>
      <w:r w:rsidR="00B9317E">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sidR="00C036BD">
        <w:fldChar w:fldCharType="separate"/>
      </w:r>
      <w:r w:rsidR="00B9317E">
        <w:rPr>
          <w:noProof/>
        </w:rPr>
        <w:t>(2021)</w:t>
      </w:r>
      <w:r w:rsidR="00C036BD">
        <w:fldChar w:fldCharType="end"/>
      </w:r>
      <w:r w:rsidRPr="00C01462">
        <w:t xml:space="preserve"> conducted a seasonal inversion of aircraft observations over the north central </w:t>
      </w:r>
      <w:r w:rsidR="005F1E5B">
        <w:t>U.S.</w:t>
      </w:r>
      <w:r w:rsidRPr="00C01462">
        <w:t xml:space="preserve"> and south central Canada</w:t>
      </w:r>
      <w:r w:rsidR="0076397B">
        <w:t xml:space="preserve"> for 2017 to 2018</w:t>
      </w:r>
      <w:r w:rsidRPr="00C01462">
        <w:t xml:space="preserve"> </w:t>
      </w:r>
      <w:r w:rsidR="005E4B4C">
        <w:t>and found</w:t>
      </w:r>
      <w:r w:rsidRPr="00C01462">
        <w:t xml:space="preserve"> mean posterior livestock emissions of 5.5 (5.1 </w:t>
      </w:r>
      <w:r w:rsidR="00267670">
        <w:t>-</w:t>
      </w:r>
      <w:r w:rsidRPr="00C01462">
        <w:t xml:space="preserve"> 6.2) </w:t>
      </w:r>
      <w:proofErr w:type="spellStart"/>
      <w:r w:rsidR="00E06925" w:rsidRPr="00C01462">
        <w:t>Tg</w:t>
      </w:r>
      <w:proofErr w:type="spellEnd"/>
      <w:r w:rsidR="00E06925" w:rsidRPr="00C01462">
        <w:t xml:space="preserve"> a</w:t>
      </w:r>
      <w:r w:rsidR="00E06925" w:rsidRPr="00C01462">
        <w:rPr>
          <w:vertAlign w:val="superscript"/>
        </w:rPr>
        <w:t>-1</w:t>
      </w:r>
      <w:r w:rsidR="00E06925" w:rsidRPr="00C01462">
        <w:t xml:space="preserve">, </w:t>
      </w:r>
      <w:r w:rsidR="00E06925">
        <w:t xml:space="preserve">which </w:t>
      </w:r>
      <w:r w:rsidRPr="00C01462">
        <w:t>agrees with ou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r w:rsidR="00AB00FE">
        <w:t>23</w:t>
      </w:r>
      <w:r w:rsidR="00733FDE">
        <w:t xml:space="preserve"> livestock estimates</w:t>
      </w:r>
      <w:r>
        <w:t xml:space="preserve">, we find </w:t>
      </w:r>
      <w:r w:rsidR="00733FDE">
        <w:t>a significant increase in</w:t>
      </w:r>
      <w:r>
        <w:t xml:space="preserve"> manure management emissions</w:t>
      </w:r>
      <w:r w:rsidR="00733FDE">
        <w:t xml:space="preserve"> from 2.3 </w:t>
      </w:r>
      <w:r w:rsidR="00D96667">
        <w:t xml:space="preserve">(1.9 - 2.8)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w:t>
      </w:r>
      <w:r w:rsidR="000B692B">
        <w:t xml:space="preserve"> (2.9 - 3.2)</w:t>
      </w:r>
      <w:r w:rsidR="00733FDE">
        <w:t xml:space="preserve"> </w:t>
      </w:r>
      <w:proofErr w:type="spellStart"/>
      <w:r w:rsidR="00733FDE" w:rsidRPr="00C01462">
        <w:t>Tg</w:t>
      </w:r>
      <w:proofErr w:type="spellEnd"/>
      <w:r w:rsidR="00733FDE" w:rsidRPr="00C01462">
        <w:t xml:space="preserve"> a</w:t>
      </w:r>
      <w:r w:rsidR="00733FDE" w:rsidRPr="00C01462">
        <w:rPr>
          <w:vertAlign w:val="superscript"/>
        </w:rPr>
        <w:t>-1</w:t>
      </w:r>
      <w:r w:rsidR="00733FDE">
        <w:t>, which would almost entirely explain the observed discrepancy between the mean GHGI</w:t>
      </w:r>
      <w:r w:rsidR="00AB00FE">
        <w:t>23</w:t>
      </w:r>
      <w:r w:rsidR="00733FDE">
        <w:t xml:space="preserve"> and posterior emissions. </w:t>
      </w:r>
      <w:r w:rsidR="00A10FEF">
        <w:t xml:space="preserve">The increase in manure management emissions is concentrated over the California Central Valley, northern Iowa, and Sampson and Duplin Counties in North Carolina. </w:t>
      </w:r>
      <w:r w:rsidR="00283CCD">
        <w:t xml:space="preserve">California is home to more dairy cattle than any other state, </w:t>
      </w:r>
      <w:r w:rsidR="00A10FEF">
        <w:t>Iowa is the largest pork-producing state</w:t>
      </w:r>
      <w:r w:rsidR="00283CCD">
        <w:t>,</w:t>
      </w:r>
      <w:r w:rsidR="00A10FEF">
        <w:t xml:space="preserve"> and Sampson and Duplin Counties are the two largest pork-producing counties in CONUS </w:t>
      </w:r>
      <w:r w:rsidR="001C0ED0">
        <w:fldChar w:fldCharType="begin"/>
      </w:r>
      <w:r w:rsidR="001C0ED0">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rsidR="001C0ED0">
        <w:fldChar w:fldCharType="separate"/>
      </w:r>
      <w:r w:rsidR="001C0ED0">
        <w:rPr>
          <w:noProof/>
        </w:rPr>
        <w:t>(USDA, 2019)</w:t>
      </w:r>
      <w:r w:rsidR="001C0ED0">
        <w:fldChar w:fldCharType="end"/>
      </w:r>
      <w:r w:rsidR="00A10FEF">
        <w:t xml:space="preserve">. </w:t>
      </w:r>
      <w:r w:rsidR="005F11CA">
        <w:t>W</w:t>
      </w:r>
      <w:r w:rsidR="00A10FEF">
        <w:t xml:space="preserve">e find no correlation between our inferred increase and </w:t>
      </w:r>
      <w:r w:rsidR="001164B8">
        <w:t xml:space="preserve">dairy cattle or </w:t>
      </w:r>
      <w:r w:rsidR="00A10FEF">
        <w:t>hog populations</w:t>
      </w:r>
      <w:r w:rsidR="005F11CA">
        <w:t>, which could reflect variability in manure management practices</w:t>
      </w:r>
      <w:r w:rsidR="00466F42" w:rsidRPr="00713109">
        <w:t>.</w:t>
      </w:r>
    </w:p>
    <w:p w14:paraId="24259D34" w14:textId="77777777" w:rsidR="007869AF" w:rsidRPr="00C01462" w:rsidRDefault="007869AF" w:rsidP="007869AF"/>
    <w:p w14:paraId="63AFCBA9" w14:textId="09AB2D6E" w:rsidR="00B565D3" w:rsidRPr="007F401D" w:rsidRDefault="002031BC" w:rsidP="00B33A0E">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w:t>
      </w:r>
      <w:r>
        <w:t xml:space="preserve"> </w:t>
      </w:r>
      <w:r w:rsidR="001E733A">
        <w:t>12</w:t>
      </w:r>
      <w:r>
        <w:t xml:space="preserve">% </w:t>
      </w:r>
      <w:r w:rsidRPr="00C01462">
        <w:t xml:space="preserve">increase from </w:t>
      </w:r>
      <w:r>
        <w:t xml:space="preserve">the </w:t>
      </w:r>
      <w:r w:rsidRPr="0078584E">
        <w:rPr>
          <w:color w:val="000000" w:themeColor="text1"/>
        </w:rPr>
        <w:t>GHGI</w:t>
      </w:r>
      <w:r w:rsidR="00AB00FE">
        <w:rPr>
          <w:color w:val="000000" w:themeColor="text1"/>
        </w:rPr>
        <w:t>23</w:t>
      </w:r>
      <w:r w:rsidRPr="0078584E">
        <w:rPr>
          <w:color w:val="000000" w:themeColor="text1"/>
        </w:rPr>
        <w:t xml:space="preserve"> estimate of </w:t>
      </w:r>
      <w:r w:rsidR="001E733A">
        <w:rPr>
          <w:color w:val="000000" w:themeColor="text1"/>
        </w:rPr>
        <w:t>9.3</w:t>
      </w:r>
      <w:r w:rsidR="00AF44EC" w:rsidRPr="0078584E">
        <w:rPr>
          <w:color w:val="000000" w:themeColor="text1"/>
        </w:rPr>
        <w:t xml:space="preserve"> </w:t>
      </w:r>
      <w:r w:rsidRPr="0078584E">
        <w:rPr>
          <w:color w:val="000000" w:themeColor="text1"/>
        </w:rPr>
        <w:t>(</w:t>
      </w:r>
      <w:r w:rsidR="009A0EBD">
        <w:rPr>
          <w:color w:val="000000" w:themeColor="text1"/>
        </w:rPr>
        <w:t>8.1</w:t>
      </w:r>
      <w:r w:rsidRPr="0078584E">
        <w:rPr>
          <w:color w:val="000000" w:themeColor="text1"/>
        </w:rPr>
        <w:t xml:space="preserve"> </w:t>
      </w:r>
      <w:r w:rsidR="009A0EBD">
        <w:rPr>
          <w:color w:val="000000" w:themeColor="text1"/>
        </w:rPr>
        <w:t>-</w:t>
      </w:r>
      <w:r w:rsidRPr="0078584E">
        <w:rPr>
          <w:color w:val="000000" w:themeColor="text1"/>
        </w:rPr>
        <w:t xml:space="preserve"> </w:t>
      </w:r>
      <w:r w:rsidR="009A0EBD">
        <w:rPr>
          <w:color w:val="000000" w:themeColor="text1"/>
        </w:rPr>
        <w:t>10.6</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w:t>
      </w:r>
      <w:r w:rsidR="00C036BD">
        <w:fldChar w:fldCharType="begin"/>
      </w:r>
      <w:r w:rsidR="00C036BD">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w:t>
      </w:r>
      <w:r w:rsidR="008F68A4">
        <w:t xml:space="preserve">, and Lu et al. (2023) </w:t>
      </w:r>
      <w:r w:rsidR="003C464A">
        <w:t>used the same inversion framework</w:t>
      </w:r>
      <w:r w:rsidR="00D460BB">
        <w:t xml:space="preserve"> to find</w:t>
      </w:r>
      <w:r w:rsidR="008F68A4">
        <w:t xml:space="preserve"> even larger total oil and gas emissions of 15.6 (12.8 - 17.1) </w:t>
      </w:r>
      <w:proofErr w:type="spellStart"/>
      <w:r w:rsidR="008F68A4" w:rsidRPr="0078584E">
        <w:rPr>
          <w:color w:val="000000" w:themeColor="text1"/>
        </w:rPr>
        <w:t>Tg</w:t>
      </w:r>
      <w:proofErr w:type="spellEnd"/>
      <w:r w:rsidR="008F68A4" w:rsidRPr="0078584E">
        <w:rPr>
          <w:color w:val="000000" w:themeColor="text1"/>
        </w:rPr>
        <w:t xml:space="preserve"> a</w:t>
      </w:r>
      <w:r w:rsidR="008F68A4" w:rsidRPr="0078584E">
        <w:rPr>
          <w:color w:val="000000" w:themeColor="text1"/>
          <w:vertAlign w:val="superscript"/>
        </w:rPr>
        <w:t>-1</w:t>
      </w:r>
      <w:r w:rsidR="008F68A4">
        <w:t xml:space="preserve"> </w:t>
      </w:r>
      <w:r w:rsidR="003C464A">
        <w:t>for 2019</w:t>
      </w:r>
      <w:r w:rsidR="00D43987">
        <w:t xml:space="preserve"> </w:t>
      </w:r>
      <w:r w:rsidR="00D460BB">
        <w:t xml:space="preserve">driven by </w:t>
      </w:r>
      <w:r w:rsidR="00515D71">
        <w:t xml:space="preserve">increased </w:t>
      </w:r>
      <w:r w:rsidR="00D460BB">
        <w:t>emissions in the Anadarko, Marcellus, Barnett, and Haynesville Shales</w:t>
      </w:r>
      <w:r w:rsidR="008F68A4">
        <w:t>.</w:t>
      </w:r>
      <w:r w:rsidR="00E211C3">
        <w:t xml:space="preserve"> </w:t>
      </w:r>
      <w:r w:rsidR="00DF042B">
        <w:t>Alt</w:t>
      </w:r>
      <w:r w:rsidR="00BC37FF">
        <w:t>hough we find</w:t>
      </w:r>
      <w:r w:rsidR="00DF042B">
        <w:t xml:space="preserve"> </w:t>
      </w:r>
      <w:r w:rsidR="00BC37FF">
        <w:t>good</w:t>
      </w:r>
      <w:r w:rsidR="00DF042B">
        <w:t xml:space="preserve"> agreement</w:t>
      </w:r>
      <w:r w:rsidR="00B565D3">
        <w:t xml:space="preserve"> on average</w:t>
      </w:r>
      <w:r w:rsidR="00DF042B">
        <w:t xml:space="preserve"> </w:t>
      </w:r>
      <w:r w:rsidR="004A6CA7">
        <w:t xml:space="preserve">with the </w:t>
      </w:r>
      <w:r w:rsidR="00DF042B">
        <w:t xml:space="preserve">basin-level emissions </w:t>
      </w:r>
      <w:r w:rsidR="004A6CA7">
        <w:t>from</w:t>
      </w:r>
      <w:r w:rsidR="00DF042B">
        <w:t xml:space="preserve"> Lu et al. (2023), we </w:t>
      </w:r>
      <w:r w:rsidR="002C6BF3">
        <w:t xml:space="preserve">find </w:t>
      </w:r>
      <w:r w:rsidR="006A637D">
        <w:t>much</w:t>
      </w:r>
      <w:r w:rsidR="002C6BF3">
        <w:t xml:space="preserve"> smaller emissions</w:t>
      </w:r>
      <w:r w:rsidR="00BE1EC3">
        <w:t xml:space="preserve"> </w:t>
      </w:r>
      <w:r w:rsidR="002C6BF3">
        <w:t xml:space="preserve">in </w:t>
      </w:r>
      <w:r w:rsidR="00DF042B">
        <w:t>the Anadarko</w:t>
      </w:r>
      <w:r w:rsidR="006A637D">
        <w:t xml:space="preserve"> and </w:t>
      </w:r>
      <w:r w:rsidR="00DF042B">
        <w:t>Marcellus Shales</w:t>
      </w:r>
      <w:r w:rsidR="002C6BF3">
        <w:t>, as shown in Figure S</w:t>
      </w:r>
      <w:r w:rsidR="000218C6">
        <w:t>3</w:t>
      </w:r>
      <w:r w:rsidR="002201CE">
        <w:t xml:space="preserve">. </w:t>
      </w:r>
      <w:r w:rsidR="00D43987">
        <w:t xml:space="preserve">This difference likely results from the use of lognormal prior errors in Lu et al. (2023). </w:t>
      </w:r>
      <w:r w:rsidR="00E211C3">
        <w:t>Compared</w:t>
      </w:r>
      <w:r>
        <w:t xml:space="preserve"> to Lu et al. </w:t>
      </w:r>
      <w:r w:rsidR="00C036BD">
        <w:fldChar w:fldCharType="begin"/>
      </w:r>
      <w:r w:rsidR="006137D1">
        <w:instrText xml:space="preserve"> ADDIN ZOTERO_ITEM CSL_CITATION {"citationID":"5FlPovcE","properties":{"formattedCitation":"(2022)","plainCitation":"(2022)","dontUpdate":true,"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6137D1">
        <w:rPr>
          <w:rFonts w:ascii="Cambria Math" w:hAnsi="Cambria Math" w:cs="Cambria Math"/>
        </w:rPr>
        <w:instrText>∘</w:instrText>
      </w:r>
      <w:r w:rsidR="006137D1">
        <w:instrText>×0.625</w:instrText>
      </w:r>
      <w:r w:rsidR="006137D1">
        <w:rPr>
          <w:rFonts w:ascii="Cambria Math" w:hAnsi="Cambria Math" w:cs="Cambria Math"/>
        </w:rPr>
        <w:instrText>∘</w:instrText>
      </w:r>
      <w:r w:rsidR="006137D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2201CE">
        <w:rPr>
          <w:noProof/>
        </w:rPr>
        <w:t>, 2023</w:t>
      </w:r>
      <w:r w:rsidR="00C036BD">
        <w:rPr>
          <w:noProof/>
        </w:rPr>
        <w:t>)</w:t>
      </w:r>
      <w:r w:rsidR="00C036BD">
        <w:fldChar w:fldCharType="end"/>
      </w:r>
      <w:r>
        <w:t xml:space="preserve">, </w:t>
      </w:r>
      <w:r w:rsidR="001F5548">
        <w:t>Worden et al.</w:t>
      </w:r>
      <w:r w:rsidR="00343D26" w:rsidRPr="00343D26">
        <w:t xml:space="preserve"> </w:t>
      </w:r>
      <w:r w:rsidR="00343D26">
        <w:fldChar w:fldCharType="begin"/>
      </w:r>
      <w:r w:rsidR="0035679F">
        <w:instrText xml:space="preserve"> ADDIN ZOTERO_ITEM CSL_CITATION {"citationID":"1bvS93oJ","properties":{"formattedCitation":"(2022)","plainCitation":"(2022)","noteIndex":0},"citationItems":[{"id":504,"uris":["http://zotero.org/users/9726796/items/P7KXPUD2"],"itemData":{"id":504,"type":"article-journal","abstract":"We use optimal estimation (OE) to quantify methane fluxes based on total column CH4 data from the Greenhouse Gases Observing Satellite (GOSAT) and the GEOS-Chem global chemistry transport model. We then project these fluxes to emissions by sector at 1</w:instrText>
      </w:r>
      <w:r w:rsidR="0035679F">
        <w:rPr>
          <w:rFonts w:ascii="Cambria Math" w:hAnsi="Cambria Math" w:cs="Cambria Math"/>
        </w:rPr>
        <w:instrText>∘</w:instrText>
      </w:r>
      <w:r w:rsidR="0035679F">
        <w:instrText xml:space="preserve"> resolution and then to each country using a new Bayesian algorithm that accounts for prior and posterior uncertainties in the methane emissions. These estimates are intended as a pilot dataset for the global stock take in support of the Paris Agreement. However, differences between the emissions reported here and widely used bottom-up inventories should be used as a starting point for further research because of potential systematic errors of these satellite-based emissions estimates. We find that agricultural and waste emissions are </w:instrText>
      </w:r>
      <w:r w:rsidR="0035679F">
        <w:rPr>
          <w:rFonts w:ascii="Cambria Math" w:hAnsi="Cambria Math" w:cs="Cambria Math"/>
        </w:rPr>
        <w:instrText>∼</w:instrText>
      </w:r>
      <w:r w:rsidR="0035679F">
        <w:instrText xml:space="preserve"> 263 ± 24 Tg CH4 yr−1, anthropogenic fossil emissions are 82 ± 12 Tg CH4 yr−1, and natural wetland/aquatic emissions are 180 ± 10 Tg CH4 yr−1. These estimates are consistent with previous inversions based on GOSAT data and the GEOS-Chem model. In addition, anthropogenic fossil estimates are consistent with those reported to the United Nations Framework Convention on Climate Change (80.4 Tg CH4 yr−1 for 2019). Alternative priors can be easily tested with our new Bayesian approach (also known as prior swapping) to determine their impact on posterior emissions estimates. We use this approach by swapping to priors that include much larger aquatic emissions and fossil emissions (based on isotopic evidence) and find little impact on our posterior fluxes. This indicates that these alternative inventories are inconsistent with our remote sensing estimates and also that the posteriors reported here are due to the observing and flux inversion system and not uncertainties in the prior inventories. We find that total emissions for approximately 57 countries can be resolved with this observing system based on the degrees-of-freedom for signal metric (DOFS &amp;gt; 1.0) that can be calculated with our Bayesian flux estimation approach. Below a DOFS of 0.5, estimates for country total emissions are more weighted to our choice of prior inventories. The top five emitting countries (Brazil, China, India, Russia, USA) emit about half of the global anthropogenic budget, similar to our choice of prior emissions but with the posterior emissions shifted towards the agricultural sector and less towards fossil emissions, consistent with our global posterior results. Our results suggest remote-sensing-based estimates of methane emissions can be substantially different (although within uncertainty) than bottom-up inventories, isotopic evidence, or estimates based on sparse in situ data, indicating a need for further studies reconciling these different approaches for quantifying the methane budget. Higher-resolution fluxes calculated from upcoming satellite or aircraft data such as the Tropospheric Monitoring Instrument (TROPOMI) and those in formulation such as the Copernicus CO2M, MethaneSat, or Carbon Mapper can be incorporated into our Bayesian estimation framework for the purpose of reducing uncertainty and improving the spatial resolution and sectoral attribution of subsequent methane emissions estimates.","container-title":"Atmospheric Chemistry and Physics","DOI":"10.5194/acp-22-6811-2022","ISSN":"1680-7316","issue":"10","language":"English","note":"publisher: Copernicus GmbH","page":"6811-6841","source":"Copernicus Online Journals","title":"The 2019 methane budget and uncertainties at 1° resolution and each country through Bayesian integration Of GOSAT total column methane data and a priori inventory estimates","volume":"22","author":[{"family":"Worden","given":"John R."},{"family":"Cusworth","given":"Daniel H."},{"family":"Qu","given":"Zhen"},{"family":"Yin","given":"Yi"},{"family":"Zhang","given":"Yuzhong"},{"family":"Bloom","given":"A. Anthony"},{"family":"Ma","given":"Shuang"},{"family":"Byrne","given":"Brendan K."},{"family":"Scarpelli","given":"Tia"},{"family":"Maasakkers","given":"Joannes D."},{"family":"Crisp","given":"David"},{"family":"Duren","given":"Riley"},{"family":"Jacob","given":"Daniel J."}],"issued":{"date-parts":[["2022",5,25]]}},"label":"page","suppress-author":true}],"schema":"https://github.com/citation-style-language/schema/raw/master/csl-citation.json"} </w:instrText>
      </w:r>
      <w:r w:rsidR="00343D26">
        <w:fldChar w:fldCharType="separate"/>
      </w:r>
      <w:r w:rsidR="00343D26">
        <w:rPr>
          <w:noProof/>
        </w:rPr>
        <w:t>(2022)</w:t>
      </w:r>
      <w:r w:rsidR="00343D26">
        <w:fldChar w:fldCharType="end"/>
      </w:r>
      <w:r w:rsidR="00343D26">
        <w:t xml:space="preserve"> </w:t>
      </w:r>
      <w:r w:rsidR="001F5548">
        <w:t xml:space="preserve">found smaller 2019 emissions in the United States for oil of 2.4 ± 0.3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sidRPr="000D69F4">
        <w:rPr>
          <w:color w:val="000000" w:themeColor="text1"/>
        </w:rPr>
        <w:t xml:space="preserve"> </w:t>
      </w:r>
      <w:r w:rsidR="001F5548">
        <w:rPr>
          <w:color w:val="000000" w:themeColor="text1"/>
        </w:rPr>
        <w:t xml:space="preserve">and for gas of </w:t>
      </w:r>
      <w:r w:rsidR="001F5548">
        <w:t xml:space="preserve">7.9 ± 0.9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Pr>
          <w:color w:val="000000" w:themeColor="text1"/>
        </w:rPr>
        <w:t xml:space="preserve">, </w:t>
      </w:r>
      <w:r w:rsidR="004A6CA7">
        <w:rPr>
          <w:color w:val="000000" w:themeColor="text1"/>
        </w:rPr>
        <w:t xml:space="preserve">and </w:t>
      </w:r>
      <w:r w:rsidRPr="00C01462">
        <w:t xml:space="preserve">Shen et al. </w:t>
      </w:r>
      <w:r w:rsidR="00C036BD">
        <w:fldChar w:fldCharType="begin"/>
      </w:r>
      <w:r w:rsidR="00C036BD">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C036BD">
        <w:rPr>
          <w:rFonts w:ascii="Cambria Math" w:hAnsi="Cambria Math" w:cs="Cambria Math"/>
        </w:rPr>
        <w:instrText>∼</w:instrText>
      </w:r>
      <w:r w:rsidR="00C036B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00C4545E">
        <w:t xml:space="preserve"> North American</w:t>
      </w:r>
      <w:r w:rsidRPr="00C01462">
        <w:t xml:space="preserve"> basins extrapolated to the national scale for May 2018 to </w:t>
      </w:r>
      <w:r w:rsidR="00A3467D">
        <w:t xml:space="preserve">February </w:t>
      </w:r>
      <w:r w:rsidRPr="00C01462">
        <w:t>2020.</w:t>
      </w:r>
      <w:r w:rsidR="00E211C3">
        <w:t xml:space="preserve"> </w:t>
      </w:r>
      <w:r w:rsidR="004A6CA7">
        <w:t xml:space="preserve">Both these </w:t>
      </w:r>
      <w:r w:rsidR="00E211C3">
        <w:t xml:space="preserve">emission </w:t>
      </w:r>
      <w:r w:rsidR="004A6CA7">
        <w:t xml:space="preserve">estimates </w:t>
      </w:r>
      <w:r w:rsidR="00E211C3">
        <w:t xml:space="preserve">are </w:t>
      </w:r>
      <w:r w:rsidR="005F11CA">
        <w:t>within the uncertainty range of</w:t>
      </w:r>
      <w:r w:rsidR="00E211C3">
        <w:t xml:space="preserve"> our posterior</w:t>
      </w:r>
      <w:r w:rsidR="005F11CA">
        <w:t xml:space="preserve"> estimate</w:t>
      </w:r>
      <w:r w:rsidR="004A6CA7">
        <w:t>.</w:t>
      </w:r>
      <w:r w:rsidR="00B33A0E">
        <w:t xml:space="preserve"> </w:t>
      </w:r>
      <w:r w:rsidR="004A6CA7">
        <w:t>W</w:t>
      </w:r>
      <w:r w:rsidR="00460C3A">
        <w:t xml:space="preserve">e </w:t>
      </w:r>
      <w:r w:rsidR="004A6CA7">
        <w:t xml:space="preserve">also </w:t>
      </w:r>
      <w:r w:rsidR="00460C3A">
        <w:t xml:space="preserve">find consistent basin-level results </w:t>
      </w:r>
      <w:r w:rsidR="004A6CA7">
        <w:t xml:space="preserve">with Shen et al. </w:t>
      </w:r>
      <w:r w:rsidR="0035679F">
        <w:fldChar w:fldCharType="begin"/>
      </w:r>
      <w:r w:rsidR="0035679F">
        <w:instrText xml:space="preserve"> ADDIN ZOTERO_ITEM CSL_CITATION {"citationID":"OVTbxo3j","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35679F">
        <w:rPr>
          <w:rFonts w:ascii="Cambria Math" w:hAnsi="Cambria Math" w:cs="Cambria Math"/>
        </w:rPr>
        <w:instrText>∼</w:instrText>
      </w:r>
      <w:r w:rsidR="0035679F">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35679F">
        <w:fldChar w:fldCharType="separate"/>
      </w:r>
      <w:r w:rsidR="0035679F">
        <w:rPr>
          <w:noProof/>
        </w:rPr>
        <w:t>(2022)</w:t>
      </w:r>
      <w:r w:rsidR="0035679F">
        <w:fldChar w:fldCharType="end"/>
      </w:r>
      <w:r w:rsidR="0035679F" w:rsidRPr="00C01462">
        <w:t xml:space="preserve"> </w:t>
      </w:r>
      <w:r w:rsidR="00460C3A">
        <w:t>as shown in Figure S</w:t>
      </w:r>
      <w:r w:rsidR="000218C6">
        <w:t>3</w:t>
      </w:r>
      <w:r w:rsidR="00460C3A">
        <w:t xml:space="preserve">. </w:t>
      </w:r>
      <w:r w:rsidR="001F5548">
        <w:t>Emissions for a</w:t>
      </w:r>
      <w:r w:rsidR="00B33A0E">
        <w:t xml:space="preserve">ll posterior </w:t>
      </w:r>
      <w:r w:rsidR="00E211C3">
        <w:t>basin</w:t>
      </w:r>
      <w:r w:rsidR="001F5548">
        <w:t>s</w:t>
      </w:r>
      <w:r w:rsidR="00E211C3">
        <w:t xml:space="preserve"> </w:t>
      </w:r>
      <w:r w:rsidR="00DF042B">
        <w:t>but one</w:t>
      </w:r>
      <w:r w:rsidR="00B33A0E">
        <w:t xml:space="preserve">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 xml:space="preserve">Shen et al. </w:t>
      </w:r>
      <w:r w:rsidR="00C036BD">
        <w:fldChar w:fldCharType="begin"/>
      </w:r>
      <w:r w:rsidR="001E0060">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B33A0E">
        <w:t xml:space="preserve"> and all but </w:t>
      </w:r>
      <w:r w:rsidR="00DF042B">
        <w:t xml:space="preserve">six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D27EB9">
        <w:rPr>
          <w:color w:val="000000" w:themeColor="text1"/>
        </w:rPr>
        <w:t xml:space="preserve">. </w:t>
      </w:r>
      <w:proofErr w:type="gramStart"/>
      <w:r w:rsidR="001F5548">
        <w:t>In particular, we</w:t>
      </w:r>
      <w:proofErr w:type="gramEnd"/>
      <w:r w:rsidR="001F5548">
        <w:t xml:space="preserve"> find agreement within error bars in the Haynesville, </w:t>
      </w:r>
      <w:r w:rsidR="001F5548">
        <w:lastRenderedPageBreak/>
        <w:t xml:space="preserve">Barnett, and Anadarko Shales.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threshold defined by Shen et al. </w:t>
      </w:r>
      <w:r w:rsidR="00C036BD">
        <w:fldChar w:fldCharType="begin"/>
      </w:r>
      <w:r w:rsidR="001E0060">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E211C3">
        <w:t xml:space="preserve"> for successful quantification of basin emissions by TROPOMI, w</w:t>
      </w:r>
      <w:r w:rsidR="00B33A0E">
        <w:t xml:space="preserve">e find significant differences </w:t>
      </w:r>
      <w:r w:rsidR="00E211C3">
        <w:t xml:space="preserve">only in </w:t>
      </w:r>
      <w:r w:rsidR="00B33A0E">
        <w:t xml:space="preserve">the </w:t>
      </w:r>
      <w:r w:rsidR="00DF042B">
        <w:t>Permian basin</w:t>
      </w:r>
      <w:r w:rsidR="008F68A4">
        <w:t xml:space="preserve">, where we find </w:t>
      </w:r>
      <w:r w:rsidR="00DF042B">
        <w:t>smaller</w:t>
      </w:r>
      <w:r w:rsidR="008F68A4">
        <w:t xml:space="preserve"> emission</w:t>
      </w:r>
      <w:r w:rsidR="001F5548">
        <w:t xml:space="preserve">s of 2.8 </w:t>
      </w:r>
      <w:r w:rsidR="00513105">
        <w:t xml:space="preserve">(2.8 - 2.9) </w:t>
      </w:r>
      <w:proofErr w:type="spellStart"/>
      <w:r w:rsidR="00F04732" w:rsidRPr="00C01462">
        <w:t>Tg</w:t>
      </w:r>
      <w:proofErr w:type="spellEnd"/>
      <w:r w:rsidR="00F04732" w:rsidRPr="00C01462">
        <w:t xml:space="preserve"> a</w:t>
      </w:r>
      <w:r w:rsidR="00F04732" w:rsidRPr="00C01462">
        <w:rPr>
          <w:vertAlign w:val="superscript"/>
        </w:rPr>
        <w:t>-1</w:t>
      </w:r>
      <w:r w:rsidR="001F5548">
        <w:t>. This value is</w:t>
      </w:r>
      <w:r w:rsidR="00F04732">
        <w:t xml:space="preserve"> consistent </w:t>
      </w:r>
      <w:r w:rsidR="00DF042B">
        <w:t xml:space="preserve">within error bars </w:t>
      </w:r>
      <w:r w:rsidR="00F04732">
        <w:t>with</w:t>
      </w:r>
      <w:r w:rsidR="001F5548">
        <w:t xml:space="preserve"> Lu et al. (2023) and with</w:t>
      </w:r>
      <w:r w:rsidR="00F04732">
        <w:t xml:space="preserve"> other recent studies</w:t>
      </w:r>
      <w:r w:rsidR="001F5548">
        <w:t xml:space="preserve"> when basin extent differences are accounted for</w:t>
      </w:r>
      <w:r w:rsidR="00F04732">
        <w:t xml:space="preserve"> </w:t>
      </w:r>
      <w:r w:rsidR="00C036BD">
        <w:fldChar w:fldCharType="begin"/>
      </w:r>
      <w:r w:rsidR="00B565D3">
        <w:instrText xml:space="preserve"> ADDIN ZOTERO_ITEM CSL_CITATION {"citationID":"iNx9s90c","properties":{"formattedCitation":"(Zhang et al., 2020; Schneising et al., 2020; Liu et al., 2021; Varon et al., 2022; McNorton et al., 2022)","plainCitation":"(Zhang et al., 2020; Schneising et al., 2020; Liu et al., 2021; Varon et al., 2022; McNort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id":497,"uris":["http://zotero.org/users/9726796/items/XLQ2TYHS"],"itemData":{"id":497,"type":"article-journal","abstract":"Concentrations of atmospheric methane (CH4), the second most important greenhouse gas, continue to grow. In recent years this growth rate has increased further (2020: +15.6 ppb), the cause of which remains largely unknown. Here, we demonstrate a high-resolution (</w:instrText>
      </w:r>
      <w:r w:rsidR="00B565D3">
        <w:rPr>
          <w:rFonts w:ascii="Cambria Math" w:hAnsi="Cambria Math" w:cs="Cambria Math"/>
        </w:rPr>
        <w:instrText>∼</w:instrText>
      </w:r>
      <w:r w:rsidR="00B565D3">
        <w:instrText xml:space="preserve">80 km), short-window (24 h) 4D-Var global inversion system based on the ECMWF Integrated Forecasting System (IFS) and newly available satellite observations. The largest national disagreement found between prior (5.3 Tg per month) and posterior (5.0 Tg per month) CH4 emissions is from China, mainly attributed to the energy sector. Emissions estimated from our global system are in good agreement with those of previous regional studies and point source-specific studies. Emission events (leaks or blowouts) &amp;gt; 10 t CH4 h−1 were detected, but without appropriate prior uncertainty information, were not well quantified. Our results suggest that global anthropogenic CH4 emissions for the first 6 months of 2020 were, on average, 470 Gg per month (+1.6 %) higher than for 2019, mainly attributed to the energy and agricultural sectors. Regionally, the largest increases were seen from China (+220 Gg per month, 4.3 %), with smaller increases from India (+50 Gg per month, 1.5 %) and the USA (+40 Gg per month, 2.2 %). When assuming a consistent year-on-year positive trend in emissions, results show that during the onset of the global slowdown (March–April 2020) energy sector CH4 emissions from China increased above expected levels; however, during later months (May–June 2020) emissions decreased below expected levels. Results for the first 6 months of 2019/20 suggest that the accumulated impact of the COVID-19 slowdown on CH4 emissions from March–June 2020 might be small relative to the long-term positive trend in emissions. Changes in OH concentration, not investigated here, may have contributed to the observed growth in 2020.","container-title":"Atmospheric Chemistry and Physics","DOI":"10.5194/acp-22-5961-2022","ISSN":"1680-7316","issue":"9","language":"English","note":"publisher: Copernicus GmbH","page":"5961-5981","source":"Copernicus Online Journals","title":"Quantification of methane emissions from hotspots and during COVID-19 using a global atmospheric inversion","volume":"22","author":[{"family":"McNorton","given":"Joe"},{"family":"Bousserez","given":"Nicolas"},{"family":"Agustí-Panareda","given":"Anna"},{"family":"Balsamo","given":"Gianpaolo"},{"family":"Cantarello","given":"Luca"},{"family":"Engelen","given":"Richard"},{"family":"Huijnen","given":"Vincent"},{"family":"Inness","given":"Antje"},{"family":"Kipling","given":"Zak"},{"family":"Parrington","given":"Mark"},{"family":"Ribas","given":"Roberto"}],"issued":{"date-parts":[["2022",5,6]]}}}],"schema":"https://github.com/citation-style-language/schema/raw/master/csl-citation.json"} </w:instrText>
      </w:r>
      <w:r w:rsidR="00C036BD">
        <w:fldChar w:fldCharType="separate"/>
      </w:r>
      <w:r w:rsidR="00B565D3">
        <w:rPr>
          <w:noProof/>
        </w:rPr>
        <w:t>(Zhang et al., 2020; Schneising et al., 2020; Liu et al., 2021; Varon et al., 2022; McNorton et al., 2022)</w:t>
      </w:r>
      <w:r w:rsidR="00C036BD">
        <w:fldChar w:fldCharType="end"/>
      </w:r>
      <w:r w:rsidR="001E0060">
        <w:t>.</w:t>
      </w:r>
      <w:r w:rsidR="000A09BE">
        <w:t xml:space="preserve"> This result is insensitive to the initial emission estimate over the Permian basin. </w:t>
      </w:r>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4110B7DD" w14:textId="296EC596" w:rsidR="00ED167E" w:rsidRDefault="00FA6AC9" w:rsidP="00ED167E">
      <w:r>
        <w:t xml:space="preserve">We </w:t>
      </w:r>
      <w:r w:rsidR="00E7379F">
        <w:t>consider in more detail the</w:t>
      </w:r>
      <w:r>
        <w:t xml:space="preserve"> </w:t>
      </w:r>
      <w:r w:rsidR="001E733A">
        <w:t>51</w:t>
      </w:r>
      <w:r w:rsidRPr="00C01462">
        <w:t xml:space="preserve">% </w:t>
      </w:r>
      <w:r>
        <w:t xml:space="preserve">increase in </w:t>
      </w:r>
      <w:r w:rsidR="00E7379F">
        <w:t xml:space="preserve">our posterior </w:t>
      </w:r>
      <w:r>
        <w:t xml:space="preserve">landfill emissions relative to the </w:t>
      </w:r>
      <w:r w:rsidR="003D26C2" w:rsidRPr="00713109">
        <w:t>GHGI</w:t>
      </w:r>
      <w:r w:rsidR="00AB00FE">
        <w:t>23</w:t>
      </w:r>
      <w:r w:rsidR="003D26C2" w:rsidRPr="00713109">
        <w:t xml:space="preserve">. </w:t>
      </w:r>
      <w:r w:rsidR="00ED167E">
        <w:t xml:space="preserve">GHGI </w:t>
      </w:r>
      <w:r w:rsidR="003D26C2">
        <w:t xml:space="preserve">landfill estimates </w:t>
      </w:r>
      <w:r w:rsidR="009A4647">
        <w:t>scale the</w:t>
      </w:r>
      <w:r w:rsidR="003D26C2">
        <w:t xml:space="preserve"> total emissions reported t</w:t>
      </w:r>
      <w:r w:rsidR="003D26C2" w:rsidRPr="003D26C2">
        <w:t>o</w:t>
      </w:r>
      <w:r w:rsidR="003D26C2">
        <w:t xml:space="preserve"> the GHGRP</w:t>
      </w:r>
      <w:r w:rsidR="00D27EB9">
        <w:t xml:space="preserve"> </w:t>
      </w:r>
      <w:r w:rsidR="003D26C2">
        <w:t xml:space="preserve">by a factor to account for non-reporting landfills </w:t>
      </w:r>
      <w:r w:rsidR="003D26C2">
        <w:fldChar w:fldCharType="begin"/>
      </w:r>
      <w:r w:rsidR="0035679F">
        <w:instrText xml:space="preserve"> ADDIN ZOTERO_ITEM CSL_CITATION {"citationID":"sEpRT9o6","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3D26C2">
        <w:fldChar w:fldCharType="separate"/>
      </w:r>
      <w:r w:rsidR="0035679F">
        <w:rPr>
          <w:noProof/>
        </w:rPr>
        <w:t>(EPA, 2023)</w:t>
      </w:r>
      <w:r w:rsidR="003D26C2">
        <w:fldChar w:fldCharType="end"/>
      </w:r>
      <w:r w:rsidR="00ED167E">
        <w:t xml:space="preserve">. </w:t>
      </w:r>
      <w:r w:rsidR="003D26C2">
        <w:t xml:space="preserve">GHGRP </w:t>
      </w:r>
      <w:r w:rsidR="00326299">
        <w:t xml:space="preserve">reporting </w:t>
      </w:r>
      <w:r w:rsidR="003D26C2">
        <w:t>requirements applied to 1297 landfills emitting more than 1 Gg a</w:t>
      </w:r>
      <w:r w:rsidR="003D26C2">
        <w:rPr>
          <w:vertAlign w:val="superscript"/>
        </w:rPr>
        <w:t>-1</w:t>
      </w:r>
      <w:r w:rsidR="003D26C2">
        <w:t xml:space="preserve"> across the U.S. in 2019 </w:t>
      </w:r>
      <w:r w:rsidR="003D26C2">
        <w:fldChar w:fldCharType="begin"/>
      </w:r>
      <w:r w:rsidR="003D26C2">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3D26C2">
        <w:fldChar w:fldCharType="separate"/>
      </w:r>
      <w:r w:rsidR="003D26C2">
        <w:rPr>
          <w:noProof/>
        </w:rPr>
        <w:t>(EPA GHGRP, 2019)</w:t>
      </w:r>
      <w:r w:rsidR="003D26C2">
        <w:fldChar w:fldCharType="end"/>
      </w:r>
      <w:r w:rsidR="003D26C2">
        <w:t xml:space="preserve">, over 500 of which had gas recovery systems </w:t>
      </w:r>
      <w:r w:rsidR="003D26C2">
        <w:fldChar w:fldCharType="begin"/>
      </w:r>
      <w:r w:rsidR="003D26C2">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D26C2">
        <w:fldChar w:fldCharType="separate"/>
      </w:r>
      <w:r w:rsidR="003D26C2">
        <w:rPr>
          <w:noProof/>
        </w:rPr>
        <w:t>(EPA LMOP, 2019)</w:t>
      </w:r>
      <w:r w:rsidR="003D26C2">
        <w:fldChar w:fldCharType="end"/>
      </w:r>
      <w:r w:rsidR="003D26C2">
        <w:t>.</w:t>
      </w:r>
      <w:r w:rsidR="00AC2B2B" w:rsidRPr="00AC2B2B">
        <w:t xml:space="preserve"> </w:t>
      </w:r>
      <w:r w:rsidR="00AC2B2B">
        <w:t xml:space="preserve">GHGRP </w:t>
      </w:r>
      <w:r w:rsidR="00E01B56">
        <w:t xml:space="preserve">requires that landfills use two methods to report </w:t>
      </w:r>
      <w:r w:rsidR="00AC2B2B">
        <w:t xml:space="preserve">emissions. </w:t>
      </w:r>
      <w:r w:rsidR="00E01B56">
        <w:t>Facilities</w:t>
      </w:r>
      <w:r w:rsidR="00AC2B2B">
        <w:t xml:space="preserve"> without gas collection </w:t>
      </w:r>
      <w:r w:rsidR="00283CCD">
        <w:t>use</w:t>
      </w:r>
      <w:r w:rsidR="009A4647">
        <w:t xml:space="preserve"> two approaches that rely on</w:t>
      </w:r>
      <w:r w:rsidR="00AC2B2B">
        <w:t xml:space="preserve"> landfill attributes and </w:t>
      </w:r>
      <w:r w:rsidR="00E01B56">
        <w:t xml:space="preserve">a </w:t>
      </w:r>
      <w:r w:rsidR="00AC2B2B">
        <w:t>first-order decay model</w:t>
      </w:r>
      <w:r w:rsidR="00E01B56">
        <w:t xml:space="preserve"> based on landfilled mass so that emissions peak the year after waste disposal</w:t>
      </w:r>
      <w:r w:rsidR="00AC2B2B">
        <w:t xml:space="preserve">. </w:t>
      </w:r>
      <w:r w:rsidR="00FA5D74">
        <w:t>However, a</w:t>
      </w:r>
      <w:r w:rsidR="00ED167E">
        <w:t xml:space="preserve"> survey of 128 California landfills with </w:t>
      </w:r>
      <w:r w:rsidR="00FA5D74">
        <w:t>gas recovery</w:t>
      </w:r>
      <w:r w:rsidR="00ED167E">
        <w:t xml:space="preserve"> systems </w:t>
      </w:r>
      <w:r w:rsidR="00547456">
        <w:t xml:space="preserve">found </w:t>
      </w:r>
      <w:r w:rsidR="00ED167E">
        <w:t>that methane was produced at relatively constant rates over time</w:t>
      </w:r>
      <w:r w:rsidR="004D36D7">
        <w:t xml:space="preserve"> </w:t>
      </w:r>
      <w:r w:rsidR="004D36D7">
        <w:fldChar w:fldCharType="begin"/>
      </w:r>
      <w:r w:rsidR="004D36D7">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rsidR="004D36D7">
        <w:fldChar w:fldCharType="separate"/>
      </w:r>
      <w:r w:rsidR="004D36D7">
        <w:rPr>
          <w:noProof/>
        </w:rPr>
        <w:t>(Spokas et al., 2015)</w:t>
      </w:r>
      <w:r w:rsidR="004D36D7">
        <w:fldChar w:fldCharType="end"/>
      </w:r>
      <w:r w:rsidR="00ED167E">
        <w:t xml:space="preserve">. </w:t>
      </w:r>
      <w:r w:rsidR="009A4647">
        <w:t>Landfills with gas collection use one of these methods</w:t>
      </w:r>
      <w:r w:rsidR="00763A3E">
        <w:t xml:space="preserve"> with </w:t>
      </w:r>
      <w:r w:rsidR="009A4647">
        <w:t xml:space="preserve">recovered methane </w:t>
      </w:r>
      <w:r w:rsidR="00763A3E">
        <w:t xml:space="preserve">removed </w:t>
      </w:r>
      <w:r w:rsidR="009A4647">
        <w:t xml:space="preserve">from the modeled emissions in addition to a back-calculation approach that estimates emissions </w:t>
      </w:r>
      <w:r w:rsidR="00ED167E">
        <w:t>as a function of recovered methane given an estimated collection efficiency based on cover and operation</w:t>
      </w:r>
      <w:r w:rsidR="00FA5D74">
        <w:t xml:space="preserve"> methods</w:t>
      </w:r>
      <w:r w:rsidR="00ED167E">
        <w:t>. A default efficiency of 0.75 is assumed if cover information is unavailable</w:t>
      </w:r>
      <w:r w:rsidR="009B2BF9">
        <w:t xml:space="preserve"> </w:t>
      </w:r>
      <w:r w:rsidR="004D36D7">
        <w:fldChar w:fldCharType="begin"/>
      </w:r>
      <w:r w:rsidR="0035679F">
        <w:instrText xml:space="preserve"> ADDIN ZOTERO_ITEM CSL_CITATION {"citationID":"XQdFdlpx","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4D36D7">
        <w:fldChar w:fldCharType="separate"/>
      </w:r>
      <w:r w:rsidR="0035679F">
        <w:rPr>
          <w:noProof/>
        </w:rPr>
        <w:t>(EPA, 2023)</w:t>
      </w:r>
      <w:r w:rsidR="004D36D7">
        <w:fldChar w:fldCharType="end"/>
      </w:r>
      <w:r w:rsidR="00ED167E">
        <w:t xml:space="preserve">. </w:t>
      </w:r>
      <w:r w:rsidR="009A4647">
        <w:t>Both the model and back-calculation</w:t>
      </w:r>
      <w:r w:rsidR="009B2BF9">
        <w:t xml:space="preserve"> methods </w:t>
      </w:r>
      <w:r w:rsidR="00DB2273">
        <w:t xml:space="preserve">have </w:t>
      </w:r>
      <w:r w:rsidR="007F155A">
        <w:t xml:space="preserve">high uncertainties and have </w:t>
      </w:r>
      <w:r w:rsidR="00DB2273">
        <w:t xml:space="preserve">not been field validated </w:t>
      </w:r>
      <w:r w:rsidR="00C553A8">
        <w:fldChar w:fldCharType="begin"/>
      </w:r>
      <w:r w:rsidR="00C553A8">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rsidR="00C553A8">
        <w:fldChar w:fldCharType="separate"/>
      </w:r>
      <w:r w:rsidR="00C553A8">
        <w:rPr>
          <w:noProof/>
        </w:rPr>
        <w:t>(NAS, 2018)</w:t>
      </w:r>
      <w:r w:rsidR="00C553A8">
        <w:fldChar w:fldCharType="end"/>
      </w:r>
      <w:r w:rsidR="00DB2273">
        <w:t xml:space="preserve">. </w:t>
      </w:r>
    </w:p>
    <w:p w14:paraId="046C3D87" w14:textId="77777777" w:rsidR="00FA5D74" w:rsidRDefault="00FA5D74" w:rsidP="00ED167E"/>
    <w:p w14:paraId="762C383A" w14:textId="2D9594DC" w:rsidR="00B210C3" w:rsidRDefault="00176FC4" w:rsidP="00ED167E">
      <w:r>
        <w:t xml:space="preserve">We </w:t>
      </w:r>
      <w:r w:rsidR="00E7379F">
        <w:t>compare</w:t>
      </w:r>
      <w:r w:rsidR="00203C40">
        <w:t xml:space="preserve"> our </w:t>
      </w:r>
      <w:r w:rsidR="00E267D4">
        <w:t xml:space="preserve">posterior </w:t>
      </w:r>
      <w:r w:rsidR="00203C40">
        <w:t xml:space="preserve">landfill emissions to GHGRP </w:t>
      </w:r>
      <w:r w:rsidR="00D01F0A">
        <w:t>facilities</w:t>
      </w:r>
      <w:r w:rsidR="00203C40">
        <w:t xml:space="preserve"> report</w:t>
      </w:r>
      <w:r w:rsidR="00216872">
        <w:t>ing</w:t>
      </w:r>
      <w:r w:rsidR="00203C40">
        <w:t xml:space="preserve"> more than </w:t>
      </w:r>
      <w:r w:rsidR="00E85C1A">
        <w:t>2.5</w:t>
      </w:r>
      <w:r w:rsidR="00E7379F">
        <w:t xml:space="preserve"> </w:t>
      </w:r>
      <w:r w:rsidR="00203C40">
        <w:t>G</w:t>
      </w:r>
      <w:r w:rsidR="00203C40" w:rsidRPr="00C01462">
        <w:t>g a</w:t>
      </w:r>
      <w:r w:rsidR="00203C40" w:rsidRPr="00C01462">
        <w:rPr>
          <w:vertAlign w:val="superscript"/>
        </w:rPr>
        <w:t>-1</w:t>
      </w:r>
      <w:r w:rsidR="00203C40">
        <w:t xml:space="preserve"> methane</w:t>
      </w:r>
      <w:r w:rsidR="00172438">
        <w:t>.</w:t>
      </w:r>
      <w:r w:rsidR="00203C40">
        <w:t xml:space="preserve"> </w:t>
      </w:r>
      <w:r w:rsidR="009045C7">
        <w:t>Of these 531 landfills, w</w:t>
      </w:r>
      <w:r w:rsidR="00172438">
        <w:t xml:space="preserve">e </w:t>
      </w:r>
      <w:r w:rsidR="00E267D4">
        <w:t xml:space="preserve">limit our </w:t>
      </w:r>
      <w:r w:rsidR="002607C4">
        <w:t xml:space="preserve">analysis </w:t>
      </w:r>
      <w:r w:rsidR="00E267D4">
        <w:t>to</w:t>
      </w:r>
      <w:r w:rsidR="009045C7">
        <w:t xml:space="preserve"> the 87</w:t>
      </w:r>
      <w:r w:rsidR="00E267D4">
        <w:t xml:space="preserve"> </w:t>
      </w:r>
      <w:r w:rsidR="00A768CA" w:rsidRPr="00C01462">
        <w:t xml:space="preserve">0.25° </w:t>
      </w:r>
      <w:r w:rsidR="00A768CA" w:rsidRPr="00E3469C">
        <w:t>×</w:t>
      </w:r>
      <w:r w:rsidR="00A768CA" w:rsidRPr="00C01462">
        <w:t xml:space="preserve"> 0.3125° </w:t>
      </w:r>
      <w:r w:rsidR="00E7379F">
        <w:t xml:space="preserve">grid cells </w:t>
      </w:r>
      <w:r w:rsidR="00172438">
        <w:t xml:space="preserve">where </w:t>
      </w:r>
      <w:r w:rsidR="00203C40">
        <w:t xml:space="preserve">TROPOMI provides </w:t>
      </w:r>
      <w:r w:rsidR="00E267D4">
        <w:t xml:space="preserve">an </w:t>
      </w:r>
      <w:r w:rsidR="00203C40">
        <w:t>averaging kernel sensitivity greater than 0.2</w:t>
      </w:r>
      <w:r w:rsidR="008457B1">
        <w:t>0</w:t>
      </w:r>
      <w:r w:rsidR="00E7379F">
        <w:t xml:space="preserve"> and where landfills explain more than 50% of prior emissions</w:t>
      </w:r>
      <w:r w:rsidR="00B17E55" w:rsidRPr="00B17E55">
        <w:t xml:space="preserve"> </w:t>
      </w:r>
      <w:r w:rsidR="00B17E55">
        <w:t>so that we are confident of our ability to separate landfill emissions from other sources</w:t>
      </w:r>
      <w:r w:rsidR="00203C40">
        <w:t>.</w:t>
      </w:r>
      <w:r w:rsidR="00096FEF">
        <w:t xml:space="preserve"> We exclude </w:t>
      </w:r>
      <w:r w:rsidR="00E85C1A">
        <w:t>33</w:t>
      </w:r>
      <w:r w:rsidR="002607C4">
        <w:t xml:space="preserve"> </w:t>
      </w:r>
      <w:r w:rsidR="00D01F0A">
        <w:t>facilities</w:t>
      </w:r>
      <w:r w:rsidR="00096FEF">
        <w:t xml:space="preserve"> in grid cells containing multiple landfills because we are unable to </w:t>
      </w:r>
      <w:r w:rsidR="00216872">
        <w:t>separate the individual contributions to total emissions</w:t>
      </w:r>
      <w:r w:rsidR="00096FEF">
        <w:t xml:space="preserve">. </w:t>
      </w:r>
      <w:r w:rsidR="00B17E55">
        <w:t xml:space="preserve">Figure </w:t>
      </w:r>
      <w:r w:rsidR="009C3CFA">
        <w:t>5</w:t>
      </w:r>
      <w:r w:rsidR="00B17E55">
        <w:t xml:space="preserve"> shows the posterior emissions and corrections to </w:t>
      </w:r>
      <w:r w:rsidR="00471811">
        <w:t xml:space="preserve">the </w:t>
      </w:r>
      <w:r w:rsidR="00B17E55">
        <w:t>GHGRP for the</w:t>
      </w:r>
      <w:r w:rsidR="00FC7078">
        <w:t xml:space="preserve"> </w:t>
      </w:r>
      <w:r w:rsidR="00FC7078" w:rsidRPr="00B17806">
        <w:rPr>
          <w:color w:val="000000" w:themeColor="text1"/>
        </w:rPr>
        <w:t xml:space="preserve">remaining </w:t>
      </w:r>
      <w:r w:rsidR="00E85C1A" w:rsidRPr="00B17806">
        <w:rPr>
          <w:color w:val="000000" w:themeColor="text1"/>
        </w:rPr>
        <w:t>73</w:t>
      </w:r>
      <w:r w:rsidR="002607C4" w:rsidRPr="00B17806">
        <w:rPr>
          <w:color w:val="000000" w:themeColor="text1"/>
        </w:rPr>
        <w:t xml:space="preserve"> </w:t>
      </w:r>
      <w:r w:rsidR="00FC7078" w:rsidRPr="00B17806">
        <w:rPr>
          <w:color w:val="000000" w:themeColor="text1"/>
        </w:rPr>
        <w:t>facilities</w:t>
      </w:r>
      <w:r w:rsidR="00B43966">
        <w:rPr>
          <w:color w:val="000000" w:themeColor="text1"/>
        </w:rPr>
        <w:t xml:space="preserve"> and</w:t>
      </w:r>
      <w:r w:rsidR="009C3CFA">
        <w:rPr>
          <w:color w:val="000000" w:themeColor="text1"/>
        </w:rPr>
        <w:t xml:space="preserve"> </w:t>
      </w:r>
      <w:r w:rsidR="00293BE1" w:rsidRPr="00B17806">
        <w:rPr>
          <w:color w:val="000000" w:themeColor="text1"/>
        </w:rPr>
        <w:t xml:space="preserve">Table </w:t>
      </w:r>
      <w:r w:rsidR="00D21697" w:rsidRPr="00B17806">
        <w:rPr>
          <w:color w:val="000000" w:themeColor="text1"/>
        </w:rPr>
        <w:t>3</w:t>
      </w:r>
      <w:r w:rsidR="00293BE1" w:rsidRPr="00B17806">
        <w:rPr>
          <w:color w:val="000000" w:themeColor="text1"/>
        </w:rPr>
        <w:t xml:space="preserve"> </w:t>
      </w:r>
      <w:r w:rsidR="00906AC5" w:rsidRPr="00B17806">
        <w:rPr>
          <w:color w:val="000000" w:themeColor="text1"/>
        </w:rPr>
        <w:t xml:space="preserve">shows </w:t>
      </w:r>
      <w:r w:rsidR="00EB64D7" w:rsidRPr="00B17806">
        <w:rPr>
          <w:color w:val="000000" w:themeColor="text1"/>
        </w:rPr>
        <w:t>GHGRP and posterior information for the</w:t>
      </w:r>
      <w:r w:rsidR="00906AC5" w:rsidRPr="00B17806">
        <w:rPr>
          <w:color w:val="000000" w:themeColor="text1"/>
        </w:rPr>
        <w:t xml:space="preserve"> top 10 methane-producing landfills</w:t>
      </w:r>
      <w:r w:rsidR="00D21697" w:rsidRPr="00B17806">
        <w:rPr>
          <w:color w:val="000000" w:themeColor="text1"/>
        </w:rPr>
        <w:t xml:space="preserve"> as ranked by posterior emissions</w:t>
      </w:r>
      <w:r w:rsidR="009C3CFA">
        <w:rPr>
          <w:color w:val="000000" w:themeColor="text1"/>
        </w:rPr>
        <w:t>.</w:t>
      </w:r>
    </w:p>
    <w:p w14:paraId="17760718" w14:textId="77777777" w:rsidR="0009254E" w:rsidRPr="0009254E" w:rsidRDefault="0009254E" w:rsidP="00ED167E"/>
    <w:p w14:paraId="1B139402" w14:textId="37182AA2" w:rsidR="00936343" w:rsidRPr="00A768CA" w:rsidRDefault="007373E7" w:rsidP="00ED167E">
      <w:pPr>
        <w:rPr>
          <w:color w:val="FF0000"/>
        </w:rPr>
      </w:pPr>
      <w:r w:rsidRPr="003B1741">
        <w:rPr>
          <w:color w:val="000000" w:themeColor="text1"/>
        </w:rPr>
        <w:t>W</w:t>
      </w:r>
      <w:r w:rsidR="00BA2006" w:rsidRPr="003B1741">
        <w:rPr>
          <w:color w:val="000000" w:themeColor="text1"/>
        </w:rPr>
        <w:t xml:space="preserve">e validate </w:t>
      </w:r>
      <w:r w:rsidR="00B17E55" w:rsidRPr="003B1741">
        <w:rPr>
          <w:color w:val="000000" w:themeColor="text1"/>
        </w:rPr>
        <w:t xml:space="preserve">our posterior landfill </w:t>
      </w:r>
      <w:r w:rsidR="00BA2006" w:rsidRPr="003B1741">
        <w:rPr>
          <w:color w:val="000000" w:themeColor="text1"/>
        </w:rPr>
        <w:t>results by compar</w:t>
      </w:r>
      <w:r w:rsidR="002B02AB" w:rsidRPr="003B1741">
        <w:rPr>
          <w:color w:val="000000" w:themeColor="text1"/>
        </w:rPr>
        <w:t>ison to aircraft</w:t>
      </w:r>
      <w:r w:rsidR="00D01F0A" w:rsidRPr="003B1741">
        <w:rPr>
          <w:color w:val="000000" w:themeColor="text1"/>
        </w:rPr>
        <w:t xml:space="preserve">-derived </w:t>
      </w:r>
      <w:r w:rsidR="00172438" w:rsidRPr="003B1741">
        <w:rPr>
          <w:color w:val="000000" w:themeColor="text1"/>
        </w:rPr>
        <w:t>estimates</w:t>
      </w:r>
      <w:r w:rsidR="001A2B70" w:rsidRPr="003B1741">
        <w:rPr>
          <w:color w:val="000000" w:themeColor="text1"/>
        </w:rPr>
        <w:t xml:space="preserve"> fo</w:t>
      </w:r>
      <w:r w:rsidR="00D01F0A" w:rsidRPr="003B1741">
        <w:rPr>
          <w:color w:val="000000" w:themeColor="text1"/>
        </w:rPr>
        <w:t xml:space="preserve">r </w:t>
      </w:r>
      <w:r w:rsidR="006C37A7" w:rsidRPr="003B1741">
        <w:rPr>
          <w:color w:val="000000" w:themeColor="text1"/>
        </w:rPr>
        <w:t>nine</w:t>
      </w:r>
      <w:r w:rsidR="00B17E55" w:rsidRPr="003B1741">
        <w:rPr>
          <w:color w:val="000000" w:themeColor="text1"/>
        </w:rPr>
        <w:t xml:space="preserve"> </w:t>
      </w:r>
      <w:r w:rsidR="00D01F0A" w:rsidRPr="003B1741">
        <w:rPr>
          <w:color w:val="000000" w:themeColor="text1"/>
        </w:rPr>
        <w:t>facilitie</w:t>
      </w:r>
      <w:r w:rsidR="0009254E" w:rsidRPr="003B1741">
        <w:rPr>
          <w:color w:val="000000" w:themeColor="text1"/>
        </w:rPr>
        <w:t>s</w:t>
      </w:r>
      <w:r w:rsidR="00D21697" w:rsidRPr="003B1741">
        <w:rPr>
          <w:color w:val="000000" w:themeColor="text1"/>
        </w:rPr>
        <w:t xml:space="preserve"> as shown in Figure </w:t>
      </w:r>
      <w:r w:rsidR="00B43966">
        <w:rPr>
          <w:color w:val="000000" w:themeColor="text1"/>
        </w:rPr>
        <w:t>5</w:t>
      </w:r>
      <w:r w:rsidR="002B02AB" w:rsidRPr="003B1741">
        <w:rPr>
          <w:color w:val="000000" w:themeColor="text1"/>
        </w:rPr>
        <w:t xml:space="preserve">. </w:t>
      </w:r>
      <w:proofErr w:type="spellStart"/>
      <w:r w:rsidR="001A2B70">
        <w:rPr>
          <w:color w:val="000000" w:themeColor="text1"/>
        </w:rPr>
        <w:t>Cambaliza</w:t>
      </w:r>
      <w:proofErr w:type="spellEnd"/>
      <w:r w:rsidR="001A2B70">
        <w:rPr>
          <w:color w:val="000000" w:themeColor="text1"/>
        </w:rPr>
        <w:t xml:space="preserve"> et al. </w:t>
      </w:r>
      <w:r w:rsidR="0035679F">
        <w:rPr>
          <w:color w:val="000000" w:themeColor="text1"/>
        </w:rPr>
        <w:fldChar w:fldCharType="begin"/>
      </w:r>
      <w:r w:rsidR="0035679F">
        <w:rPr>
          <w:color w:val="000000" w:themeColor="text1"/>
        </w:rPr>
        <w:instrText xml:space="preserve"> ADDIN ZOTERO_ITEM CSL_CITATION {"citationID":"G5g4IgyX","properties":{"formattedCitation":"(2015)","plainCitation":"(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35679F">
        <w:rPr>
          <w:rFonts w:ascii="Cambria Math" w:hAnsi="Cambria Math" w:cs="Cambria Math"/>
          <w:color w:val="000000" w:themeColor="text1"/>
        </w:rPr>
        <w:instrText>∼</w:instrText>
      </w:r>
      <w:r w:rsidR="0035679F">
        <w:rPr>
          <w:color w:val="000000" w:themeColor="text1"/>
        </w:rPr>
        <w:instrText>91 kg CH4 person-1 yr-1) but considerably larger than the global figure (</w:instrText>
      </w:r>
      <w:r w:rsidR="0035679F">
        <w:rPr>
          <w:rFonts w:ascii="Cambria Math" w:hAnsi="Cambria Math" w:cs="Cambria Math"/>
          <w:color w:val="000000" w:themeColor="text1"/>
        </w:rPr>
        <w:instrText>∼</w:instrText>
      </w:r>
      <w:r w:rsidR="0035679F">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35679F">
        <w:rPr>
          <w:rFonts w:ascii="Cambria Math" w:hAnsi="Cambria Math" w:cs="Cambria Math"/>
          <w:color w:val="000000" w:themeColor="text1"/>
        </w:rPr>
        <w:instrText>∼</w:instrText>
      </w:r>
      <w:r w:rsidR="0035679F">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15)</w:t>
      </w:r>
      <w:r w:rsidR="0035679F">
        <w:rPr>
          <w:color w:val="000000" w:themeColor="text1"/>
        </w:rPr>
        <w:fldChar w:fldCharType="end"/>
      </w:r>
      <w:r w:rsidR="001A2B70">
        <w:rPr>
          <w:color w:val="000000" w:themeColor="text1"/>
        </w:rPr>
        <w:t xml:space="preserve">, CARB </w:t>
      </w:r>
      <w:r w:rsidR="0035679F">
        <w:rPr>
          <w:color w:val="000000" w:themeColor="text1"/>
        </w:rPr>
        <w:fldChar w:fldCharType="begin"/>
      </w:r>
      <w:r w:rsidR="0035679F">
        <w:rPr>
          <w:color w:val="000000" w:themeColor="text1"/>
        </w:rPr>
        <w:instrText xml:space="preserve"> ADDIN ZOTERO_ITEM CSL_CITATION {"citationID":"K8nUHSzy","properties":{"formattedCitation":"(2021)","plainCitation":"(2021)","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21)</w:t>
      </w:r>
      <w:r w:rsidR="0035679F">
        <w:rPr>
          <w:color w:val="000000" w:themeColor="text1"/>
        </w:rPr>
        <w:fldChar w:fldCharType="end"/>
      </w:r>
      <w:r w:rsidR="001A2B70">
        <w:rPr>
          <w:color w:val="000000" w:themeColor="text1"/>
        </w:rPr>
        <w:t xml:space="preserve">, and Catena et al. </w:t>
      </w:r>
      <w:r w:rsidR="0035679F">
        <w:rPr>
          <w:color w:val="000000" w:themeColor="text1"/>
        </w:rPr>
        <w:fldChar w:fldCharType="begin"/>
      </w:r>
      <w:r w:rsidR="0035679F">
        <w:rPr>
          <w:color w:val="000000" w:themeColor="text1"/>
        </w:rPr>
        <w:instrText xml:space="preserve"> ADDIN ZOTERO_ITEM CSL_CITATION {"citationID":"9NhcOuNE","properties":{"formattedCitation":"(2022)","plainCitation":"(2022)","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22)</w:t>
      </w:r>
      <w:r w:rsidR="0035679F">
        <w:rPr>
          <w:color w:val="000000" w:themeColor="text1"/>
        </w:rPr>
        <w:fldChar w:fldCharType="end"/>
      </w:r>
      <w:r w:rsidR="001A2B70">
        <w:rPr>
          <w:color w:val="000000" w:themeColor="text1"/>
        </w:rPr>
        <w:t xml:space="preserve"> used mass balance approaches to estimate emissions</w:t>
      </w:r>
      <w:r w:rsidR="00BA501B">
        <w:rPr>
          <w:color w:val="000000" w:themeColor="text1"/>
        </w:rPr>
        <w:t xml:space="preserve"> using observations from 2011, 2019 to 2021, and November 2021, respectively. </w:t>
      </w:r>
      <w:r w:rsidR="001A2B70">
        <w:rPr>
          <w:color w:val="000000" w:themeColor="text1"/>
        </w:rPr>
        <w:t xml:space="preserve">Duren et al. </w:t>
      </w:r>
      <w:r w:rsidR="0035679F">
        <w:rPr>
          <w:color w:val="000000" w:themeColor="text1"/>
        </w:rPr>
        <w:fldChar w:fldCharType="begin"/>
      </w:r>
      <w:r w:rsidR="0035679F">
        <w:rPr>
          <w:color w:val="000000" w:themeColor="text1"/>
        </w:rPr>
        <w:instrText xml:space="preserve"> ADDIN ZOTERO_ITEM CSL_CITATION {"citationID":"vq7xgEt0","properties":{"formattedCitation":"(2019)","plainCitation":"(2019)","noteIndex":0},"citationItems":[{"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label":"page","suppress-author":true}],"schema":"https://github.com/citation-style-language/schema/raw/master/csl-citation.json"} </w:instrText>
      </w:r>
      <w:r w:rsidR="0035679F">
        <w:rPr>
          <w:color w:val="000000" w:themeColor="text1"/>
        </w:rPr>
        <w:fldChar w:fldCharType="separate"/>
      </w:r>
      <w:r w:rsidR="0035679F">
        <w:rPr>
          <w:noProof/>
          <w:color w:val="000000" w:themeColor="text1"/>
        </w:rPr>
        <w:t>(2019)</w:t>
      </w:r>
      <w:r w:rsidR="0035679F">
        <w:rPr>
          <w:color w:val="000000" w:themeColor="text1"/>
        </w:rPr>
        <w:fldChar w:fldCharType="end"/>
      </w:r>
      <w:r w:rsidR="001A2B70">
        <w:rPr>
          <w:color w:val="000000" w:themeColor="text1"/>
        </w:rPr>
        <w:t xml:space="preserve"> used the integrated methane enhancement method</w:t>
      </w:r>
      <w:r w:rsidR="00BA501B">
        <w:rPr>
          <w:color w:val="000000" w:themeColor="text1"/>
        </w:rPr>
        <w:t xml:space="preserve"> with data from 2016 to 2018</w:t>
      </w:r>
      <w:r w:rsidR="001A2B70">
        <w:rPr>
          <w:color w:val="000000" w:themeColor="text1"/>
        </w:rPr>
        <w:t xml:space="preserve">. </w:t>
      </w:r>
      <w:r w:rsidR="008C5D31" w:rsidRPr="003B1741">
        <w:rPr>
          <w:color w:val="000000" w:themeColor="text1"/>
        </w:rPr>
        <w:t xml:space="preserve">We find </w:t>
      </w:r>
      <w:r w:rsidR="0009254E" w:rsidRPr="003B1741">
        <w:rPr>
          <w:color w:val="000000" w:themeColor="text1"/>
        </w:rPr>
        <w:t>agreement within error bounds at</w:t>
      </w:r>
      <w:r w:rsidR="008C5D31" w:rsidRPr="003B1741">
        <w:rPr>
          <w:color w:val="000000" w:themeColor="text1"/>
        </w:rPr>
        <w:t xml:space="preserve"> the Seneca Meadows </w:t>
      </w:r>
      <w:r w:rsidR="0009254E" w:rsidRPr="003B1741">
        <w:rPr>
          <w:color w:val="000000" w:themeColor="text1"/>
        </w:rPr>
        <w:t>Landfill</w:t>
      </w:r>
      <w:r w:rsidR="00BE3287" w:rsidRPr="003B1741">
        <w:rPr>
          <w:color w:val="000000" w:themeColor="text1"/>
        </w:rPr>
        <w:t xml:space="preserve"> </w:t>
      </w:r>
      <w:r w:rsidR="00392F72" w:rsidRPr="003B1741">
        <w:rPr>
          <w:color w:val="000000" w:themeColor="text1"/>
        </w:rPr>
        <w:t>in New York (</w:t>
      </w:r>
      <w:r w:rsidR="00C81EA3" w:rsidRPr="003B1741">
        <w:rPr>
          <w:color w:val="000000" w:themeColor="text1"/>
        </w:rPr>
        <w:t>landfill c</w:t>
      </w:r>
      <w:r w:rsidR="001E0770" w:rsidRPr="003B1741">
        <w:rPr>
          <w:color w:val="000000" w:themeColor="text1"/>
        </w:rPr>
        <w:t xml:space="preserve"> in Figure </w:t>
      </w:r>
      <w:r w:rsidR="00B029CD">
        <w:rPr>
          <w:color w:val="000000" w:themeColor="text1"/>
        </w:rPr>
        <w:t>5</w:t>
      </w:r>
      <w:r w:rsidR="00391BC3">
        <w:rPr>
          <w:color w:val="000000" w:themeColor="text1"/>
        </w:rPr>
        <w:t xml:space="preserve">; </w:t>
      </w:r>
      <w:r w:rsidR="00391BC3">
        <w:rPr>
          <w:color w:val="000000" w:themeColor="text1"/>
        </w:rPr>
        <w:fldChar w:fldCharType="begin"/>
      </w:r>
      <w:r w:rsidR="00F551D6">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sidR="00391BC3">
        <w:rPr>
          <w:color w:val="000000" w:themeColor="text1"/>
        </w:rPr>
        <w:fldChar w:fldCharType="separate"/>
      </w:r>
      <w:r w:rsidR="00391BC3">
        <w:rPr>
          <w:noProof/>
          <w:color w:val="000000" w:themeColor="text1"/>
        </w:rPr>
        <w:t>Catena et al., 2022)</w:t>
      </w:r>
      <w:r w:rsidR="00391BC3">
        <w:rPr>
          <w:color w:val="000000" w:themeColor="text1"/>
        </w:rPr>
        <w:fldChar w:fldCharType="end"/>
      </w:r>
      <w:r w:rsidR="00392F72" w:rsidRPr="003B1741">
        <w:rPr>
          <w:color w:val="000000" w:themeColor="text1"/>
        </w:rPr>
        <w:t xml:space="preserve"> and at the</w:t>
      </w:r>
      <w:r w:rsidR="0009254E" w:rsidRPr="003B1741">
        <w:rPr>
          <w:color w:val="000000" w:themeColor="text1"/>
        </w:rPr>
        <w:t xml:space="preserve"> Kiefer</w:t>
      </w:r>
      <w:r w:rsidR="00C81EA3" w:rsidRPr="003B1741">
        <w:rPr>
          <w:color w:val="000000" w:themeColor="text1"/>
        </w:rPr>
        <w:t xml:space="preserve"> (d)</w:t>
      </w:r>
      <w:r w:rsidR="00392F72" w:rsidRPr="003B1741">
        <w:rPr>
          <w:color w:val="000000" w:themeColor="text1"/>
        </w:rPr>
        <w:t xml:space="preserve">, </w:t>
      </w:r>
      <w:r w:rsidR="00C81EA3" w:rsidRPr="003B1741">
        <w:rPr>
          <w:color w:val="000000" w:themeColor="text1"/>
        </w:rPr>
        <w:t>Frank R. Bowerman (f)</w:t>
      </w:r>
      <w:r w:rsidR="00392F72" w:rsidRPr="003B1741">
        <w:rPr>
          <w:color w:val="000000" w:themeColor="text1"/>
        </w:rPr>
        <w:t xml:space="preserve">, </w:t>
      </w:r>
      <w:r w:rsidR="00C81EA3" w:rsidRPr="003B1741">
        <w:rPr>
          <w:color w:val="000000" w:themeColor="text1"/>
        </w:rPr>
        <w:t xml:space="preserve">Altamont (g), </w:t>
      </w:r>
      <w:r w:rsidR="00392F72" w:rsidRPr="003B1741">
        <w:rPr>
          <w:color w:val="000000" w:themeColor="text1"/>
        </w:rPr>
        <w:t>Newby Island</w:t>
      </w:r>
      <w:r w:rsidR="00C81EA3" w:rsidRPr="003B1741">
        <w:rPr>
          <w:color w:val="000000" w:themeColor="text1"/>
        </w:rPr>
        <w:t xml:space="preserve"> (h), and Keller Canyon (</w:t>
      </w:r>
      <w:proofErr w:type="spellStart"/>
      <w:r w:rsidR="00C81EA3" w:rsidRPr="003B1741">
        <w:rPr>
          <w:color w:val="000000" w:themeColor="text1"/>
        </w:rPr>
        <w:t>i</w:t>
      </w:r>
      <w:proofErr w:type="spellEnd"/>
      <w:r w:rsidR="00C81EA3" w:rsidRPr="003B1741">
        <w:rPr>
          <w:color w:val="000000" w:themeColor="text1"/>
        </w:rPr>
        <w:t>)</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s in California</w:t>
      </w:r>
      <w:r w:rsidR="00391BC3">
        <w:rPr>
          <w:color w:val="000000" w:themeColor="text1"/>
        </w:rPr>
        <w:t xml:space="preserve"> </w:t>
      </w:r>
      <w:r w:rsidR="00391BC3">
        <w:rPr>
          <w:color w:val="000000" w:themeColor="text1"/>
        </w:rPr>
        <w:fldChar w:fldCharType="begin"/>
      </w:r>
      <w:r w:rsidR="0035679F">
        <w:rPr>
          <w:color w:val="000000" w:themeColor="text1"/>
        </w:rPr>
        <w:instrText xml:space="preserve"> ADDIN ZOTERO_ITEM CSL_CITATION {"citationID":"WXg14Phr","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5679F">
        <w:rPr>
          <w:noProof/>
          <w:color w:val="000000" w:themeColor="text1"/>
        </w:rPr>
        <w:t>(CARB, 2021; Duren et al., 2019)</w:t>
      </w:r>
      <w:r w:rsidR="00391BC3">
        <w:rPr>
          <w:color w:val="000000" w:themeColor="text1"/>
        </w:rPr>
        <w:fldChar w:fldCharType="end"/>
      </w:r>
      <w:r w:rsidR="00392F72" w:rsidRPr="003B1741">
        <w:rPr>
          <w:color w:val="000000" w:themeColor="text1"/>
        </w:rPr>
        <w:t xml:space="preserve">. </w:t>
      </w:r>
      <w:r w:rsidR="00EB64D7" w:rsidRPr="003B1741">
        <w:rPr>
          <w:color w:val="000000" w:themeColor="text1"/>
        </w:rPr>
        <w:t>W</w:t>
      </w:r>
      <w:r w:rsidRPr="003B1741">
        <w:rPr>
          <w:color w:val="000000" w:themeColor="text1"/>
        </w:rPr>
        <w:t xml:space="preserve">e find much larger emissions </w:t>
      </w:r>
      <w:r w:rsidR="00392F72" w:rsidRPr="003B1741">
        <w:rPr>
          <w:color w:val="000000" w:themeColor="text1"/>
        </w:rPr>
        <w:t xml:space="preserve">than </w:t>
      </w:r>
      <w:r w:rsidR="00C81EA3" w:rsidRPr="003B1741">
        <w:rPr>
          <w:color w:val="000000" w:themeColor="text1"/>
        </w:rPr>
        <w:t xml:space="preserve">previous studies at the South Side Landfill (a) in Indiana </w:t>
      </w:r>
      <w:r w:rsidR="00391BC3">
        <w:rPr>
          <w:color w:val="000000" w:themeColor="text1"/>
        </w:rPr>
        <w:fldChar w:fldCharType="begin"/>
      </w:r>
      <w:r w:rsidR="00F45643">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F45643">
        <w:rPr>
          <w:rFonts w:ascii="Cambria Math" w:hAnsi="Cambria Math" w:cs="Cambria Math"/>
          <w:color w:val="000000" w:themeColor="text1"/>
        </w:rPr>
        <w:instrText>∼</w:instrText>
      </w:r>
      <w:r w:rsidR="00F45643">
        <w:rPr>
          <w:color w:val="000000" w:themeColor="text1"/>
        </w:rPr>
        <w:instrText>91 kg CH4 person-1 yr-1) but considerably larger than the global figure (</w:instrText>
      </w:r>
      <w:r w:rsidR="00F45643">
        <w:rPr>
          <w:rFonts w:ascii="Cambria Math" w:hAnsi="Cambria Math" w:cs="Cambria Math"/>
          <w:color w:val="000000" w:themeColor="text1"/>
        </w:rPr>
        <w:instrText>∼</w:instrText>
      </w:r>
      <w:r w:rsidR="00F45643">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F45643">
        <w:rPr>
          <w:rFonts w:ascii="Cambria Math" w:hAnsi="Cambria Math" w:cs="Cambria Math"/>
          <w:color w:val="000000" w:themeColor="text1"/>
        </w:rPr>
        <w:instrText>∼</w:instrText>
      </w:r>
      <w:r w:rsidR="00F45643">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sidR="00391BC3">
        <w:rPr>
          <w:color w:val="000000" w:themeColor="text1"/>
        </w:rPr>
        <w:fldChar w:fldCharType="separate"/>
      </w:r>
      <w:r w:rsidR="00F45643">
        <w:rPr>
          <w:noProof/>
          <w:color w:val="000000" w:themeColor="text1"/>
        </w:rPr>
        <w:t>(Cambaliza et al., 2015)</w:t>
      </w:r>
      <w:r w:rsidR="00391BC3">
        <w:rPr>
          <w:color w:val="000000" w:themeColor="text1"/>
        </w:rPr>
        <w:fldChar w:fldCharType="end"/>
      </w:r>
      <w:r w:rsidR="00F45643">
        <w:rPr>
          <w:color w:val="000000" w:themeColor="text1"/>
        </w:rPr>
        <w:t xml:space="preserve"> </w:t>
      </w:r>
      <w:r w:rsidR="00C81EA3" w:rsidRPr="003B1741">
        <w:rPr>
          <w:color w:val="000000" w:themeColor="text1"/>
        </w:rPr>
        <w:t xml:space="preserve">and </w:t>
      </w:r>
      <w:r w:rsidR="00392F72" w:rsidRPr="003B1741">
        <w:rPr>
          <w:color w:val="000000" w:themeColor="text1"/>
        </w:rPr>
        <w:t xml:space="preserve">at the West Miramar Sanitary </w:t>
      </w:r>
      <w:r w:rsidR="00C81EA3" w:rsidRPr="003B1741">
        <w:rPr>
          <w:color w:val="000000" w:themeColor="text1"/>
        </w:rPr>
        <w:t xml:space="preserve">(b) </w:t>
      </w:r>
      <w:r w:rsidR="00392F72" w:rsidRPr="003B1741">
        <w:rPr>
          <w:color w:val="000000" w:themeColor="text1"/>
        </w:rPr>
        <w:t>and Puente Hills</w:t>
      </w:r>
      <w:r w:rsidR="00C81EA3" w:rsidRPr="003B1741">
        <w:rPr>
          <w:color w:val="000000" w:themeColor="text1"/>
        </w:rPr>
        <w:t xml:space="preserve"> (e)</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w:t>
      </w:r>
      <w:r w:rsidR="00C81EA3" w:rsidRPr="003B1741">
        <w:rPr>
          <w:color w:val="000000" w:themeColor="text1"/>
        </w:rPr>
        <w:t>s</w:t>
      </w:r>
      <w:r w:rsidR="00392F72" w:rsidRPr="003B1741">
        <w:rPr>
          <w:color w:val="000000" w:themeColor="text1"/>
        </w:rPr>
        <w:t xml:space="preserve"> in Californi</w:t>
      </w:r>
      <w:r w:rsidR="00C81EA3" w:rsidRPr="003B1741">
        <w:rPr>
          <w:color w:val="000000" w:themeColor="text1"/>
        </w:rPr>
        <w:t>a</w:t>
      </w:r>
      <w:r w:rsidR="00391BC3">
        <w:rPr>
          <w:color w:val="000000" w:themeColor="text1"/>
        </w:rPr>
        <w:t xml:space="preserve"> </w:t>
      </w:r>
      <w:r w:rsidR="00391BC3">
        <w:rPr>
          <w:color w:val="000000" w:themeColor="text1"/>
        </w:rPr>
        <w:fldChar w:fldCharType="begin"/>
      </w:r>
      <w:r w:rsidR="0035679F">
        <w:rPr>
          <w:color w:val="000000" w:themeColor="text1"/>
        </w:rPr>
        <w:instrText xml:space="preserve"> ADDIN ZOTERO_ITEM CSL_CITATION {"citationID":"hgBEGhDt","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5679F">
        <w:rPr>
          <w:noProof/>
          <w:color w:val="000000" w:themeColor="text1"/>
        </w:rPr>
        <w:t>(CARB, 2021; Duren et al., 2019)</w:t>
      </w:r>
      <w:r w:rsidR="00391BC3">
        <w:rPr>
          <w:color w:val="000000" w:themeColor="text1"/>
        </w:rPr>
        <w:fldChar w:fldCharType="end"/>
      </w:r>
      <w:r w:rsidR="009248C7" w:rsidRPr="003B1741">
        <w:rPr>
          <w:color w:val="000000" w:themeColor="text1"/>
        </w:rPr>
        <w:t xml:space="preserve">. </w:t>
      </w:r>
      <w:r w:rsidR="00172438" w:rsidRPr="003B1741">
        <w:rPr>
          <w:color w:val="000000" w:themeColor="text1"/>
        </w:rPr>
        <w:t>The</w:t>
      </w:r>
      <w:r w:rsidR="00337C94">
        <w:rPr>
          <w:color w:val="000000" w:themeColor="text1"/>
        </w:rPr>
        <w:t xml:space="preserve"> discrepancy at the</w:t>
      </w:r>
      <w:r w:rsidR="009248C7" w:rsidRPr="003B1741">
        <w:rPr>
          <w:color w:val="000000" w:themeColor="text1"/>
        </w:rPr>
        <w:t xml:space="preserve"> </w:t>
      </w:r>
      <w:r w:rsidR="00CD1037" w:rsidRPr="003B1741">
        <w:rPr>
          <w:color w:val="000000" w:themeColor="text1"/>
        </w:rPr>
        <w:t xml:space="preserve">South Side </w:t>
      </w:r>
      <w:r w:rsidR="003B1741" w:rsidRPr="006202B5">
        <w:rPr>
          <w:color w:val="000000" w:themeColor="text1"/>
        </w:rPr>
        <w:t>L</w:t>
      </w:r>
      <w:r w:rsidR="00CD1037" w:rsidRPr="003B1741">
        <w:rPr>
          <w:color w:val="000000" w:themeColor="text1"/>
        </w:rPr>
        <w:t xml:space="preserve">andfill </w:t>
      </w:r>
      <w:r w:rsidR="00337C94">
        <w:rPr>
          <w:color w:val="000000" w:themeColor="text1"/>
        </w:rPr>
        <w:t xml:space="preserve">could reflect changed emissions since 2011, </w:t>
      </w:r>
      <w:r w:rsidR="00337C94">
        <w:rPr>
          <w:color w:val="000000" w:themeColor="text1"/>
        </w:rPr>
        <w:lastRenderedPageBreak/>
        <w:t>including the construction of</w:t>
      </w:r>
      <w:r w:rsidR="00CD1037" w:rsidRPr="003B1741">
        <w:rPr>
          <w:color w:val="000000" w:themeColor="text1"/>
        </w:rPr>
        <w:t xml:space="preserve"> </w:t>
      </w:r>
      <w:r w:rsidR="006906CC" w:rsidRPr="00713109">
        <w:rPr>
          <w:color w:val="000000" w:themeColor="text1"/>
        </w:rPr>
        <w:t xml:space="preserve">a large landfill gas </w:t>
      </w:r>
      <w:r w:rsidR="001A2B70">
        <w:rPr>
          <w:color w:val="000000" w:themeColor="text1"/>
        </w:rPr>
        <w:t xml:space="preserve">recovery </w:t>
      </w:r>
      <w:r w:rsidR="006906CC" w:rsidRPr="00713109">
        <w:rPr>
          <w:color w:val="000000" w:themeColor="text1"/>
        </w:rPr>
        <w:t xml:space="preserve">facility </w:t>
      </w:r>
      <w:r w:rsidR="00337C94">
        <w:rPr>
          <w:color w:val="000000" w:themeColor="text1"/>
        </w:rPr>
        <w:t>beginning</w:t>
      </w:r>
      <w:r w:rsidR="001A2B70" w:rsidRPr="003B1741">
        <w:rPr>
          <w:color w:val="000000" w:themeColor="text1"/>
        </w:rPr>
        <w:t xml:space="preserve"> in</w:t>
      </w:r>
      <w:r w:rsidR="006906CC" w:rsidRPr="00713109">
        <w:rPr>
          <w:color w:val="000000" w:themeColor="text1"/>
        </w:rPr>
        <w:t xml:space="preserve"> </w:t>
      </w:r>
      <w:r w:rsidR="00CD1037" w:rsidRPr="003B1741">
        <w:rPr>
          <w:color w:val="000000" w:themeColor="text1"/>
        </w:rPr>
        <w:t>June 2019</w:t>
      </w:r>
      <w:r w:rsidR="0099618B">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91BC3">
        <w:rPr>
          <w:color w:val="000000" w:themeColor="text1"/>
        </w:rPr>
        <w:fldChar w:fldCharType="separate"/>
      </w:r>
      <w:r w:rsidR="00391BC3">
        <w:rPr>
          <w:noProof/>
          <w:color w:val="000000" w:themeColor="text1"/>
        </w:rPr>
        <w:t>(EPA LMOP, 2019)</w:t>
      </w:r>
      <w:r w:rsidR="00391BC3">
        <w:rPr>
          <w:color w:val="000000" w:themeColor="text1"/>
        </w:rPr>
        <w:fldChar w:fldCharType="end"/>
      </w:r>
      <w:r w:rsidR="00CD1037" w:rsidRPr="003B1741">
        <w:rPr>
          <w:color w:val="000000" w:themeColor="text1"/>
        </w:rPr>
        <w:t xml:space="preserve">. </w:t>
      </w:r>
      <w:r w:rsidR="00DE69E1">
        <w:rPr>
          <w:color w:val="000000" w:themeColor="text1"/>
        </w:rPr>
        <w:t xml:space="preserve">Methane concentrations of 8662 </w:t>
      </w:r>
      <w:r w:rsidR="00C2279C">
        <w:rPr>
          <w:color w:val="000000" w:themeColor="text1"/>
        </w:rPr>
        <w:t xml:space="preserve">ppm </w:t>
      </w:r>
      <w:r w:rsidR="00DE69E1">
        <w:rPr>
          <w:color w:val="000000" w:themeColor="text1"/>
        </w:rPr>
        <w:t>were recorded at a leak at t</w:t>
      </w:r>
      <w:r w:rsidR="00CD1037" w:rsidRPr="003B1741">
        <w:rPr>
          <w:color w:val="000000" w:themeColor="text1"/>
        </w:rPr>
        <w:t xml:space="preserve">he West Miramar Sanitary Landfill in November 2019 </w:t>
      </w:r>
      <w:r w:rsidR="00DB29D4">
        <w:fldChar w:fldCharType="begin"/>
      </w:r>
      <w:r w:rsidR="00DB29D4">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DB29D4">
        <w:fldChar w:fldCharType="separate"/>
      </w:r>
      <w:r w:rsidR="00DB29D4">
        <w:rPr>
          <w:noProof/>
        </w:rPr>
        <w:t>(San Diego Air Pollution Control District, 2019)</w:t>
      </w:r>
      <w:r w:rsidR="00DB29D4">
        <w:fldChar w:fldCharType="end"/>
      </w:r>
      <w:r w:rsidR="00CD1037" w:rsidRPr="003B1741">
        <w:rPr>
          <w:color w:val="000000" w:themeColor="text1"/>
        </w:rPr>
        <w:t xml:space="preserve">, </w:t>
      </w:r>
      <w:r w:rsidR="003B1741">
        <w:rPr>
          <w:color w:val="000000" w:themeColor="text1"/>
        </w:rPr>
        <w:t xml:space="preserve">suggesting that </w:t>
      </w:r>
      <w:r w:rsidR="00FD68B3">
        <w:rPr>
          <w:color w:val="000000" w:themeColor="text1"/>
        </w:rPr>
        <w:t>estimates</w:t>
      </w:r>
      <w:r w:rsidR="003B1741">
        <w:rPr>
          <w:color w:val="000000" w:themeColor="text1"/>
        </w:rPr>
        <w:t xml:space="preserve"> </w:t>
      </w:r>
      <w:r w:rsidR="00FD68B3">
        <w:rPr>
          <w:color w:val="000000" w:themeColor="text1"/>
        </w:rPr>
        <w:t xml:space="preserve">from other years </w:t>
      </w:r>
      <w:r w:rsidR="003B1741">
        <w:rPr>
          <w:color w:val="000000" w:themeColor="text1"/>
        </w:rPr>
        <w:t xml:space="preserve">may not be representative of </w:t>
      </w:r>
      <w:r w:rsidR="009C3CFA">
        <w:rPr>
          <w:color w:val="000000" w:themeColor="text1"/>
        </w:rPr>
        <w:t xml:space="preserve">2019 </w:t>
      </w:r>
      <w:r w:rsidR="003B1741" w:rsidRPr="00391BC3">
        <w:rPr>
          <w:color w:val="000000" w:themeColor="text1"/>
        </w:rPr>
        <w:t>emission</w:t>
      </w:r>
      <w:r w:rsidR="00BA501B" w:rsidRPr="00391BC3">
        <w:rPr>
          <w:color w:val="000000" w:themeColor="text1"/>
        </w:rPr>
        <w:t>s.</w:t>
      </w:r>
      <w:r w:rsidR="00CD1037" w:rsidRPr="00391BC3">
        <w:rPr>
          <w:color w:val="000000" w:themeColor="text1"/>
        </w:rPr>
        <w:t xml:space="preserve"> </w:t>
      </w:r>
      <w:r w:rsidR="000A0B9F" w:rsidRPr="00391BC3">
        <w:rPr>
          <w:color w:val="000000" w:themeColor="text1"/>
        </w:rPr>
        <w:t>T</w:t>
      </w:r>
      <w:r w:rsidR="00CD1037" w:rsidRPr="00391BC3">
        <w:rPr>
          <w:color w:val="000000" w:themeColor="text1"/>
        </w:rPr>
        <w:t>he Puente Hill</w:t>
      </w:r>
      <w:r w:rsidR="00093DD4" w:rsidRPr="00391BC3">
        <w:rPr>
          <w:color w:val="000000" w:themeColor="text1"/>
        </w:rPr>
        <w:t>s</w:t>
      </w:r>
      <w:r w:rsidR="00CD1037" w:rsidRPr="00391BC3">
        <w:rPr>
          <w:color w:val="000000" w:themeColor="text1"/>
        </w:rPr>
        <w:t xml:space="preserve"> Landfill </w:t>
      </w:r>
      <w:r w:rsidR="00F113DC" w:rsidRPr="00391BC3">
        <w:rPr>
          <w:color w:val="000000" w:themeColor="text1"/>
        </w:rPr>
        <w:t>closed in 2013</w:t>
      </w:r>
      <w:r w:rsidR="001D7C11" w:rsidRPr="00391BC3">
        <w:rPr>
          <w:color w:val="000000" w:themeColor="text1"/>
        </w:rPr>
        <w:t xml:space="preserve"> but was previously one of the largest landfills in </w:t>
      </w:r>
      <w:r w:rsidR="001D7C11" w:rsidRPr="00685E57">
        <w:rPr>
          <w:color w:val="000000" w:themeColor="text1"/>
        </w:rPr>
        <w:t xml:space="preserve">CONUS </w:t>
      </w:r>
      <w:r w:rsidR="006202B5" w:rsidRPr="00685E57">
        <w:rPr>
          <w:color w:val="000000" w:themeColor="text1"/>
        </w:rPr>
        <w:fldChar w:fldCharType="begin"/>
      </w:r>
      <w:r w:rsidR="006202B5"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02B5" w:rsidRPr="00685E57">
        <w:rPr>
          <w:color w:val="000000" w:themeColor="text1"/>
        </w:rPr>
        <w:fldChar w:fldCharType="separate"/>
      </w:r>
      <w:r w:rsidR="006202B5" w:rsidRPr="00685E57">
        <w:rPr>
          <w:noProof/>
          <w:color w:val="000000" w:themeColor="text1"/>
        </w:rPr>
        <w:t>(EPA GHGRP, 2019)</w:t>
      </w:r>
      <w:r w:rsidR="006202B5" w:rsidRPr="00685E57">
        <w:rPr>
          <w:color w:val="000000" w:themeColor="text1"/>
        </w:rPr>
        <w:fldChar w:fldCharType="end"/>
      </w:r>
      <w:r w:rsidR="001D7C11" w:rsidRPr="00685E57">
        <w:rPr>
          <w:color w:val="000000" w:themeColor="text1"/>
        </w:rPr>
        <w:t xml:space="preserve">. </w:t>
      </w:r>
      <w:r w:rsidR="00E5672D" w:rsidRPr="00685E57">
        <w:rPr>
          <w:color w:val="000000" w:themeColor="text1"/>
        </w:rPr>
        <w:t xml:space="preserve">Our landfill </w:t>
      </w:r>
      <w:r w:rsidR="00E5672D" w:rsidRPr="00391BC3">
        <w:rPr>
          <w:color w:val="000000" w:themeColor="text1"/>
        </w:rPr>
        <w:t>attribution approach, which relies on</w:t>
      </w:r>
      <w:r w:rsidR="001D7C11" w:rsidRPr="00391BC3">
        <w:rPr>
          <w:color w:val="000000" w:themeColor="text1"/>
        </w:rPr>
        <w:t xml:space="preserve"> </w:t>
      </w:r>
      <w:r w:rsidR="00E5672D" w:rsidRPr="00391BC3">
        <w:rPr>
          <w:color w:val="000000" w:themeColor="text1"/>
        </w:rPr>
        <w:t xml:space="preserve">a </w:t>
      </w:r>
      <w:r w:rsidR="001D7C11" w:rsidRPr="00391BC3">
        <w:rPr>
          <w:color w:val="000000" w:themeColor="text1"/>
        </w:rPr>
        <w:t>prior estimate from 2012</w:t>
      </w:r>
      <w:r w:rsidR="00E5672D" w:rsidRPr="00391BC3">
        <w:rPr>
          <w:color w:val="000000" w:themeColor="text1"/>
        </w:rPr>
        <w:t>,</w:t>
      </w:r>
      <w:r w:rsidR="001D7C11" w:rsidRPr="00391BC3">
        <w:rPr>
          <w:color w:val="000000" w:themeColor="text1"/>
        </w:rPr>
        <w:t xml:space="preserve"> may </w:t>
      </w:r>
      <w:r w:rsidR="00E5672D" w:rsidRPr="00391BC3">
        <w:rPr>
          <w:color w:val="000000" w:themeColor="text1"/>
        </w:rPr>
        <w:t xml:space="preserve">therefore misallocate </w:t>
      </w:r>
      <w:r w:rsidR="001D7C11" w:rsidRPr="00391BC3">
        <w:rPr>
          <w:color w:val="000000" w:themeColor="text1"/>
        </w:rPr>
        <w:t xml:space="preserve">emissions to </w:t>
      </w:r>
      <w:r w:rsidR="00936343" w:rsidRPr="00391BC3">
        <w:rPr>
          <w:color w:val="000000" w:themeColor="text1"/>
        </w:rPr>
        <w:t>the Puente Hills L</w:t>
      </w:r>
      <w:r w:rsidR="001D7C11" w:rsidRPr="00391BC3">
        <w:rPr>
          <w:color w:val="000000" w:themeColor="text1"/>
        </w:rPr>
        <w:t xml:space="preserve">andfill </w:t>
      </w:r>
      <w:r w:rsidR="0099618B" w:rsidRPr="00391BC3">
        <w:rPr>
          <w:color w:val="000000" w:themeColor="text1"/>
        </w:rPr>
        <w:t>instead of</w:t>
      </w:r>
      <w:r w:rsidR="001D7C11" w:rsidRPr="00391BC3">
        <w:rPr>
          <w:color w:val="000000" w:themeColor="text1"/>
        </w:rPr>
        <w:t xml:space="preserve"> to </w:t>
      </w:r>
      <w:r w:rsidR="00E5672D" w:rsidRPr="00391BC3">
        <w:rPr>
          <w:color w:val="000000" w:themeColor="text1"/>
        </w:rPr>
        <w:t>co-located</w:t>
      </w:r>
      <w:r w:rsidR="001D7C11" w:rsidRPr="00391BC3">
        <w:rPr>
          <w:color w:val="000000" w:themeColor="text1"/>
        </w:rPr>
        <w:t xml:space="preserve"> </w:t>
      </w:r>
      <w:r w:rsidR="00C2279C" w:rsidRPr="00391BC3">
        <w:rPr>
          <w:color w:val="000000" w:themeColor="text1"/>
        </w:rPr>
        <w:t>oil and gas operations</w:t>
      </w:r>
      <w:r w:rsidR="001D7C11" w:rsidRPr="00391BC3">
        <w:rPr>
          <w:color w:val="000000" w:themeColor="text1"/>
        </w:rPr>
        <w:t>.</w:t>
      </w:r>
    </w:p>
    <w:p w14:paraId="2123E31F" w14:textId="77777777" w:rsidR="00BA2006" w:rsidRDefault="00BA2006" w:rsidP="00ED167E"/>
    <w:p w14:paraId="24577671" w14:textId="729B6DFB" w:rsidR="004E3E30" w:rsidRDefault="00906A1B" w:rsidP="00172438">
      <w:pPr>
        <w:rPr>
          <w:color w:val="FF0000"/>
        </w:rPr>
      </w:pPr>
      <w:r>
        <w:t xml:space="preserve">We find mean facility emissions </w:t>
      </w:r>
      <w:r w:rsidR="006906CC" w:rsidRPr="00713109">
        <w:t>of 13 Gg a</w:t>
      </w:r>
      <w:r w:rsidR="006906CC" w:rsidRPr="00713109">
        <w:rPr>
          <w:vertAlign w:val="superscript"/>
        </w:rPr>
        <w:t>-1</w:t>
      </w:r>
      <w:r w:rsidR="006906CC" w:rsidRPr="00713109">
        <w:t xml:space="preserve"> compared </w:t>
      </w:r>
      <w:r>
        <w:t xml:space="preserve">to the GHGRP mean of </w:t>
      </w:r>
      <w:r w:rsidR="00E85C1A">
        <w:t>7</w:t>
      </w:r>
      <w:r>
        <w:t>.</w:t>
      </w:r>
      <w:r w:rsidR="00E85C1A">
        <w:t xml:space="preserve">2 </w:t>
      </w:r>
      <w:r>
        <w:t>Gg</w:t>
      </w:r>
      <w:r w:rsidRPr="00C01462">
        <w:t xml:space="preserve"> a</w:t>
      </w:r>
      <w:r w:rsidRPr="00C01462">
        <w:rPr>
          <w:vertAlign w:val="superscript"/>
        </w:rPr>
        <w:t>-1</w:t>
      </w:r>
      <w:r w:rsidR="00E85C1A">
        <w:t xml:space="preserve"> for the 73 landfills considered here</w:t>
      </w:r>
      <w:r w:rsidR="006906CC">
        <w:t>, with a median 77% increase in reported emissions</w:t>
      </w:r>
      <w:r w:rsidR="00E85C1A">
        <w:t>.</w:t>
      </w:r>
      <w:r>
        <w:t xml:space="preserve"> </w:t>
      </w:r>
      <w:r w:rsidR="0099618B">
        <w:t>As reflected in Table 3, w</w:t>
      </w:r>
      <w:r w:rsidR="002217CA">
        <w:t xml:space="preserve">e find </w:t>
      </w:r>
      <w:r w:rsidR="00D10EC6">
        <w:t>no</w:t>
      </w:r>
      <w:r w:rsidR="002217CA">
        <w:t xml:space="preserve"> correlation (R</w:t>
      </w:r>
      <w:r w:rsidR="002217CA">
        <w:rPr>
          <w:vertAlign w:val="superscript"/>
        </w:rPr>
        <w:t>2</w:t>
      </w:r>
      <w:r w:rsidR="002217CA">
        <w:t xml:space="preserve"> = 0.0</w:t>
      </w:r>
      <w:r w:rsidR="00E85C1A">
        <w:t>0</w:t>
      </w:r>
      <w:r w:rsidR="002217CA">
        <w:t>) between GHGRP emissions and our posterior</w:t>
      </w:r>
      <w:r w:rsidR="00E85C1A">
        <w:t xml:space="preserve"> estimate</w:t>
      </w:r>
      <w:r w:rsidR="00BA501B">
        <w:t xml:space="preserve">s, </w:t>
      </w:r>
      <w:r w:rsidR="009C3CFA">
        <w:t xml:space="preserve">which </w:t>
      </w:r>
      <w:r w:rsidR="00E85C1A">
        <w:t xml:space="preserve">does not improve </w:t>
      </w:r>
      <w:r w:rsidR="002217CA">
        <w:t xml:space="preserve">when we consider only facilities that </w:t>
      </w:r>
      <w:r w:rsidR="00F53225">
        <w:t xml:space="preserve">do </w:t>
      </w:r>
      <w:r w:rsidR="00E85C1A">
        <w:t>or</w:t>
      </w:r>
      <w:r w:rsidR="002217CA">
        <w:t xml:space="preserve"> do not </w:t>
      </w:r>
      <w:r w:rsidR="00F53225">
        <w:t>capture landfill gas</w:t>
      </w:r>
      <w:r w:rsidR="0099618B">
        <w:t>.</w:t>
      </w:r>
      <w:r w:rsidR="00D27072">
        <w:t xml:space="preserve"> </w:t>
      </w:r>
      <w:r w:rsidR="0099618B">
        <w:t>This implies that</w:t>
      </w:r>
      <w:r w:rsidR="00D27072">
        <w:t xml:space="preserve"> the bottom-up approaches </w:t>
      </w:r>
      <w:r w:rsidR="0099618B">
        <w:t xml:space="preserve">used </w:t>
      </w:r>
      <w:r w:rsidR="00D27072">
        <w:t>for emissions estimation have little predictability</w:t>
      </w:r>
      <w:r w:rsidR="00670F07">
        <w:t>.</w:t>
      </w:r>
    </w:p>
    <w:p w14:paraId="0138DB85" w14:textId="77777777" w:rsidR="004E3E30" w:rsidRDefault="004E3E30" w:rsidP="00172438">
      <w:pPr>
        <w:rPr>
          <w:color w:val="FF0000"/>
        </w:rPr>
      </w:pPr>
    </w:p>
    <w:p w14:paraId="55F4FC6D" w14:textId="1A3ED977" w:rsidR="00172438" w:rsidRPr="001E121C" w:rsidRDefault="005C42C4" w:rsidP="00172438">
      <w:r>
        <w:t xml:space="preserve">For the </w:t>
      </w:r>
      <w:r w:rsidR="003252FF">
        <w:t>38</w:t>
      </w:r>
      <w:r w:rsidR="00E85C1A">
        <w:t xml:space="preserve"> </w:t>
      </w:r>
      <w:r>
        <w:t xml:space="preserve">facilities that recover gas, we </w:t>
      </w:r>
      <w:r w:rsidR="002A1A35">
        <w:t>use</w:t>
      </w:r>
      <w:r w:rsidR="000B4C5D">
        <w:t xml:space="preserve"> </w:t>
      </w:r>
      <w:r w:rsidR="00C1043F">
        <w:t>captured</w:t>
      </w:r>
      <w:r w:rsidR="000B4C5D">
        <w:t xml:space="preserve"> methane emissions</w:t>
      </w:r>
      <w:r w:rsidR="00D27072">
        <w:t xml:space="preserve"> </w:t>
      </w:r>
      <w:r w:rsidR="0099618B">
        <w:t xml:space="preserve">reported to the EPA Landfill Methane Outreach Program (LMOP) </w:t>
      </w:r>
      <w:r w:rsidR="004E3E30">
        <w:t xml:space="preserve">in 2019 </w:t>
      </w:r>
      <w:r w:rsidR="000B4C5D">
        <w:t xml:space="preserve">together with posterior and GHGRP </w:t>
      </w:r>
      <w:r w:rsidR="002A1A35">
        <w:t>emissions</w:t>
      </w:r>
      <w:r w:rsidR="000B4C5D">
        <w:t xml:space="preserve"> to calculate a posterior and reported recovery </w:t>
      </w:r>
      <w:r w:rsidR="00F44C23">
        <w:t>efficiency</w:t>
      </w:r>
      <w:r w:rsidR="000B4C5D">
        <w:t>, respectively.</w:t>
      </w:r>
      <w:r w:rsidR="00CC62D5">
        <w:t xml:space="preserve"> </w:t>
      </w:r>
      <w:r w:rsidR="00DE69E1">
        <w:t>W</w:t>
      </w:r>
      <w:r w:rsidR="00CC62D5">
        <w:t>e find a</w:t>
      </w:r>
      <w:r w:rsidR="000B4C5D">
        <w:t xml:space="preserve"> </w:t>
      </w:r>
      <w:r w:rsidR="00CC62D5">
        <w:t>low correlation (R</w:t>
      </w:r>
      <w:r w:rsidR="00CC62D5" w:rsidRPr="00C66686">
        <w:rPr>
          <w:vertAlign w:val="superscript"/>
        </w:rPr>
        <w:t>2</w:t>
      </w:r>
      <w:r w:rsidR="00CC62D5">
        <w:t xml:space="preserve"> = 0.17) between the efficiencies </w:t>
      </w:r>
      <w:r w:rsidR="001B31E4">
        <w:t>that does not depend</w:t>
      </w:r>
      <w:r w:rsidR="00E56C71">
        <w:t xml:space="preserve"> o</w:t>
      </w:r>
      <w:r w:rsidR="001B31E4">
        <w:t>n</w:t>
      </w:r>
      <w:r w:rsidR="00E56C71">
        <w:t xml:space="preserve"> facility size</w:t>
      </w:r>
      <w:r w:rsidR="001B31E4">
        <w:t xml:space="preserve"> but improves slightly for facilities constructed within the last decade (R</w:t>
      </w:r>
      <w:r w:rsidR="001B31E4" w:rsidRPr="00C66686">
        <w:rPr>
          <w:vertAlign w:val="superscript"/>
        </w:rPr>
        <w:t>2</w:t>
      </w:r>
      <w:r w:rsidR="001B31E4">
        <w:t xml:space="preserve"> = 0.31)</w:t>
      </w:r>
      <w:r w:rsidR="00786146">
        <w:t xml:space="preserve">. The </w:t>
      </w:r>
      <w:r w:rsidR="003252FF">
        <w:t>average</w:t>
      </w:r>
      <w:r w:rsidR="00F44C23">
        <w:t xml:space="preserve"> </w:t>
      </w:r>
      <w:r w:rsidR="002C2A03">
        <w:t xml:space="preserve">posterior </w:t>
      </w:r>
      <w:r w:rsidR="00F44C23">
        <w:t xml:space="preserve">recovery </w:t>
      </w:r>
      <w:r w:rsidR="00E85C1A">
        <w:t xml:space="preserve">efficiency </w:t>
      </w:r>
      <w:r w:rsidR="00F44C23">
        <w:t xml:space="preserve">of </w:t>
      </w:r>
      <w:r w:rsidR="00E85C1A">
        <w:t>0.</w:t>
      </w:r>
      <w:r w:rsidR="000108AA">
        <w:t>5</w:t>
      </w:r>
      <w:r w:rsidR="001823D5">
        <w:t>0</w:t>
      </w:r>
      <w:r w:rsidR="00F44C23">
        <w:t xml:space="preserve"> </w:t>
      </w:r>
      <w:r w:rsidR="000108AA">
        <w:t>(</w:t>
      </w:r>
      <w:r w:rsidR="001823D5">
        <w:t>0.33</w:t>
      </w:r>
      <w:r w:rsidR="000108AA">
        <w:t xml:space="preserve"> </w:t>
      </w:r>
      <w:r w:rsidR="00CC62D5">
        <w:t>-</w:t>
      </w:r>
      <w:r w:rsidR="000108AA">
        <w:t xml:space="preserve"> </w:t>
      </w:r>
      <w:r w:rsidR="001823D5">
        <w:t>0.54</w:t>
      </w:r>
      <w:r w:rsidR="000108AA">
        <w:t xml:space="preserve">) </w:t>
      </w:r>
      <w:r w:rsidR="00786146">
        <w:t xml:space="preserve">is much smaller than </w:t>
      </w:r>
      <w:r w:rsidR="00F44C23">
        <w:t xml:space="preserve">the GHGRP mean of </w:t>
      </w:r>
      <w:r w:rsidR="00DD3738">
        <w:t>0.</w:t>
      </w:r>
      <w:r w:rsidR="000108AA">
        <w:t>61</w:t>
      </w:r>
      <w:r w:rsidR="00786146">
        <w:t>,</w:t>
      </w:r>
      <w:r w:rsidR="00CC62D5">
        <w:t xml:space="preserve"> </w:t>
      </w:r>
      <w:r w:rsidR="00786146">
        <w:t>and b</w:t>
      </w:r>
      <w:r w:rsidR="00F44C23">
        <w:t>ot</w:t>
      </w:r>
      <w:r w:rsidR="00AD22AA">
        <w:t>h</w:t>
      </w:r>
      <w:r w:rsidR="00786146">
        <w:t xml:space="preserve"> </w:t>
      </w:r>
      <w:r w:rsidR="00F44C23">
        <w:t xml:space="preserve">are </w:t>
      </w:r>
      <w:r w:rsidR="002C2A03">
        <w:t xml:space="preserve">much </w:t>
      </w:r>
      <w:r w:rsidR="00F44C23">
        <w:t xml:space="preserve">smaller than the </w:t>
      </w:r>
      <w:r w:rsidR="00DD3738">
        <w:t>0.75 default</w:t>
      </w:r>
      <w:r w:rsidR="00981931">
        <w:t xml:space="preserve"> </w:t>
      </w:r>
      <w:r w:rsidR="00981931">
        <w:fldChar w:fldCharType="begin"/>
      </w:r>
      <w:r w:rsidR="00981931">
        <w:instrText xml:space="preserve"> ADDIN ZOTERO_ITEM CSL_CITATION {"citationID":"B9TbXben","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981931">
        <w:fldChar w:fldCharType="separate"/>
      </w:r>
      <w:r w:rsidR="00981931">
        <w:rPr>
          <w:noProof/>
        </w:rPr>
        <w:t>(EPA, 2023)</w:t>
      </w:r>
      <w:r w:rsidR="00981931">
        <w:fldChar w:fldCharType="end"/>
      </w:r>
      <w:r w:rsidR="00A350AF">
        <w:t>.</w:t>
      </w:r>
      <w:r>
        <w:t xml:space="preserve"> </w:t>
      </w:r>
      <w:r w:rsidR="00AD22AA">
        <w:t xml:space="preserve">Across the six landfill gas facilities at the top 10 methane-producing landfills, we find a mean posterior recovery efficiency of 0.33 that is half the GHGRP value of 0.65. Indeed, four of the six facilities report methane emission and recovery values consistent with efficiencies larger than the 0.75 </w:t>
      </w:r>
      <w:r w:rsidR="00887F3A">
        <w:t xml:space="preserve">default. We find </w:t>
      </w:r>
      <w:r w:rsidR="00746663">
        <w:t xml:space="preserve">a similar but still lower efficiency at the Seminole Road MSW Landfill </w:t>
      </w:r>
      <w:r w:rsidR="00EC67B9">
        <w:t xml:space="preserve">(landfill 8) </w:t>
      </w:r>
      <w:r w:rsidR="00746663">
        <w:t xml:space="preserve">and </w:t>
      </w:r>
      <w:r w:rsidR="00887F3A">
        <w:t>a marginally higher recovery efficiency only at Sampson County Disposal, LLC</w:t>
      </w:r>
      <w:r w:rsidR="00EC67B9">
        <w:t xml:space="preserve"> (10)</w:t>
      </w:r>
      <w:r w:rsidR="00887F3A">
        <w:t>.</w:t>
      </w:r>
    </w:p>
    <w:p w14:paraId="2E54BE86" w14:textId="77777777" w:rsidR="004D33BD" w:rsidRDefault="004D33BD" w:rsidP="00ED167E"/>
    <w:p w14:paraId="0EA114B4" w14:textId="69D06436" w:rsidR="00B029CD" w:rsidRDefault="001A5124" w:rsidP="002031BC">
      <w:r>
        <w:t>W</w:t>
      </w:r>
      <w:r w:rsidR="0059329B">
        <w:t>e consider in detail the</w:t>
      </w:r>
      <w:r w:rsidR="002217CA">
        <w:t xml:space="preserve"> </w:t>
      </w:r>
      <w:r w:rsidR="00786146">
        <w:t>3</w:t>
      </w:r>
      <w:r w:rsidR="00C90FF0">
        <w:t>4</w:t>
      </w:r>
      <w:r w:rsidR="001D21AD">
        <w:t xml:space="preserve"> fa</w:t>
      </w:r>
      <w:r w:rsidR="0059329B">
        <w:t xml:space="preserve">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rsidR="0059329B">
        <w:t xml:space="preserve">We find larger emissions for </w:t>
      </w:r>
      <w:r w:rsidR="001D21AD">
        <w:t xml:space="preserve">29 </w:t>
      </w:r>
      <w:r w:rsidR="0059329B">
        <w:t xml:space="preserve">of </w:t>
      </w:r>
      <w:r w:rsidR="00483A3B">
        <w:t xml:space="preserve">these </w:t>
      </w:r>
      <w:r w:rsidR="0059329B">
        <w:t>facilities</w:t>
      </w:r>
      <w:r w:rsidR="00AE2CE5">
        <w:t>, with the largest discrepancies occurring in nine of the top 10 methane-producing landfills</w:t>
      </w:r>
      <w:r w:rsidR="00C03412">
        <w:t xml:space="preserve">. </w:t>
      </w:r>
      <w:r w:rsidR="004D1BCE">
        <w:t xml:space="preserve">Three of these nine </w:t>
      </w:r>
      <w:r w:rsidR="00AE2CE5">
        <w:t xml:space="preserve">facilities experienced significant operational changes in the last decade. </w:t>
      </w:r>
      <w:r w:rsidR="000330CF">
        <w:t xml:space="preserve">The </w:t>
      </w:r>
      <w:r w:rsidR="00AE2CE5">
        <w:t xml:space="preserve">South Shelby </w:t>
      </w:r>
      <w:r w:rsidR="00EC67B9">
        <w:t>(</w:t>
      </w:r>
      <w:r w:rsidR="00B029CD">
        <w:t xml:space="preserve">landfill </w:t>
      </w:r>
      <w:r w:rsidR="00EC67B9">
        <w:t>2</w:t>
      </w:r>
      <w:r w:rsidR="00B029CD">
        <w:t xml:space="preserve"> in Figure 5</w:t>
      </w:r>
      <w:r w:rsidR="00EC67B9">
        <w:t xml:space="preserve">) </w:t>
      </w:r>
      <w:r w:rsidR="00AE2CE5">
        <w:t>and South Side</w:t>
      </w:r>
      <w:r w:rsidR="00EC67B9">
        <w:t xml:space="preserve"> (3)</w:t>
      </w:r>
      <w:r w:rsidR="00AE2CE5">
        <w:t xml:space="preserve"> Landfills </w:t>
      </w:r>
      <w:r w:rsidR="00B029CD">
        <w:t>constructed</w:t>
      </w:r>
      <w:r w:rsidR="00AE2CE5">
        <w:t xml:space="preserve"> large landfill gas facilities </w:t>
      </w:r>
      <w:r w:rsidR="007907D1">
        <w:t>in 2019</w:t>
      </w:r>
      <w:r w:rsidR="00EC67B9">
        <w:t xml:space="preserve"> </w:t>
      </w:r>
      <w:r w:rsidR="009F1A97">
        <w:fldChar w:fldCharType="begin"/>
      </w:r>
      <w:r w:rsidR="009F1A97">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rsidR="009F1A97">
        <w:fldChar w:fldCharType="separate"/>
      </w:r>
      <w:r w:rsidR="009F1A97">
        <w:rPr>
          <w:noProof/>
        </w:rPr>
        <w:t>(EPA LMOP, 2019; Russell, 2019)</w:t>
      </w:r>
      <w:r w:rsidR="009F1A97">
        <w:fldChar w:fldCharType="end"/>
      </w:r>
      <w:r w:rsidR="00F77498">
        <w:t>,</w:t>
      </w:r>
      <w:r w:rsidR="00FA1F81">
        <w:t xml:space="preserve"> </w:t>
      </w:r>
      <w:r w:rsidR="00F77498">
        <w:t>s</w:t>
      </w:r>
      <w:r w:rsidR="00FA1F81">
        <w:t>uggest</w:t>
      </w:r>
      <w:r w:rsidR="00F77498">
        <w:t>ing</w:t>
      </w:r>
      <w:r w:rsidR="0028085B">
        <w:t xml:space="preserve"> that </w:t>
      </w:r>
      <w:r w:rsidR="00F77498">
        <w:t>emissions from gas infrastructure development may be large</w:t>
      </w:r>
      <w:r w:rsidR="00EC67B9">
        <w:t>.</w:t>
      </w:r>
      <w:r w:rsidR="00B029CD">
        <w:t xml:space="preserve"> T</w:t>
      </w:r>
      <w:r w:rsidR="00AE2CE5">
        <w:t>he City of Dothan Sanitary Landfill (</w:t>
      </w:r>
      <w:r w:rsidR="00EC67B9">
        <w:t>6</w:t>
      </w:r>
      <w:r w:rsidR="00AE2CE5">
        <w:t xml:space="preserve">) has been </w:t>
      </w:r>
      <w:r w:rsidR="00D27EB9">
        <w:t>full s</w:t>
      </w:r>
      <w:r w:rsidR="00AE2CE5">
        <w:t>ince 2014</w:t>
      </w:r>
      <w:r w:rsidR="00321679">
        <w:t>, when it stopped accepting most trash</w:t>
      </w:r>
      <w:r w:rsidR="00AE2CE5">
        <w:t xml:space="preserve"> </w:t>
      </w:r>
      <w:r w:rsidR="000319D9">
        <w:fldChar w:fldCharType="begin"/>
      </w:r>
      <w:r w:rsidR="006137D1">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URL":"https://dothaneagle.com/article_c888c464-20fc-11e9-83f1-371dc49ae65f.html","author":[{"family":"Wise","given":"Jeremy"}],"issued":{"date-parts":[["2019",1,27]]}}}],"schema":"https://github.com/citation-style-language/schema/raw/master/csl-citation.json"} </w:instrText>
      </w:r>
      <w:r w:rsidR="000319D9">
        <w:fldChar w:fldCharType="separate"/>
      </w:r>
      <w:r w:rsidR="000319D9">
        <w:rPr>
          <w:noProof/>
        </w:rPr>
        <w:t>(Wise, 2019)</w:t>
      </w:r>
      <w:r w:rsidR="000319D9">
        <w:fldChar w:fldCharType="end"/>
      </w:r>
      <w:r w:rsidR="00EC67B9">
        <w:t>. Reported emissions peaked at 7.4 Gg a</w:t>
      </w:r>
      <w:r w:rsidR="00EC67B9">
        <w:rPr>
          <w:vertAlign w:val="superscript"/>
        </w:rPr>
        <w:t>-1</w:t>
      </w:r>
      <w:r w:rsidR="00080551">
        <w:t xml:space="preserve"> that year</w:t>
      </w:r>
      <w:r w:rsidR="004E3E30">
        <w:t xml:space="preserve"> </w:t>
      </w:r>
      <w:r w:rsidR="004E3E30">
        <w:fldChar w:fldCharType="begin"/>
      </w:r>
      <w:r w:rsidR="004E3E30">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4E3E30">
        <w:fldChar w:fldCharType="separate"/>
      </w:r>
      <w:r w:rsidR="004E3E30">
        <w:rPr>
          <w:noProof/>
        </w:rPr>
        <w:t>(EPA GHGRP, 2019)</w:t>
      </w:r>
      <w:r w:rsidR="004E3E30">
        <w:fldChar w:fldCharType="end"/>
      </w:r>
      <w:r w:rsidR="00080551">
        <w:t>,</w:t>
      </w:r>
      <w:r w:rsidR="00EC67B9">
        <w:t xml:space="preserve"> a value almost five times smaller than our posterior emissions, suggesting </w:t>
      </w:r>
      <w:r w:rsidR="00AE2CE5">
        <w:t xml:space="preserve">that </w:t>
      </w:r>
      <w:r w:rsidR="00B029CD">
        <w:t>the</w:t>
      </w:r>
      <w:r w:rsidR="00AE2CE5">
        <w:t xml:space="preserve"> first order decay model is inadequate to</w:t>
      </w:r>
      <w:r w:rsidR="00EC67B9">
        <w:t xml:space="preserve"> reproduce </w:t>
      </w:r>
      <w:r w:rsidR="00AE2CE5">
        <w:t>methane emissions over time</w:t>
      </w:r>
      <w:r w:rsidR="00EC67B9">
        <w:t>.</w:t>
      </w:r>
      <w:r w:rsidR="00C95F3F">
        <w:t xml:space="preserve"> </w:t>
      </w:r>
      <w:r w:rsidR="006C275D" w:rsidRPr="00713109">
        <w:t xml:space="preserve">We also find </w:t>
      </w:r>
      <w:r w:rsidR="001164B8">
        <w:t xml:space="preserve">a record of </w:t>
      </w:r>
      <w:r w:rsidR="006C275D" w:rsidRPr="00713109">
        <w:t xml:space="preserve">air quality and landfill standard violations at these 34 facilities. </w:t>
      </w:r>
      <w:r w:rsidR="00C03412">
        <w:t>At</w:t>
      </w:r>
      <w:r w:rsidR="00906A1B">
        <w:t xml:space="preserve"> the West Miramar Sanitary Landfill </w:t>
      </w:r>
      <w:r w:rsidR="00BE3287">
        <w:t>(</w:t>
      </w:r>
      <w:r w:rsidR="000330CF">
        <w:t>b</w:t>
      </w:r>
      <w:r w:rsidR="00507391" w:rsidRPr="00713109">
        <w:t xml:space="preserve">), a leak emitting 8662 ppm methane was recorded in November 2019 </w:t>
      </w:r>
      <w:r w:rsidR="00507391" w:rsidRPr="00713109">
        <w:fldChar w:fldCharType="begin"/>
      </w:r>
      <w:r w:rsidR="00507391" w:rsidRPr="00713109">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507391" w:rsidRPr="00713109">
        <w:fldChar w:fldCharType="separate"/>
      </w:r>
      <w:r w:rsidR="00507391" w:rsidRPr="00713109">
        <w:rPr>
          <w:noProof/>
        </w:rPr>
        <w:t>(San Diego Air Pollution Control District, 2019)</w:t>
      </w:r>
      <w:r w:rsidR="00507391" w:rsidRPr="00713109">
        <w:fldChar w:fldCharType="end"/>
      </w:r>
      <w:r w:rsidR="00507391" w:rsidRPr="00713109">
        <w:t xml:space="preserve">. </w:t>
      </w:r>
      <w:r w:rsidR="001C0377">
        <w:t>The Sussex County Landfill</w:t>
      </w:r>
      <w:r w:rsidR="00BE3287">
        <w:t xml:space="preserve"> </w:t>
      </w:r>
      <w:r w:rsidR="0069629D">
        <w:t>in Virginia</w:t>
      </w:r>
      <w:r w:rsidR="001C0377">
        <w:t xml:space="preserve"> was fined </w:t>
      </w:r>
      <w:r w:rsidR="00DE69E1">
        <w:t xml:space="preserve">USD </w:t>
      </w:r>
      <w:r w:rsidR="001C0377">
        <w:t xml:space="preserve">99000 in 2016 for </w:t>
      </w:r>
      <w:r w:rsidR="00FF2D6E">
        <w:t>failing to address</w:t>
      </w:r>
      <w:r w:rsidR="001C0377">
        <w:t xml:space="preserve"> cracks in the landfill cover </w:t>
      </w:r>
      <w:r w:rsidR="00DB29D4">
        <w:fldChar w:fldCharType="begin"/>
      </w:r>
      <w:r w:rsidR="00DB29D4">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rsidR="00DB29D4">
        <w:fldChar w:fldCharType="separate"/>
      </w:r>
      <w:r w:rsidR="00DB29D4">
        <w:rPr>
          <w:noProof/>
        </w:rPr>
        <w:t>(Vera, 2016)</w:t>
      </w:r>
      <w:r w:rsidR="00DB29D4">
        <w:fldChar w:fldCharType="end"/>
      </w:r>
      <w:r w:rsidR="00B029CD">
        <w:t>. W</w:t>
      </w:r>
      <w:r w:rsidR="00C03412">
        <w:t xml:space="preserve">e find emissions 2.3 (1.6 - 3.4) times larger than reported. </w:t>
      </w:r>
      <w:r w:rsidR="0069629D">
        <w:t>Lastly, t</w:t>
      </w:r>
      <w:r w:rsidR="001C0377">
        <w:t>he Newby Island Landfill</w:t>
      </w:r>
      <w:r w:rsidR="00BE3287">
        <w:t xml:space="preserve"> (</w:t>
      </w:r>
      <w:r w:rsidR="0069629D">
        <w:t>h</w:t>
      </w:r>
      <w:r w:rsidR="00BE3287">
        <w:t>)</w:t>
      </w:r>
      <w:r w:rsidR="001C0377">
        <w:t xml:space="preserve">, received 30 violation notices from 2014 to 2020, including for </w:t>
      </w:r>
      <w:r w:rsidR="00DB29D4">
        <w:t xml:space="preserve">gas collection system shutdowns </w:t>
      </w:r>
      <w:r w:rsidR="00DB29D4">
        <w:fldChar w:fldCharType="begin"/>
      </w:r>
      <w:r w:rsidR="00DB29D4">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rsidR="00DB29D4">
        <w:fldChar w:fldCharType="separate"/>
      </w:r>
      <w:r w:rsidR="00DB29D4">
        <w:rPr>
          <w:noProof/>
        </w:rPr>
        <w:t>(Bay Area Air Quality Management District, 2022)</w:t>
      </w:r>
      <w:r w:rsidR="00DB29D4">
        <w:fldChar w:fldCharType="end"/>
      </w:r>
      <w:r w:rsidR="001C0377">
        <w:t>.</w:t>
      </w:r>
    </w:p>
    <w:p w14:paraId="3375A2A1" w14:textId="77777777" w:rsidR="00B029CD" w:rsidRDefault="00B029CD" w:rsidP="002031BC"/>
    <w:p w14:paraId="768FB162" w14:textId="49D4FFB4" w:rsidR="00ED167E" w:rsidRPr="00C01462" w:rsidRDefault="000330CF" w:rsidP="002031BC">
      <w:r>
        <w:t>There are</w:t>
      </w:r>
      <w:r w:rsidR="00A80155">
        <w:t xml:space="preserve"> </w:t>
      </w:r>
      <w:r w:rsidR="00C90FF0">
        <w:t>five</w:t>
      </w:r>
      <w:r w:rsidR="001D21AD">
        <w:t xml:space="preserve"> </w:t>
      </w:r>
      <w:r w:rsidR="00A80155">
        <w:t xml:space="preserve">facilities for which </w:t>
      </w:r>
      <w:r w:rsidR="00DE69E1">
        <w:t xml:space="preserve">our </w:t>
      </w:r>
      <w:r w:rsidR="00EC67B9">
        <w:t>posterior</w:t>
      </w:r>
      <w:r w:rsidR="00A80155">
        <w:t xml:space="preserve"> emissions</w:t>
      </w:r>
      <w:r w:rsidR="00EC67B9">
        <w:t xml:space="preserve"> are significantly smaller</w:t>
      </w:r>
      <w:r w:rsidR="00A80155">
        <w:t xml:space="preserve"> than the </w:t>
      </w:r>
      <w:r w:rsidR="00DE69E1">
        <w:t xml:space="preserve">2019 </w:t>
      </w:r>
      <w:r w:rsidR="00A80155">
        <w:t>GHGRP by 50%</w:t>
      </w:r>
      <w:r w:rsidR="00BE3287">
        <w:t>.</w:t>
      </w:r>
      <w:r w:rsidR="008939C8">
        <w:t xml:space="preserve"> </w:t>
      </w:r>
      <w:r w:rsidR="00C90FF0">
        <w:t xml:space="preserve">Three </w:t>
      </w:r>
      <w:r w:rsidR="00DE69E1">
        <w:t>report large</w:t>
      </w:r>
      <w:r w:rsidR="00C90FF0">
        <w:t xml:space="preserve"> decrease</w:t>
      </w:r>
      <w:r w:rsidR="00DE69E1">
        <w:t>s</w:t>
      </w:r>
      <w:r w:rsidR="00C90FF0">
        <w:t xml:space="preserve"> in </w:t>
      </w:r>
      <w:r w:rsidR="00080551">
        <w:t xml:space="preserve">estimated </w:t>
      </w:r>
      <w:r w:rsidR="00C90FF0">
        <w:t xml:space="preserve">methane emissions from 2019 to 2020 </w:t>
      </w:r>
      <w:r w:rsidR="007F401D">
        <w:t>that result from</w:t>
      </w:r>
      <w:r w:rsidR="00507391" w:rsidRPr="00713109">
        <w:t xml:space="preserve"> change</w:t>
      </w:r>
      <w:r w:rsidR="007F401D">
        <w:t>d</w:t>
      </w:r>
      <w:r w:rsidR="00507391" w:rsidRPr="00713109">
        <w:t xml:space="preserve"> </w:t>
      </w:r>
      <w:r w:rsidR="00C90FF0">
        <w:t>methodology</w:t>
      </w:r>
      <w:r w:rsidR="00981931">
        <w:t xml:space="preserve"> </w:t>
      </w:r>
      <w:r w:rsidR="00981931">
        <w:fldChar w:fldCharType="begin"/>
      </w:r>
      <w:r w:rsidR="00981931">
        <w:instrText xml:space="preserve"> ADDIN ZOTERO_ITEM CSL_CITATION {"citationID":"sn3Gg84t","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981931">
        <w:fldChar w:fldCharType="separate"/>
      </w:r>
      <w:r w:rsidR="00981931">
        <w:rPr>
          <w:noProof/>
        </w:rPr>
        <w:t>(EPA GHGRP, 2019)</w:t>
      </w:r>
      <w:r w:rsidR="00981931">
        <w:fldChar w:fldCharType="end"/>
      </w:r>
      <w:r w:rsidR="00C90FF0">
        <w:t xml:space="preserve">. </w:t>
      </w:r>
      <w:r w:rsidR="0069629D">
        <w:t>T</w:t>
      </w:r>
      <w:r w:rsidR="00C90FF0">
        <w:t xml:space="preserve">he updated </w:t>
      </w:r>
      <w:r>
        <w:t xml:space="preserve">estimates </w:t>
      </w:r>
      <w:r w:rsidR="00C90FF0">
        <w:t xml:space="preserve">are consistent with our </w:t>
      </w:r>
      <w:r>
        <w:t>posterior</w:t>
      </w:r>
      <w:r w:rsidR="00C90FF0">
        <w:t xml:space="preserve"> emissions</w:t>
      </w:r>
      <w:r w:rsidR="0069629D">
        <w:t xml:space="preserve"> </w:t>
      </w:r>
      <w:r w:rsidR="0072385B">
        <w:t xml:space="preserve">within error estimates </w:t>
      </w:r>
      <w:r w:rsidR="0069629D">
        <w:t>in two cases and</w:t>
      </w:r>
      <w:r>
        <w:t xml:space="preserve"> within 30% of </w:t>
      </w:r>
      <w:r w:rsidR="0069629D">
        <w:t>our posterior emissions in the third case</w:t>
      </w:r>
      <w:r>
        <w:t>.</w:t>
      </w:r>
    </w:p>
    <w:p w14:paraId="70B200A2" w14:textId="77777777" w:rsidR="00BF0EE9" w:rsidRPr="00C01462" w:rsidRDefault="00BF0EE9"/>
    <w:p w14:paraId="3AFE0FB9" w14:textId="3FC28411" w:rsidR="00FC73B0" w:rsidRPr="00713109" w:rsidRDefault="00FC73B0" w:rsidP="00FC73B0">
      <w:pPr>
        <w:rPr>
          <w:b/>
          <w:bCs/>
        </w:rPr>
      </w:pPr>
      <w:r w:rsidRPr="00713109">
        <w:rPr>
          <w:b/>
          <w:bCs/>
        </w:rPr>
        <w:t>3.3 State emissions</w:t>
      </w:r>
      <w:commentRangeStart w:id="110"/>
      <w:commentRangeStart w:id="111"/>
      <w:commentRangeEnd w:id="110"/>
      <w:r w:rsidR="00A66BA3">
        <w:rPr>
          <w:rStyle w:val="CommentReference"/>
        </w:rPr>
        <w:commentReference w:id="110"/>
      </w:r>
      <w:commentRangeEnd w:id="111"/>
      <w:r w:rsidR="00A66BA3">
        <w:rPr>
          <w:rStyle w:val="CommentReference"/>
        </w:rPr>
        <w:commentReference w:id="111"/>
      </w:r>
    </w:p>
    <w:p w14:paraId="223F4C1B" w14:textId="49F267CB" w:rsidR="007E4136" w:rsidRDefault="008A29FE">
      <w:r>
        <w:t xml:space="preserve">The EPA </w:t>
      </w:r>
      <w:r w:rsidR="003729C8">
        <w:t xml:space="preserve">recently </w:t>
      </w:r>
      <w:r w:rsidR="00B52086">
        <w:t>began</w:t>
      </w:r>
      <w:r w:rsidR="00237C52">
        <w:t xml:space="preserve"> </w:t>
      </w:r>
      <w:r w:rsidR="00080551">
        <w:t>disaggregat</w:t>
      </w:r>
      <w:r w:rsidR="00D65D03">
        <w:t>ing</w:t>
      </w:r>
      <w:r w:rsidR="00080551">
        <w:t xml:space="preserve"> the GHGI </w:t>
      </w:r>
      <w:r w:rsidR="00237C52">
        <w:t xml:space="preserve">by state. The </w:t>
      </w:r>
      <w:r w:rsidR="000104CE">
        <w:t xml:space="preserve">EPA </w:t>
      </w:r>
      <w:r w:rsidR="00080551">
        <w:t xml:space="preserve">uses the </w:t>
      </w:r>
      <w:r w:rsidR="00237C52">
        <w:t xml:space="preserve">same methods </w:t>
      </w:r>
      <w:r w:rsidR="00080551">
        <w:t xml:space="preserve">to </w:t>
      </w:r>
      <w:r w:rsidR="00321679">
        <w:t xml:space="preserve">calculate state </w:t>
      </w:r>
      <w:r w:rsidR="00080551">
        <w:t xml:space="preserve">emissions as in the </w:t>
      </w:r>
      <w:r w:rsidR="00FC73B0" w:rsidRPr="00713109">
        <w:t xml:space="preserve">national </w:t>
      </w:r>
      <w:r w:rsidR="00D5607C">
        <w:t>inventory</w:t>
      </w:r>
      <w:r w:rsidR="00FC73B0" w:rsidRPr="00713109">
        <w:t xml:space="preserve"> so that the total emissions are the same in both</w:t>
      </w:r>
      <w:r w:rsidR="002D3CE4">
        <w:t xml:space="preserve"> </w:t>
      </w:r>
      <w:r w:rsidR="00D5607C">
        <w:t>estimates</w:t>
      </w:r>
      <w:r w:rsidR="002D3CE4">
        <w:t>.</w:t>
      </w:r>
      <w:r w:rsidR="00FC73B0" w:rsidRPr="00713109">
        <w:t xml:space="preserve"> </w:t>
      </w:r>
      <w:r w:rsidR="007A32AE">
        <w:t>We use the most recent state inventories available as</w:t>
      </w:r>
      <w:r w:rsidR="00B83921">
        <w:t xml:space="preserve"> published </w:t>
      </w:r>
      <w:r w:rsidR="00AC59B4">
        <w:t>with</w:t>
      </w:r>
      <w:r w:rsidR="005515F1">
        <w:t xml:space="preserve"> the</w:t>
      </w:r>
      <w:r w:rsidR="007A32AE">
        <w:t xml:space="preserve"> GHGI22. GHGI</w:t>
      </w:r>
      <w:r w:rsidR="00AB00FE">
        <w:t>23</w:t>
      </w:r>
      <w:r w:rsidR="007A32AE">
        <w:t xml:space="preserve"> </w:t>
      </w:r>
      <w:r w:rsidR="00FC3243">
        <w:t xml:space="preserve">emissions for 2019 </w:t>
      </w:r>
      <w:r w:rsidR="00AB00FE">
        <w:t xml:space="preserve">increase </w:t>
      </w:r>
      <w:r w:rsidR="007A32AE">
        <w:t xml:space="preserve">only 2% from </w:t>
      </w:r>
      <w:r w:rsidR="00AB00FE">
        <w:t xml:space="preserve">the </w:t>
      </w:r>
      <w:proofErr w:type="gramStart"/>
      <w:r w:rsidR="00AB00FE">
        <w:t>GHGI22</w:t>
      </w:r>
      <w:r w:rsidR="007A32AE">
        <w:t>, and</w:t>
      </w:r>
      <w:proofErr w:type="gramEnd"/>
      <w:r w:rsidR="007A32AE">
        <w:t xml:space="preserve"> </w:t>
      </w:r>
      <w:r w:rsidR="00FC3243">
        <w:t>estimates</w:t>
      </w:r>
      <w:r w:rsidR="007A32AE">
        <w:t xml:space="preserve"> </w:t>
      </w:r>
      <w:r w:rsidR="00FC3243">
        <w:t>for</w:t>
      </w:r>
      <w:r w:rsidR="007A32AE">
        <w:t xml:space="preserve"> livestock and landfills increase by less than 2%. Oil and gas emissions increased by 6% reflecting the addition of basin-level information. </w:t>
      </w:r>
      <w:r w:rsidR="00981931">
        <w:t>State</w:t>
      </w:r>
      <w:r w:rsidR="003729C8">
        <w:t xml:space="preserve"> </w:t>
      </w:r>
      <w:r w:rsidR="00080551">
        <w:t xml:space="preserve">estimates </w:t>
      </w:r>
      <w:r w:rsidR="003729C8">
        <w:t xml:space="preserve">are developed </w:t>
      </w:r>
      <w:r w:rsidR="00080551">
        <w:t>without reference to</w:t>
      </w:r>
      <w:r w:rsidR="003729C8">
        <w:t xml:space="preserve"> greenhouse gas inventories</w:t>
      </w:r>
      <w:r w:rsidR="00080551">
        <w:t xml:space="preserve"> prepared by state governments</w:t>
      </w:r>
      <w:r w:rsidR="003729C8">
        <w:t xml:space="preserve">,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w:t>
      </w:r>
      <w:r w:rsidR="00BA6323">
        <w:t xml:space="preserve">t </w:t>
      </w:r>
      <w:r w:rsidR="003729C8">
        <w:t>methods or accounting</w:t>
      </w:r>
      <w:r w:rsidR="004E3E30">
        <w:t xml:space="preserve"> </w:t>
      </w:r>
      <w:r w:rsidR="004E3E30">
        <w:fldChar w:fldCharType="begin"/>
      </w:r>
      <w:r w:rsidR="004E3E30">
        <w:instrText xml:space="preserve"> ADDIN ZOTERO_ITEM CSL_CITATION {"citationID":"uaWaGI1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4E3E30">
        <w:fldChar w:fldCharType="separate"/>
      </w:r>
      <w:r w:rsidR="004E3E30">
        <w:rPr>
          <w:noProof/>
        </w:rPr>
        <w:t>(EPA, 2022b)</w:t>
      </w:r>
      <w:r w:rsidR="004E3E30">
        <w:fldChar w:fldCharType="end"/>
      </w:r>
      <w:r w:rsidR="003729C8">
        <w:t xml:space="preserve">. </w:t>
      </w:r>
      <w:r w:rsidR="00080551">
        <w:t>In addition to the GHGI</w:t>
      </w:r>
      <w:r w:rsidR="00AB00FE">
        <w:t>22</w:t>
      </w:r>
      <w:r w:rsidR="00080551">
        <w:t xml:space="preserve"> state estimates, t</w:t>
      </w:r>
      <w:r w:rsidR="00B52086">
        <w:t xml:space="preserve">he EPA </w:t>
      </w:r>
      <w:r w:rsidR="00080551">
        <w:t>provides references to the independent inventories of</w:t>
      </w:r>
      <w:r w:rsidR="00B52086">
        <w:t xml:space="preserve"> 24 states and Washington, D.C</w:t>
      </w:r>
      <w:r w:rsidR="00FE055D">
        <w:t xml:space="preserve">. </w:t>
      </w:r>
      <w:r w:rsidR="00FE055D">
        <w:fldChar w:fldCharType="begin"/>
      </w:r>
      <w:r w:rsidR="00FE055D">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rsidR="00FE055D">
        <w:fldChar w:fldCharType="separate"/>
      </w:r>
      <w:r w:rsidR="00FE055D">
        <w:rPr>
          <w:noProof/>
        </w:rPr>
        <w:t>(EPA, 2023)</w:t>
      </w:r>
      <w:r w:rsidR="00FE055D">
        <w:fldChar w:fldCharType="end"/>
      </w:r>
      <w:r w:rsidR="00B52086">
        <w:t xml:space="preserve">. Of these, we find that eight produce a methane </w:t>
      </w:r>
      <w:r w:rsidR="0084023E">
        <w:t>emission estimate</w:t>
      </w:r>
      <w:r w:rsidR="00B52086">
        <w:t xml:space="preserve"> separate from </w:t>
      </w:r>
      <w:r w:rsidR="00DE69E1">
        <w:t xml:space="preserve">their inventory of </w:t>
      </w:r>
      <w:r w:rsidR="00B52086">
        <w:t xml:space="preserve">total </w:t>
      </w:r>
      <w:r w:rsidR="00D65D03">
        <w:t>CO</w:t>
      </w:r>
      <w:r w:rsidR="00D65D03" w:rsidRPr="00945811">
        <w:rPr>
          <w:vertAlign w:val="subscript"/>
        </w:rPr>
        <w:t>2</w:t>
      </w:r>
      <w:r w:rsidR="00D65D03">
        <w:t xml:space="preserve">-equivalent </w:t>
      </w:r>
      <w:r w:rsidR="00B52086">
        <w:t>greenhouse gases</w:t>
      </w:r>
      <w:r w:rsidR="00D65D03">
        <w:t>.</w:t>
      </w:r>
    </w:p>
    <w:p w14:paraId="512416AB" w14:textId="77777777" w:rsidR="00B52086" w:rsidRDefault="00B52086"/>
    <w:p w14:paraId="5A44FAAD" w14:textId="3208C8A6" w:rsidR="000133A5" w:rsidRDefault="00F2558F" w:rsidP="005A5EEC">
      <w:r>
        <w:t>We</w:t>
      </w:r>
      <w:r w:rsidR="00F83042" w:rsidRPr="00C01462">
        <w:t xml:space="preserve"> </w:t>
      </w:r>
      <w:r w:rsidR="00E216A3" w:rsidRPr="00C01462">
        <w:t>partition</w:t>
      </w:r>
      <w:r w:rsidR="00F83042" w:rsidRPr="00C01462">
        <w:t xml:space="preserve"> </w:t>
      </w:r>
      <w:r w:rsidR="00080551">
        <w:t xml:space="preserve">our </w:t>
      </w:r>
      <w:ins w:id="112" w:author="Hannah Nesser" w:date="2023-04-15T12:42:00Z">
        <w:r w:rsidR="00A66BA3">
          <w:t xml:space="preserve">anthropogenic </w:t>
        </w:r>
      </w:ins>
      <w:del w:id="113" w:author="Hannah Nesser" w:date="2023-04-15T12:42:00Z">
        <w:r w:rsidR="0020768B" w:rsidDel="00A66BA3">
          <w:delText xml:space="preserve">anthropogenic </w:delText>
        </w:r>
      </w:del>
      <w:r w:rsidR="00080551">
        <w:t xml:space="preserve">gridded posterior </w:t>
      </w:r>
      <w:r w:rsidR="0084023E">
        <w:t>emission estimate</w:t>
      </w:r>
      <w:r w:rsidR="00080551">
        <w:t>s</w:t>
      </w:r>
      <w:r w:rsidR="008F270B" w:rsidRPr="00713109">
        <w:t xml:space="preserve">, excluding offshore emissions, </w:t>
      </w:r>
      <w:r w:rsidR="00F83042" w:rsidRPr="00C01462">
        <w:t>to each of the 48 states</w:t>
      </w:r>
      <w:r w:rsidR="00BA4A05" w:rsidRPr="00C01462">
        <w:t xml:space="preserve"> </w:t>
      </w:r>
      <w:r w:rsidR="00CE2FF6">
        <w:t xml:space="preserve">in CONUS </w:t>
      </w:r>
      <w:r w:rsidR="00BA4A05" w:rsidRPr="00C01462">
        <w:t xml:space="preserve">as described in </w:t>
      </w:r>
      <w:r w:rsidR="005E4B4C">
        <w:t>Section</w:t>
      </w:r>
      <w:r w:rsidR="00BA4A05" w:rsidRPr="00C01462">
        <w:t xml:space="preserve"> 2.8</w:t>
      </w:r>
      <w:r w:rsidR="003936D6">
        <w:t xml:space="preserve"> and compare the results </w:t>
      </w:r>
      <w:r w:rsidR="005A5EEC">
        <w:t xml:space="preserve">to </w:t>
      </w:r>
      <w:r w:rsidR="003936D6">
        <w:t>the</w:t>
      </w:r>
      <w:r w:rsidR="001E733A">
        <w:t xml:space="preserve"> </w:t>
      </w:r>
      <w:r w:rsidR="00C62B77">
        <w:t>GHGI</w:t>
      </w:r>
      <w:r w:rsidR="001E733A">
        <w:t>22</w:t>
      </w:r>
      <w:r w:rsidR="001F7401">
        <w:t xml:space="preserve"> </w:t>
      </w:r>
      <w:r w:rsidR="00721983">
        <w:t xml:space="preserve">state estimates </w:t>
      </w:r>
      <w:r w:rsidR="001F7401">
        <w:t xml:space="preserve">and </w:t>
      </w:r>
      <w:r w:rsidR="005A5EEC">
        <w:t xml:space="preserve">to </w:t>
      </w:r>
      <w:r w:rsidR="001F7401">
        <w:t>inventories prepared by state governments</w:t>
      </w:r>
      <w:r w:rsidR="003936D6">
        <w:t xml:space="preserve">. </w:t>
      </w:r>
      <w:r w:rsidR="00E216A3" w:rsidRPr="00C01462">
        <w:t xml:space="preserve">Figure </w:t>
      </w:r>
      <w:r w:rsidR="002A6E8B">
        <w:t>6</w:t>
      </w:r>
      <w:r w:rsidR="00E216A3" w:rsidRPr="00C01462">
        <w:t xml:space="preserve"> shows </w:t>
      </w:r>
      <w:r w:rsidR="00D65D03">
        <w:t>the results</w:t>
      </w:r>
      <w:r>
        <w:t xml:space="preserve"> for the 29 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C57F30">
        <w:t xml:space="preserve"> and</w:t>
      </w:r>
      <w:r w:rsidR="002A6E8B">
        <w:t xml:space="preserve"> </w:t>
      </w:r>
      <w:r w:rsidR="002A5C66">
        <w:t>ordered by posterior emissions</w:t>
      </w:r>
      <w:r w:rsidR="00965EDD">
        <w:t>,</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E216A3" w:rsidRPr="00FE055D">
        <w:rPr>
          <w:color w:val="000000" w:themeColor="text1"/>
        </w:rPr>
        <w:t>.</w:t>
      </w:r>
      <w:r w:rsidR="00BA4A05" w:rsidRPr="00FE055D">
        <w:rPr>
          <w:color w:val="000000" w:themeColor="text1"/>
        </w:rPr>
        <w:t xml:space="preserve"> </w:t>
      </w:r>
      <w:r w:rsidR="00D8012D" w:rsidRPr="00FE055D">
        <w:rPr>
          <w:color w:val="000000" w:themeColor="text1"/>
        </w:rPr>
        <w:t>TROPOMI provides a strong constraint at this resolution, with</w:t>
      </w:r>
      <w:r w:rsidR="00DB4368" w:rsidRPr="00FE055D">
        <w:rPr>
          <w:color w:val="000000" w:themeColor="text1"/>
        </w:rPr>
        <w:t xml:space="preserve"> most </w:t>
      </w:r>
      <w:r w:rsidR="00D8012D" w:rsidRPr="00FE055D">
        <w:rPr>
          <w:color w:val="000000" w:themeColor="text1"/>
        </w:rPr>
        <w:t>state averaging kernel sensitivit</w:t>
      </w:r>
      <w:r w:rsidR="00DB4368" w:rsidRPr="00FE055D">
        <w:rPr>
          <w:color w:val="000000" w:themeColor="text1"/>
        </w:rPr>
        <w:t xml:space="preserve">ies </w:t>
      </w:r>
      <w:r w:rsidR="00D8012D" w:rsidRPr="00FE055D">
        <w:rPr>
          <w:color w:val="000000" w:themeColor="text1"/>
        </w:rPr>
        <w:t>larger than 0.5</w:t>
      </w:r>
      <w:r w:rsidR="0024045F">
        <w:rPr>
          <w:color w:val="000000" w:themeColor="text1"/>
        </w:rPr>
        <w:t>.</w:t>
      </w:r>
      <w:r w:rsidR="0024045F" w:rsidRPr="00713109">
        <w:rPr>
          <w:color w:val="000000" w:themeColor="text1"/>
        </w:rPr>
        <w:t xml:space="preserve"> </w:t>
      </w:r>
      <w:r w:rsidR="0024045F" w:rsidRPr="00713109">
        <w:t>Our state emissions are on average 10% larger</w:t>
      </w:r>
      <w:r w:rsidR="00721983">
        <w:t xml:space="preserve"> than the GHGI</w:t>
      </w:r>
      <w:r w:rsidR="00BB1B7B">
        <w:t>22</w:t>
      </w:r>
      <w:r w:rsidR="00721983">
        <w:t xml:space="preserve"> estimates and 34% larger in the top 10-methane producing states, which produce 55% of CONUS posterior emissions. Oil and gas emissions on average generate 37</w:t>
      </w:r>
      <w:r w:rsidR="00721983" w:rsidRPr="00C01462">
        <w:t xml:space="preserve">% of posterior emissions and </w:t>
      </w:r>
      <w:r w:rsidR="00721983">
        <w:t>46</w:t>
      </w:r>
      <w:r w:rsidR="00721983" w:rsidRPr="00C01462">
        <w:t>% of the observed increase</w:t>
      </w:r>
      <w:r w:rsidR="00721983">
        <w:t xml:space="preserve"> relative to the GHGI</w:t>
      </w:r>
      <w:r w:rsidR="00BB1B7B">
        <w:t>22</w:t>
      </w:r>
      <w:r w:rsidR="00721983">
        <w:t xml:space="preserve"> in these 10 states</w:t>
      </w:r>
      <w:r w:rsidR="00721983" w:rsidRPr="00C01462">
        <w:t>.</w:t>
      </w:r>
      <w:r w:rsidR="00721983">
        <w:t xml:space="preserve"> In Texas, New Mexico, Louisiana, and Oklahoma, the oil and gas sector </w:t>
      </w:r>
      <w:proofErr w:type="gramStart"/>
      <w:r w:rsidR="00721983">
        <w:t>explains</w:t>
      </w:r>
      <w:proofErr w:type="gramEnd"/>
      <w:r w:rsidR="00721983">
        <w:t xml:space="preserve"> more than 60% of each state’s posterior emissions, with emissions concentrated in the Permian Basin, the Haynesville Shale, and the Anadarko Shale. </w:t>
      </w:r>
      <w:r w:rsidR="00BB1B7B">
        <w:t xml:space="preserve">The incorporation of basin-specific information </w:t>
      </w:r>
      <w:r w:rsidR="006E012B">
        <w:t>beginning with</w:t>
      </w:r>
      <w:r w:rsidR="00BB1B7B">
        <w:t xml:space="preserve"> the GHGI</w:t>
      </w:r>
      <w:r w:rsidR="00AB00FE">
        <w:t>23</w:t>
      </w:r>
      <w:r w:rsidR="00BB1B7B">
        <w:t xml:space="preserve"> may improve </w:t>
      </w:r>
      <w:r w:rsidR="006E012B">
        <w:t>state-level</w:t>
      </w:r>
      <w:r w:rsidR="00BB1B7B">
        <w:t xml:space="preserve"> discrepancies</w:t>
      </w:r>
      <w:r w:rsidR="00FC3243">
        <w:t xml:space="preserve"> </w:t>
      </w:r>
      <w:r w:rsidR="00FC3243">
        <w:fldChar w:fldCharType="begin"/>
      </w:r>
      <w:r w:rsidR="00FC3243">
        <w:instrText xml:space="preserve"> ADDIN ZOTERO_ITEM CSL_CITATION {"citationID":"ttL0oqnL","properties":{"formattedCitation":"(EPA, 2023)","plainCitation":"(EPA, 2023)","noteIndex":0},"citationItems":[{"id":499,"uris":["http://zotero.org/users/9726796/items/AQKEZ35E"],"itemData":{"id":499,"type":"report","number":"EPA 430-R-22-003","publisher":"U.S. Environmental Protection Agency","title":"Inventory of U.S. Greenhouse Gas Emissions and Sinks: 1990-2021.","URL":"https://www.epa.gov/system/files/documents/2022-04/us-ghg-inventory-2023-Main-Text.pdf","author":[{"family":"EPA","given":""}],"issued":{"date-parts":[["2023"]]}}}],"schema":"https://github.com/citation-style-language/schema/raw/master/csl-citation.json"} </w:instrText>
      </w:r>
      <w:r w:rsidR="00FC3243">
        <w:fldChar w:fldCharType="separate"/>
      </w:r>
      <w:r w:rsidR="00FC3243">
        <w:t>(EPA, 2023)</w:t>
      </w:r>
      <w:r w:rsidR="00FC3243">
        <w:fldChar w:fldCharType="end"/>
      </w:r>
      <w:r w:rsidR="00BB1B7B">
        <w:t xml:space="preserve">. </w:t>
      </w:r>
      <w:r w:rsidR="00721983">
        <w:t xml:space="preserve">Livestock and landfills also play a significant role in these states. Emissions in California and </w:t>
      </w:r>
      <w:r w:rsidR="000A3EE9">
        <w:t xml:space="preserve">Iowa are dominated by the livestock sector, </w:t>
      </w:r>
      <w:r w:rsidR="005A5EEC">
        <w:t xml:space="preserve">with </w:t>
      </w:r>
      <w:r w:rsidR="00D31BDA">
        <w:t xml:space="preserve">much </w:t>
      </w:r>
      <w:r w:rsidR="005A5EEC">
        <w:t>of the observed increase</w:t>
      </w:r>
      <w:r w:rsidR="00D17AC2">
        <w:t xml:space="preserve"> relative to the GHGI</w:t>
      </w:r>
      <w:r w:rsidR="005515F1">
        <w:t>22</w:t>
      </w:r>
      <w:r w:rsidR="005A5EEC">
        <w:t xml:space="preserve"> attributed to </w:t>
      </w:r>
      <w:r w:rsidR="000A3EE9">
        <w:t xml:space="preserve">manure management </w:t>
      </w:r>
      <w:r w:rsidR="005A5EEC">
        <w:t xml:space="preserve">emissions </w:t>
      </w:r>
      <w:r w:rsidR="000A3EE9">
        <w:t>(</w:t>
      </w:r>
      <w:r w:rsidR="005E4B4C">
        <w:t>Section</w:t>
      </w:r>
      <w:r w:rsidR="000A3EE9">
        <w:t xml:space="preserve"> 3.1)</w:t>
      </w:r>
      <w:r w:rsidR="005A5EEC">
        <w:t>.</w:t>
      </w:r>
      <w:r w:rsidR="000A3EE9">
        <w:t xml:space="preserve"> Landfills </w:t>
      </w:r>
      <w:r w:rsidR="00E06F9B">
        <w:t xml:space="preserve">account for </w:t>
      </w:r>
      <w:r w:rsidR="000A3EE9">
        <w:t>41% of</w:t>
      </w:r>
      <w:r w:rsidR="003539E6">
        <w:t xml:space="preserve"> </w:t>
      </w:r>
      <w:r w:rsidR="00E06F9B">
        <w:t xml:space="preserve">posterior </w:t>
      </w:r>
      <w:r w:rsidR="003539E6">
        <w:t>emissions in</w:t>
      </w:r>
      <w:r w:rsidR="000A3EE9">
        <w:t xml:space="preserve"> Illinois and 62% </w:t>
      </w:r>
      <w:r w:rsidR="003539E6">
        <w:t>in Florida</w:t>
      </w:r>
      <w:r w:rsidR="00DB4368">
        <w:t xml:space="preserve">. </w:t>
      </w:r>
      <w:r w:rsidR="00DB4368" w:rsidRPr="00FE055D">
        <w:rPr>
          <w:color w:val="000000" w:themeColor="text1"/>
        </w:rPr>
        <w:t xml:space="preserve">Indeed, </w:t>
      </w:r>
      <w:r w:rsidR="008A29FE" w:rsidRPr="00FE055D">
        <w:rPr>
          <w:color w:val="000000" w:themeColor="text1"/>
        </w:rPr>
        <w:t xml:space="preserve">three of the ten largest landfills as reported </w:t>
      </w:r>
      <w:r w:rsidR="00FC3243">
        <w:rPr>
          <w:color w:val="000000" w:themeColor="text1"/>
        </w:rPr>
        <w:t>to</w:t>
      </w:r>
      <w:r w:rsidR="008A29FE" w:rsidRPr="00FE055D">
        <w:rPr>
          <w:color w:val="000000" w:themeColor="text1"/>
        </w:rPr>
        <w:t xml:space="preserve"> the GHGRP </w:t>
      </w:r>
      <w:r w:rsidR="008A29FE" w:rsidRPr="00685E57">
        <w:rPr>
          <w:color w:val="000000" w:themeColor="text1"/>
        </w:rPr>
        <w:t>in 2019</w:t>
      </w:r>
      <w:r w:rsidR="00B53EFE" w:rsidRPr="00685E57">
        <w:rPr>
          <w:color w:val="000000" w:themeColor="text1"/>
        </w:rPr>
        <w:t xml:space="preserve"> are </w:t>
      </w:r>
      <w:r w:rsidR="00DB4368" w:rsidRPr="00685E57">
        <w:rPr>
          <w:color w:val="000000" w:themeColor="text1"/>
        </w:rPr>
        <w:t>in Florid</w:t>
      </w:r>
      <w:r w:rsidR="00FE055D" w:rsidRPr="00685E57">
        <w:rPr>
          <w:color w:val="000000" w:themeColor="text1"/>
        </w:rPr>
        <w:t xml:space="preserve">a </w:t>
      </w:r>
      <w:r w:rsidR="00FE055D" w:rsidRPr="00685E57">
        <w:rPr>
          <w:color w:val="000000" w:themeColor="text1"/>
        </w:rPr>
        <w:fldChar w:fldCharType="begin"/>
      </w:r>
      <w:r w:rsidR="00FE055D"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FE055D" w:rsidRPr="00685E57">
        <w:rPr>
          <w:color w:val="000000" w:themeColor="text1"/>
        </w:rPr>
        <w:fldChar w:fldCharType="separate"/>
      </w:r>
      <w:r w:rsidR="00FE055D" w:rsidRPr="00685E57">
        <w:rPr>
          <w:noProof/>
          <w:color w:val="000000" w:themeColor="text1"/>
        </w:rPr>
        <w:t>(EPA GHGRP, 2019)</w:t>
      </w:r>
      <w:r w:rsidR="00FE055D" w:rsidRPr="00685E57">
        <w:rPr>
          <w:color w:val="000000" w:themeColor="text1"/>
        </w:rPr>
        <w:fldChar w:fldCharType="end"/>
      </w:r>
      <w:r w:rsidR="008A29FE">
        <w:t xml:space="preserve">. </w:t>
      </w:r>
      <w:r w:rsidR="000133A5" w:rsidRPr="00C01462">
        <w:t xml:space="preserve">Consistent with our sectoral analysis, the largest </w:t>
      </w:r>
      <w:r w:rsidR="00AE0C3B">
        <w:t>posterior emission decreases relative to the GHGI</w:t>
      </w:r>
      <w:r w:rsidR="00BB1B7B">
        <w:t>22</w:t>
      </w:r>
      <w:r w:rsidR="00AE0C3B">
        <w:t xml:space="preserve"> a</w:t>
      </w:r>
      <w:r w:rsidR="000133A5" w:rsidRPr="00C01462">
        <w:t>re found in coal-producing states</w:t>
      </w:r>
      <w:r w:rsidR="0089247D">
        <w:t>,</w:t>
      </w:r>
      <w:r w:rsidR="000133A5" w:rsidRPr="00C01462">
        <w:t xml:space="preserve"> including West Virginia</w:t>
      </w:r>
      <w:r w:rsidR="000133A5">
        <w:t xml:space="preserve"> and Pennsylvani</w:t>
      </w:r>
      <w:r w:rsidR="00BA6323">
        <w:t>a</w:t>
      </w:r>
      <w:r w:rsidR="00D36FD7">
        <w:t xml:space="preserve">. While we find a large decrease compared to the GHGI in Pennsylvania, co-location of </w:t>
      </w:r>
      <w:proofErr w:type="spellStart"/>
      <w:r w:rsidR="00D36FD7">
        <w:t>oil,</w:t>
      </w:r>
      <w:proofErr w:type="spellEnd"/>
      <w:r w:rsidR="00D36FD7">
        <w:t xml:space="preserve"> gas, and coal facilities at the resolution of our inversion prevents higher resolution source attribution.</w:t>
      </w:r>
    </w:p>
    <w:p w14:paraId="27C9EDD9" w14:textId="08B66132" w:rsidR="00EE56EB" w:rsidRDefault="00EE56EB" w:rsidP="00CD607F"/>
    <w:p w14:paraId="5BFA67A5" w14:textId="35A8A3B0" w:rsidR="002343FE" w:rsidRPr="00713109" w:rsidRDefault="00EE56EB" w:rsidP="002343FE">
      <w:r>
        <w:t xml:space="preserve">We consider in more detail Texas and California, which are responsible for </w:t>
      </w:r>
      <w:r w:rsidR="00E5420B">
        <w:t>21</w:t>
      </w:r>
      <w:r>
        <w:t>%</w:t>
      </w:r>
      <w:r w:rsidR="00E5420B">
        <w:t xml:space="preserve"> and </w:t>
      </w:r>
      <w:r w:rsidR="00C57F30">
        <w:t>7</w:t>
      </w:r>
      <w:r w:rsidR="00E5420B">
        <w:t>%</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w:t>
      </w:r>
      <w:r>
        <w:lastRenderedPageBreak/>
        <w:t xml:space="preserve">(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rsidR="0017360D">
        <w:t>66</w:t>
      </w:r>
      <w:r>
        <w:t>% increase from the GHGI</w:t>
      </w:r>
      <w:r w:rsidR="005515F1">
        <w:t>22</w:t>
      </w:r>
      <w:r w:rsidR="00B75DC6">
        <w:t xml:space="preserve"> estimate of 3.</w:t>
      </w:r>
      <w:r w:rsidR="0017360D">
        <w:t>8</w:t>
      </w:r>
      <w:r w:rsidR="00B75DC6">
        <w:t xml:space="preserve"> </w:t>
      </w:r>
      <w:proofErr w:type="spellStart"/>
      <w:r w:rsidR="00B75DC6" w:rsidRPr="00C01462">
        <w:t>Tg</w:t>
      </w:r>
      <w:proofErr w:type="spellEnd"/>
      <w:r w:rsidR="00B75DC6" w:rsidRPr="00C01462">
        <w:t xml:space="preserve"> a</w:t>
      </w:r>
      <w:r w:rsidR="00B75DC6" w:rsidRPr="00C01462">
        <w:rPr>
          <w:vertAlign w:val="superscript"/>
        </w:rPr>
        <w:t>-1</w:t>
      </w:r>
      <w:r w:rsidR="001F667A">
        <w:t xml:space="preserve">. </w:t>
      </w:r>
      <w:r w:rsidR="00EA6DDD">
        <w:t>This increase is attributed almost entirely to the oil and gas sector, which</w:t>
      </w:r>
      <w:r w:rsidR="00EA6DDD" w:rsidRPr="00C01462">
        <w:t xml:space="preserve"> account</w:t>
      </w:r>
      <w:r w:rsidR="00EA6DDD">
        <w:t>s</w:t>
      </w:r>
      <w:r w:rsidR="00EA6DDD" w:rsidRPr="00C01462">
        <w:t xml:space="preserve"> for</w:t>
      </w:r>
      <w:r w:rsidR="00EA6DDD">
        <w:t xml:space="preserve"> 69% of posterior emissions compared to 55% in the GHGI</w:t>
      </w:r>
      <w:r w:rsidR="00BB1B7B">
        <w:t>22</w:t>
      </w:r>
      <w:r w:rsidR="00EA6DDD">
        <w:t xml:space="preserve">. </w:t>
      </w:r>
      <w:r w:rsidR="00F04732">
        <w:t>The Permian basin</w:t>
      </w:r>
      <w:r w:rsidR="00B75DC6">
        <w:t xml:space="preserve"> alone</w:t>
      </w:r>
      <w:r w:rsidR="00F04732">
        <w:t xml:space="preserve"> explains almost 40% of</w:t>
      </w:r>
      <w:r w:rsidR="00CE06C1">
        <w:t xml:space="preserve"> Texas’ posterior emissions</w:t>
      </w:r>
      <w:r w:rsidR="00915F67">
        <w:t xml:space="preserve">. </w:t>
      </w:r>
      <w:r w:rsidR="002923A7">
        <w:t>In California, w</w:t>
      </w:r>
      <w:r w:rsidR="00B75DC6">
        <w:t xml:space="preserve">e find posterior emissions of </w:t>
      </w:r>
      <w:r>
        <w:t xml:space="preserve">2.1 (2.0 </w:t>
      </w:r>
      <w:r w:rsidR="0080425D">
        <w:t>-</w:t>
      </w:r>
      <w:r>
        <w:t xml:space="preserve"> 2.1)</w:t>
      </w:r>
      <w:r w:rsidRPr="00EE56EB">
        <w:t xml:space="preserve"> </w:t>
      </w:r>
      <w:proofErr w:type="spellStart"/>
      <w:r w:rsidRPr="00C01462">
        <w:t>Tg</w:t>
      </w:r>
      <w:proofErr w:type="spellEnd"/>
      <w:r w:rsidRPr="00C01462">
        <w:t xml:space="preserve"> a</w:t>
      </w:r>
      <w:r w:rsidRPr="00C01462">
        <w:rPr>
          <w:vertAlign w:val="superscript"/>
        </w:rPr>
        <w:t>-1</w:t>
      </w:r>
      <w:r w:rsidR="00B237A3">
        <w:t xml:space="preserve">, 53% of which </w:t>
      </w:r>
      <w:r w:rsidR="004F2D8E">
        <w:t>occur in</w:t>
      </w:r>
      <w:r w:rsidR="00B237A3">
        <w:t xml:space="preserve"> the San Joaquin</w:t>
      </w:r>
      <w:r w:rsidR="000A4C03">
        <w:t xml:space="preserve"> </w:t>
      </w:r>
      <w:r w:rsidR="00B237A3">
        <w:t xml:space="preserve">Valley air basin. </w:t>
      </w:r>
      <w:r w:rsidR="00DA5875">
        <w:t xml:space="preserve">Our posterior emissions </w:t>
      </w:r>
      <w:r w:rsidR="002A6E8B">
        <w:t>increase</w:t>
      </w:r>
      <w:r w:rsidR="00F00169">
        <w:t xml:space="preserve"> </w:t>
      </w:r>
      <w:r w:rsidR="00C57F30">
        <w:t>21</w:t>
      </w:r>
      <w:r w:rsidR="00F00169">
        <w:t>% from the GHGI</w:t>
      </w:r>
      <w:r w:rsidR="00BB1B7B">
        <w:t>22</w:t>
      </w:r>
      <w:r w:rsidR="00D31BDA">
        <w:t xml:space="preserve"> estimate of 1.</w:t>
      </w:r>
      <w:r w:rsidR="002867D4">
        <w:t>7</w:t>
      </w:r>
      <w:r w:rsidR="00D31BDA">
        <w:t xml:space="preserve"> </w:t>
      </w:r>
      <w:proofErr w:type="spellStart"/>
      <w:r w:rsidR="00D31BDA" w:rsidRPr="00C01462">
        <w:t>Tg</w:t>
      </w:r>
      <w:proofErr w:type="spellEnd"/>
      <w:r w:rsidR="00D31BDA" w:rsidRPr="00C01462">
        <w:t xml:space="preserve"> a</w:t>
      </w:r>
      <w:r w:rsidR="00D31BDA" w:rsidRPr="00C01462">
        <w:rPr>
          <w:vertAlign w:val="superscript"/>
        </w:rPr>
        <w:t>-1</w:t>
      </w:r>
      <w:r w:rsidR="000A4C03">
        <w:t xml:space="preserve"> and </w:t>
      </w:r>
      <w:r w:rsidR="00F8467F">
        <w:t>32</w:t>
      </w:r>
      <w:r w:rsidR="000A4C03">
        <w:t xml:space="preserve">% from </w:t>
      </w:r>
      <w:r w:rsidR="002A6E8B">
        <w:t>an</w:t>
      </w:r>
      <w:r w:rsidR="000A4C03">
        <w:t xml:space="preserve"> independent estimate</w:t>
      </w:r>
      <w:r w:rsidR="00F00169">
        <w:t xml:space="preserve"> </w:t>
      </w:r>
      <w:r w:rsidR="002A6E8B">
        <w:t>produced by</w:t>
      </w:r>
      <w:r w:rsidR="000A4C03">
        <w:t xml:space="preserve">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FE055D">
        <w:t xml:space="preserve"> </w:t>
      </w:r>
      <w:r w:rsidR="00983C1F" w:rsidRPr="006202B5">
        <w:rPr>
          <w:color w:val="000000" w:themeColor="text1"/>
        </w:rPr>
        <w:fldChar w:fldCharType="begin"/>
      </w:r>
      <w:r w:rsidR="00983C1F" w:rsidRPr="006202B5">
        <w:rPr>
          <w:color w:val="000000" w:themeColor="text1"/>
        </w:rPr>
        <w:instrText xml:space="preserve"> ADDIN ZOTERO_ITEM CSL_CITATION {"citationID":"3UbmNn7t","properties":{"formattedCitation":"(CARB, 2022)","plainCitation":"(CARB, 2022)","noteIndex":0},"citationItems":[{"id":475,"uris":["http://zotero.org/users/9726796/items/NG63SD3U"],"itemData":{"id":475,"type":"document","title":"Current California GHG Emission Inventory Data","URL":"https://ww2.arb.ca.gov/ghg-inventory-data","author":[{"family":"CARB","given":""}],"accessed":{"date-parts":[["2023",3,28]]},"issued":{"date-parts":[["2022"]]}}}],"schema":"https://github.com/citation-style-language/schema/raw/master/csl-citation.json"} </w:instrText>
      </w:r>
      <w:r w:rsidR="00983C1F" w:rsidRPr="006202B5">
        <w:rPr>
          <w:color w:val="000000" w:themeColor="text1"/>
        </w:rPr>
        <w:fldChar w:fldCharType="separate"/>
      </w:r>
      <w:r w:rsidR="00983C1F" w:rsidRPr="006202B5">
        <w:rPr>
          <w:noProof/>
          <w:color w:val="000000" w:themeColor="text1"/>
        </w:rPr>
        <w:t>(CARB, 2022)</w:t>
      </w:r>
      <w:r w:rsidR="00983C1F" w:rsidRPr="006202B5">
        <w:rPr>
          <w:color w:val="000000" w:themeColor="text1"/>
        </w:rPr>
        <w:fldChar w:fldCharType="end"/>
      </w:r>
      <w:r w:rsidR="00FE055D" w:rsidRPr="006202B5">
        <w:rPr>
          <w:color w:val="000000" w:themeColor="text1"/>
        </w:rPr>
        <w:t xml:space="preserve">. </w:t>
      </w:r>
      <w:r w:rsidR="00B5224E">
        <w:t xml:space="preserve">Our posterior estimate is smaller than but consistent with </w:t>
      </w:r>
      <w:r w:rsidR="002A6E8B">
        <w:t xml:space="preserve">a value </w:t>
      </w:r>
      <w:r w:rsidR="00B5224E">
        <w:t>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2013 to May 2014 </w:t>
      </w:r>
      <w:r w:rsidR="00FE055D">
        <w:fldChar w:fldCharType="begin"/>
      </w:r>
      <w:r w:rsidR="00FE055D">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rsidR="00FE055D">
        <w:fldChar w:fldCharType="separate"/>
      </w:r>
      <w:r w:rsidR="00FE055D">
        <w:rPr>
          <w:noProof/>
        </w:rPr>
        <w:t>(Jeong et al., 2016)</w:t>
      </w:r>
      <w:r w:rsidR="00FE055D">
        <w:fldChar w:fldCharType="end"/>
      </w:r>
      <w:r w:rsidR="00B5224E">
        <w:t xml:space="preserve">. </w:t>
      </w:r>
      <w:r w:rsidR="000A4C03" w:rsidRPr="00B5224E">
        <w:t>We</w:t>
      </w:r>
      <w:r w:rsidR="000A4C03">
        <w:t xml:space="preserve"> find </w:t>
      </w:r>
      <w:r w:rsidR="00FA5CA8">
        <w:t xml:space="preserve">in general </w:t>
      </w:r>
      <w:r w:rsidR="000A4C03">
        <w:t>good agreement with the sectoral partitioning in the GHGI</w:t>
      </w:r>
      <w:r w:rsidR="00BB1B7B">
        <w:t>22</w:t>
      </w:r>
      <w:r w:rsidR="00D5324F">
        <w:t xml:space="preserve">, </w:t>
      </w:r>
      <w:r w:rsidR="000A4C03">
        <w:t>the CARB inventory</w:t>
      </w:r>
      <w:r w:rsidR="00D5324F">
        <w:t xml:space="preserve">, and </w:t>
      </w:r>
      <w:proofErr w:type="spellStart"/>
      <w:r w:rsidR="00D5324F">
        <w:t>Jeong</w:t>
      </w:r>
      <w:proofErr w:type="spellEnd"/>
      <w:r w:rsidR="00D5324F">
        <w:t xml:space="preserve"> et al. </w:t>
      </w:r>
      <w:r w:rsidR="00FE055D">
        <w:fldChar w:fldCharType="begin"/>
      </w:r>
      <w:r w:rsidR="00FE055D">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0A4C03">
        <w:t xml:space="preserve">. Livestock explain 54% of emissions in </w:t>
      </w:r>
      <w:r w:rsidR="004F2D8E">
        <w:t xml:space="preserve">our </w:t>
      </w:r>
      <w:r w:rsidR="000A4C03">
        <w:t>posterior</w:t>
      </w:r>
      <w:r w:rsidR="004F2D8E">
        <w:t xml:space="preserve"> estimate</w:t>
      </w:r>
      <w:r w:rsidR="000A4C03">
        <w:t xml:space="preserve">, </w:t>
      </w:r>
      <w:r w:rsidR="00FA5CA8">
        <w:t>45</w:t>
      </w:r>
      <w:r w:rsidR="000A4C03">
        <w:t>% in the GHGI</w:t>
      </w:r>
      <w:r w:rsidR="005515F1">
        <w:t>22</w:t>
      </w:r>
      <w:r w:rsidR="000A4C03">
        <w:t xml:space="preserve">, 54% in the CARB inventory, </w:t>
      </w:r>
      <w:r w:rsidR="00D5324F">
        <w:t>and 5</w:t>
      </w:r>
      <w:r w:rsidR="007E5D8D">
        <w:t>4</w:t>
      </w:r>
      <w:r w:rsidR="00D5324F">
        <w:t xml:space="preserve">% in </w:t>
      </w:r>
      <w:proofErr w:type="spellStart"/>
      <w:r w:rsidR="00D5324F">
        <w:t>Jeong</w:t>
      </w:r>
      <w:proofErr w:type="spellEnd"/>
      <w:r w:rsidR="00D5324F">
        <w:t xml:space="preserve"> et al. </w:t>
      </w:r>
      <w:r w:rsidR="00FE055D">
        <w:fldChar w:fldCharType="begin"/>
      </w:r>
      <w:r w:rsidR="00FE055D">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D5324F">
        <w:t>, while l</w:t>
      </w:r>
      <w:r w:rsidR="000A4C03">
        <w:t>andfills explain 25%, 2</w:t>
      </w:r>
      <w:r w:rsidR="00FA5CA8">
        <w:t>0</w:t>
      </w:r>
      <w:r w:rsidR="000A4C03">
        <w:t>%, 21%</w:t>
      </w:r>
      <w:r w:rsidR="00D5324F">
        <w:t xml:space="preserve">, and </w:t>
      </w:r>
      <w:r w:rsidR="007E5D8D">
        <w:t>19</w:t>
      </w:r>
      <w:r w:rsidR="00707A0F">
        <w:t>%</w:t>
      </w:r>
      <w:r w:rsidR="000A4C03">
        <w:t xml:space="preserve"> of emissions, respectively. </w:t>
      </w:r>
      <w:r w:rsidR="002343FE" w:rsidRPr="00713109">
        <w:t>We find slightly smaller relative contributions from oil and gas, which accounts for 11% of emissions in our posterior estimate compared to 18%, 17%, and 18% in the GHGI</w:t>
      </w:r>
      <w:r w:rsidR="00F31C89">
        <w:t>22</w:t>
      </w:r>
      <w:r w:rsidR="002343FE" w:rsidRPr="00713109">
        <w:t xml:space="preserve">, the CARB inventory, and </w:t>
      </w:r>
      <w:proofErr w:type="spellStart"/>
      <w:r w:rsidR="002343FE" w:rsidRPr="00713109">
        <w:t>Jeong</w:t>
      </w:r>
      <w:proofErr w:type="spellEnd"/>
      <w:r w:rsidR="002343FE" w:rsidRPr="00713109">
        <w:t xml:space="preserve"> et al. </w:t>
      </w:r>
      <w:r w:rsidR="002343FE" w:rsidRPr="00713109">
        <w:fldChar w:fldCharType="begin"/>
      </w:r>
      <w:r w:rsidR="002343FE" w:rsidRPr="00713109">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2343FE" w:rsidRPr="00713109">
        <w:fldChar w:fldCharType="separate"/>
      </w:r>
      <w:r w:rsidR="002343FE" w:rsidRPr="00713109">
        <w:rPr>
          <w:noProof/>
        </w:rPr>
        <w:t>(2016)</w:t>
      </w:r>
      <w:r w:rsidR="002343FE" w:rsidRPr="00713109">
        <w:fldChar w:fldCharType="end"/>
      </w:r>
      <w:r w:rsidR="002343FE" w:rsidRPr="00713109">
        <w:t xml:space="preserve">, respectively. This partitioning differs from that found in an inversion of the 2010 </w:t>
      </w:r>
      <w:proofErr w:type="spellStart"/>
      <w:r w:rsidR="002343FE" w:rsidRPr="00713109">
        <w:t>CalNex</w:t>
      </w:r>
      <w:proofErr w:type="spellEnd"/>
      <w:r w:rsidR="002343FE" w:rsidRPr="00713109">
        <w:t xml:space="preserve"> aircraft campaign observations, where 30% of emissions were attributed to livestock, 38% to landfills, and 22% to oil and gas </w:t>
      </w:r>
      <w:r w:rsidR="002343FE">
        <w:t xml:space="preserve">based on the sectoral distribution of the EDGAR v4.2 methane emission inventory </w:t>
      </w:r>
      <w:r w:rsidR="002343FE" w:rsidRPr="00713109">
        <w:fldChar w:fldCharType="begin"/>
      </w:r>
      <w:r w:rsidR="002343FE" w:rsidRPr="00713109">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002343FE" w:rsidRPr="00713109">
        <w:fldChar w:fldCharType="separate"/>
      </w:r>
      <w:r w:rsidR="002343FE" w:rsidRPr="00713109">
        <w:rPr>
          <w:noProof/>
        </w:rPr>
        <w:t>(Wecht et al., 2014b)</w:t>
      </w:r>
      <w:r w:rsidR="002343FE" w:rsidRPr="00713109">
        <w:fldChar w:fldCharType="end"/>
      </w:r>
      <w:r w:rsidR="002343FE" w:rsidRPr="00713109">
        <w:t>.</w:t>
      </w:r>
    </w:p>
    <w:p w14:paraId="5AB42E13" w14:textId="77777777" w:rsidR="001C0ED0" w:rsidRDefault="001C0ED0" w:rsidP="00CD607F"/>
    <w:p w14:paraId="09B2FBF5" w14:textId="7EFF52AD" w:rsidR="006C4083" w:rsidRPr="00640674" w:rsidRDefault="006C4083" w:rsidP="006C4083">
      <w:pPr>
        <w:rPr>
          <w:color w:val="FF0000"/>
        </w:rPr>
      </w:pPr>
      <w:r w:rsidRPr="00C01462">
        <w:t xml:space="preserve">We </w:t>
      </w:r>
      <w:r w:rsidR="000A4C03">
        <w:t xml:space="preserve">also </w:t>
      </w:r>
      <w:r w:rsidRPr="00C01462">
        <w:t xml:space="preserve">compare our posterior emissions to </w:t>
      </w:r>
      <w:r w:rsidR="004E5439">
        <w:t xml:space="preserve">independent </w:t>
      </w:r>
      <w:r w:rsidRPr="00C01462">
        <w:t>state greenhouse gas inventories</w:t>
      </w:r>
      <w:r w:rsidR="004E5439">
        <w:t xml:space="preserve"> </w:t>
      </w:r>
      <w:r w:rsidR="00283BC0">
        <w:t xml:space="preserve">from </w:t>
      </w:r>
      <w:r w:rsidR="001F667A">
        <w:t>Pennsylvania, Louisiana</w:t>
      </w:r>
      <w:r w:rsidR="001F667A" w:rsidRPr="00C01462">
        <w:t xml:space="preserve">, Iowa, </w:t>
      </w:r>
      <w:r w:rsidR="001F667A">
        <w:t xml:space="preserve">and Colorado, which are </w:t>
      </w:r>
      <w:r w:rsidR="004E5439">
        <w:t xml:space="preserve">referenced by EPA </w:t>
      </w:r>
      <w:r w:rsidR="00777090">
        <w:fldChar w:fldCharType="begin"/>
      </w:r>
      <w:r w:rsidR="004432BB">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rsidR="00777090">
        <w:fldChar w:fldCharType="separate"/>
      </w:r>
      <w:r w:rsidR="00777090">
        <w:rPr>
          <w:noProof/>
        </w:rPr>
        <w:t>(2023)</w:t>
      </w:r>
      <w:r w:rsidR="00777090">
        <w:fldChar w:fldCharType="end"/>
      </w:r>
      <w:r w:rsidR="00777090">
        <w:t xml:space="preserve"> </w:t>
      </w:r>
      <w:r w:rsidR="004E5439">
        <w:t xml:space="preserve">and </w:t>
      </w:r>
      <w:r w:rsidR="009C72B8">
        <w:t>have a strong constraint from</w:t>
      </w:r>
      <w:r w:rsidRPr="00C01462">
        <w:t xml:space="preserve"> the observing system (state averaging kernel sensitivity greater than 0.5)</w:t>
      </w:r>
      <w:r w:rsidR="003367B3">
        <w:t>.</w:t>
      </w:r>
      <w:r w:rsidRPr="00C01462">
        <w:t xml:space="preserve"> </w:t>
      </w:r>
      <w:r w:rsidR="003367B3">
        <w:t>O</w:t>
      </w:r>
      <w:r w:rsidRPr="00C01462">
        <w:t xml:space="preserve">ur posterior agrees with </w:t>
      </w:r>
      <w:r w:rsidR="003367B3">
        <w:t xml:space="preserve">the </w:t>
      </w:r>
      <w:r w:rsidRPr="00C01462">
        <w:t>Pennsylvania</w:t>
      </w:r>
      <w:r w:rsidR="003367B3">
        <w:t xml:space="preserve"> estimate</w:t>
      </w:r>
      <w:r w:rsidR="00A84019">
        <w:t xml:space="preserve"> </w:t>
      </w:r>
      <w:r w:rsidR="00A84019">
        <w:fldChar w:fldCharType="begin"/>
      </w:r>
      <w:r w:rsidR="00A84019">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rsidR="00A84019">
        <w:fldChar w:fldCharType="separate"/>
      </w:r>
      <w:r w:rsidR="00A84019">
        <w:rPr>
          <w:noProof/>
        </w:rPr>
        <w:t>(Pennsylvania DEP, 2022)</w:t>
      </w:r>
      <w:r w:rsidR="00A84019">
        <w:fldChar w:fldCharType="end"/>
      </w:r>
      <w:r w:rsidR="003367B3">
        <w:t xml:space="preserve">, </w:t>
      </w:r>
      <w:r w:rsidR="000805B3">
        <w:t>but</w:t>
      </w:r>
      <w:r w:rsidR="000805B3" w:rsidRPr="00C01462">
        <w:t xml:space="preserve"> </w:t>
      </w:r>
      <w:r w:rsidRPr="00C01462">
        <w:t xml:space="preserve">we find a source shift from fossil fuels (from 76% in the inventory to 63% in </w:t>
      </w:r>
      <w:r w:rsidR="004F2D8E">
        <w:t>our work</w:t>
      </w:r>
      <w:r w:rsidRPr="00C01462">
        <w:t xml:space="preserve">) to landfills (from </w:t>
      </w:r>
      <w:r w:rsidR="000805B3">
        <w:t>3</w:t>
      </w:r>
      <w:r w:rsidRPr="00C01462">
        <w:t xml:space="preserve">% in the </w:t>
      </w:r>
      <w:r w:rsidR="000805B3">
        <w:t>inventory</w:t>
      </w:r>
      <w:r w:rsidR="000805B3" w:rsidRPr="00C01462">
        <w:t xml:space="preserve"> </w:t>
      </w:r>
      <w:r w:rsidRPr="00C01462">
        <w:t xml:space="preserve">to </w:t>
      </w:r>
      <w:r w:rsidR="000805B3">
        <w:t>16</w:t>
      </w:r>
      <w:r w:rsidRPr="00C01462">
        <w:t>% i</w:t>
      </w:r>
      <w:r w:rsidR="004F2D8E">
        <w:t>n our work</w:t>
      </w:r>
      <w:r w:rsidRPr="00C01462">
        <w:t xml:space="preserve">). </w:t>
      </w:r>
      <w:r w:rsidR="00F8609B">
        <w:t xml:space="preserve">We find that </w:t>
      </w:r>
      <w:r w:rsidR="00555E7D">
        <w:t>Louisiana’s state inventory</w:t>
      </w:r>
      <w:r w:rsidR="00FE055D">
        <w:t xml:space="preserve"> </w:t>
      </w:r>
      <w:r w:rsidR="00A84019">
        <w:fldChar w:fldCharType="begin"/>
      </w:r>
      <w:r w:rsidR="00A84019">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rsidR="00A84019">
        <w:fldChar w:fldCharType="separate"/>
      </w:r>
      <w:r w:rsidR="00A84019">
        <w:rPr>
          <w:noProof/>
        </w:rPr>
        <w:t>(Dismukes, 2021)</w:t>
      </w:r>
      <w:r w:rsidR="00A84019">
        <w:fldChar w:fldCharType="end"/>
      </w:r>
      <w:r w:rsidR="00555E7D">
        <w:t xml:space="preserve"> is too low due to underestimated oil and gas emissions, while </w:t>
      </w:r>
      <w:r w:rsidR="00F8609B">
        <w:t>Iowa</w:t>
      </w:r>
      <w:r w:rsidR="00555E7D">
        <w:t>’</w:t>
      </w:r>
      <w:r w:rsidR="00F8609B">
        <w:t>s</w:t>
      </w:r>
      <w:r w:rsidR="00FE055D">
        <w:t xml:space="preserve"> </w:t>
      </w:r>
      <w:r w:rsidR="00A84019">
        <w:fldChar w:fldCharType="begin"/>
      </w:r>
      <w:r w:rsidR="00A84019">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rsidR="00A84019">
        <w:fldChar w:fldCharType="separate"/>
      </w:r>
      <w:r w:rsidR="00A84019">
        <w:rPr>
          <w:noProof/>
        </w:rPr>
        <w:t>(Iowa DNR, 2020)</w:t>
      </w:r>
      <w:r w:rsidR="00A84019">
        <w:fldChar w:fldCharType="end"/>
      </w:r>
      <w:r w:rsidR="00F8609B">
        <w:t xml:space="preserve"> </w:t>
      </w:r>
      <w:r w:rsidR="00555E7D">
        <w:t xml:space="preserve">is </w:t>
      </w:r>
      <w:r w:rsidR="00F8609B">
        <w:t>too low due to underestimated livestock emissions, particularly from manure management (</w:t>
      </w:r>
      <w:r w:rsidR="005E4B4C">
        <w:t>Section</w:t>
      </w:r>
      <w:r w:rsidR="00F8609B">
        <w:t xml:space="preserve"> 3.1)</w:t>
      </w:r>
      <w:r w:rsidR="000C269E">
        <w:t xml:space="preserve">. </w:t>
      </w:r>
      <w:r w:rsidRPr="00C01462">
        <w:t>Colorado</w:t>
      </w:r>
      <w:r w:rsidR="00555E7D">
        <w:t>’s</w:t>
      </w:r>
      <w:r w:rsidRPr="00C01462">
        <w:t xml:space="preserve"> </w:t>
      </w:r>
      <w:r w:rsidR="000C269E">
        <w:t xml:space="preserve">state </w:t>
      </w:r>
      <w:r w:rsidRPr="00C01462">
        <w:t>inventory</w:t>
      </w:r>
      <w:r w:rsidR="00A84019">
        <w:t xml:space="preserve"> </w:t>
      </w:r>
      <w:r w:rsidR="00A84019">
        <w:fldChar w:fldCharType="begin"/>
      </w:r>
      <w:r w:rsidR="00A84019">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rsidR="00A84019">
        <w:fldChar w:fldCharType="separate"/>
      </w:r>
      <w:r w:rsidR="00A84019">
        <w:rPr>
          <w:noProof/>
        </w:rPr>
        <w:t>(Taylor, 2021)</w:t>
      </w:r>
      <w:r w:rsidR="00A84019">
        <w:fldChar w:fldCharType="end"/>
      </w:r>
      <w:r w:rsidRPr="00C01462">
        <w:t xml:space="preserve"> is</w:t>
      </w:r>
      <w:r w:rsidR="00563644">
        <w:t xml:space="preserve"> </w:t>
      </w:r>
      <w:r w:rsidR="00555E7D">
        <w:t xml:space="preserve">65% </w:t>
      </w:r>
      <w:r w:rsidR="00563644">
        <w:t>larger than our posterior</w:t>
      </w:r>
      <w:r w:rsidR="004F2D8E">
        <w:t xml:space="preserve"> estimate</w:t>
      </w:r>
      <w:r w:rsidR="00563644">
        <w:t xml:space="preserve"> </w:t>
      </w:r>
      <w:r w:rsidR="000C269E">
        <w:t>due to</w:t>
      </w:r>
      <w:r w:rsidR="00563644">
        <w:t xml:space="preserve"> oil and gas</w:t>
      </w:r>
      <w:r w:rsidRPr="00C01462">
        <w:t xml:space="preserve"> emissions </w:t>
      </w:r>
      <w:r w:rsidR="000C269E">
        <w:t xml:space="preserve">that are </w:t>
      </w:r>
      <w:r w:rsidRPr="00C01462">
        <w:t>more than twice as large</w:t>
      </w:r>
      <w:r w:rsidR="005960D4" w:rsidRPr="00713109">
        <w:t>.</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2BFB0329" w14:textId="46EC389C" w:rsidR="00EF3E0E" w:rsidRDefault="00B22D3B" w:rsidP="001C4A43">
      <w:r>
        <w:t>Urban areas are</w:t>
      </w:r>
      <w:r w:rsidR="00111F79">
        <w:t xml:space="preserve"> home to 81% of the U.S. population </w:t>
      </w:r>
      <w:r w:rsidR="00A84019">
        <w:fldChar w:fldCharType="begin"/>
      </w:r>
      <w:r w:rsidR="00F551D6">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rsidR="00A84019">
        <w:fldChar w:fldCharType="separate"/>
      </w:r>
      <w:r w:rsidR="00F551D6">
        <w:rPr>
          <w:noProof/>
        </w:rPr>
        <w:t>(U.S. Census Bureau, 2010)</w:t>
      </w:r>
      <w:r w:rsidR="00A84019">
        <w:fldChar w:fldCharType="end"/>
      </w:r>
      <w:r w:rsidR="00111F79">
        <w:t xml:space="preserve"> and are</w:t>
      </w:r>
      <w:r>
        <w:t xml:space="preserve"> </w:t>
      </w:r>
      <w:r w:rsidR="006D2FBA">
        <w:t>major sources of</w:t>
      </w:r>
      <w:r>
        <w:t xml:space="preserve"> greenhouse gas emissions</w:t>
      </w:r>
      <w:r w:rsidR="00D30521">
        <w:t>, including methane</w:t>
      </w:r>
      <w:r>
        <w:t xml:space="preserve"> </w:t>
      </w:r>
      <w:r w:rsidR="005C5B4A">
        <w:fldChar w:fldCharType="begin"/>
      </w:r>
      <w:r w:rsidR="00777090">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5C5B4A">
        <w:fldChar w:fldCharType="separate"/>
      </w:r>
      <w:r w:rsidR="00777090">
        <w:t>(Gurney et al., 2015; Hopkins et al., 2016)</w:t>
      </w:r>
      <w:r w:rsidR="005C5B4A">
        <w:fldChar w:fldCharType="end"/>
      </w:r>
      <w:r w:rsidR="006D2FBA">
        <w:t xml:space="preserve">. </w:t>
      </w:r>
      <w:r w:rsidR="00D30521">
        <w:t>As urban populations grow</w:t>
      </w:r>
      <w:r w:rsidR="00777090">
        <w:t xml:space="preserve"> </w:t>
      </w:r>
      <w:r w:rsidR="00777090">
        <w:fldChar w:fldCharType="begin"/>
      </w:r>
      <w:r w:rsidR="00777090">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00777090">
        <w:rPr>
          <w:rFonts w:ascii="Cambria Math" w:hAnsi="Cambria Math" w:cs="Cambria Math"/>
        </w:rPr>
        <w:instrText>∼</w:instrText>
      </w:r>
      <w:r w:rsidR="00777090">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777090">
        <w:fldChar w:fldCharType="separate"/>
      </w:r>
      <w:r w:rsidR="00777090">
        <w:rPr>
          <w:noProof/>
        </w:rPr>
        <w:t>(Seto et al., 2012)</w:t>
      </w:r>
      <w:r w:rsidR="00777090">
        <w:fldChar w:fldCharType="end"/>
      </w:r>
      <w:r w:rsidR="00D30521">
        <w:t xml:space="preserve">, these emissions are likely to increase. </w:t>
      </w:r>
      <w:r w:rsidR="0085494C">
        <w:t>Cit</w:t>
      </w:r>
      <w:r w:rsidR="00CB7EEE">
        <w:t>ies are well</w:t>
      </w:r>
      <w:r w:rsidR="00D30521">
        <w:t>-</w:t>
      </w:r>
      <w:r w:rsidR="00CB7EEE">
        <w:t xml:space="preserve">positioned to address methane emissions through waste-reduction initiatives, leak-detection programs, and strategic contracts with landfill operators and gas utilities. </w:t>
      </w:r>
      <w:r w:rsidR="00D30521">
        <w:t>Regulation by a</w:t>
      </w:r>
      <w:r w:rsidR="00771467">
        <w:t xml:space="preserve">ir pollution control districts can also </w:t>
      </w:r>
      <w:r w:rsidR="00D30521">
        <w:t>aid</w:t>
      </w:r>
      <w:r w:rsidR="00771467">
        <w:t xml:space="preserve"> urban emissions reduction efforts </w:t>
      </w:r>
      <w:r w:rsidR="00777090">
        <w:fldChar w:fldCharType="begin"/>
      </w:r>
      <w:r w:rsidR="00777090">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777090">
        <w:fldChar w:fldCharType="separate"/>
      </w:r>
      <w:r w:rsidR="00777090">
        <w:rPr>
          <w:noProof/>
        </w:rPr>
        <w:t>(Hopkins et al., 2016)</w:t>
      </w:r>
      <w:r w:rsidR="00777090">
        <w:fldChar w:fldCharType="end"/>
      </w:r>
      <w:r w:rsidR="00771467">
        <w:t xml:space="preserve">. </w:t>
      </w:r>
      <w:r w:rsidR="001532E9">
        <w:t xml:space="preserve">C40, </w:t>
      </w:r>
      <w:r w:rsidR="00EE398C" w:rsidRPr="00EE398C">
        <w:t xml:space="preserve">a performance-based coalition of over 100 mayors dedicated to </w:t>
      </w:r>
      <w:r w:rsidR="00EE398C">
        <w:t>climate</w:t>
      </w:r>
      <w:r w:rsidR="004F2D8E">
        <w:t xml:space="preserve"> change</w:t>
      </w:r>
      <w:r w:rsidR="00EE398C">
        <w:t xml:space="preserve"> mitigation</w:t>
      </w:r>
      <w:r w:rsidR="00CB7EEE">
        <w:t>, recommends that cities target a 50% reduction in methane emissions by 2030</w:t>
      </w:r>
      <w:r w:rsidR="00777090">
        <w:t xml:space="preserve"> </w:t>
      </w:r>
      <w:r w:rsidR="00777090">
        <w:fldChar w:fldCharType="begin"/>
      </w:r>
      <w:r w:rsidR="004432BB">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rsidR="00777090">
        <w:fldChar w:fldCharType="separate"/>
      </w:r>
      <w:r w:rsidR="004432BB">
        <w:rPr>
          <w:noProof/>
        </w:rPr>
        <w:t>(C40, 2022b)</w:t>
      </w:r>
      <w:r w:rsidR="00777090">
        <w:fldChar w:fldCharType="end"/>
      </w:r>
      <w:r w:rsidR="00CB7EEE">
        <w:t xml:space="preserve">. </w:t>
      </w:r>
      <w:r w:rsidR="00771467">
        <w:t>Numerous cities</w:t>
      </w:r>
      <w:r w:rsidR="009C72B8">
        <w:t>,</w:t>
      </w:r>
      <w:r w:rsidR="00771467">
        <w:t xml:space="preserve"> </w:t>
      </w:r>
      <w:r w:rsidR="00D30521">
        <w:t xml:space="preserve">including New York City, </w:t>
      </w:r>
      <w:r w:rsidR="004432BB">
        <w:t xml:space="preserve">Los Angeles, and </w:t>
      </w:r>
      <w:r w:rsidR="00D30521">
        <w:t>Philadelphia</w:t>
      </w:r>
      <w:r w:rsidR="009C72B8">
        <w:t>,</w:t>
      </w:r>
      <w:r w:rsidR="00D30521">
        <w:t xml:space="preserve"> </w:t>
      </w:r>
      <w:r w:rsidR="00771467">
        <w:t xml:space="preserve">are working toward </w:t>
      </w:r>
      <w:r w:rsidR="004F2D8E">
        <w:t xml:space="preserve">these </w:t>
      </w:r>
      <w:r w:rsidR="00771467">
        <w:t>reductions through zero-waste programs</w:t>
      </w:r>
      <w:r w:rsidR="004432BB">
        <w:t xml:space="preserve"> </w:t>
      </w:r>
      <w:r w:rsidR="004432BB">
        <w:fldChar w:fldCharType="begin"/>
      </w:r>
      <w:r w:rsidR="004432BB">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rsidR="004432BB">
        <w:fldChar w:fldCharType="separate"/>
      </w:r>
      <w:r w:rsidR="004432BB">
        <w:rPr>
          <w:noProof/>
        </w:rPr>
        <w:t>(C40, 2022a)</w:t>
      </w:r>
      <w:r w:rsidR="004432BB">
        <w:fldChar w:fldCharType="end"/>
      </w:r>
      <w:r w:rsidR="00D30521">
        <w:t xml:space="preserve">. </w:t>
      </w:r>
      <w:r w:rsidR="00EF3E0E">
        <w:t>T</w:t>
      </w:r>
      <w:r w:rsidR="00D30521">
        <w:t xml:space="preserve">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w:t>
      </w:r>
      <w:r w:rsidR="009802AF">
        <w:fldChar w:fldCharType="begin"/>
      </w:r>
      <w:r w:rsidR="009802AF">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802AF">
        <w:fldChar w:fldCharType="separate"/>
      </w:r>
      <w:r w:rsidR="009802AF">
        <w:rPr>
          <w:noProof/>
        </w:rPr>
        <w:t>(The White House, 2021)</w:t>
      </w:r>
      <w:r w:rsidR="009802AF">
        <w:fldChar w:fldCharType="end"/>
      </w:r>
      <w:r w:rsidR="00EE398C">
        <w:t>.</w:t>
      </w:r>
    </w:p>
    <w:p w14:paraId="29A8CBC4" w14:textId="77777777" w:rsidR="001C4A43" w:rsidRDefault="001C4A43" w:rsidP="001C4A43"/>
    <w:p w14:paraId="59AFEE0A" w14:textId="07690D72" w:rsidR="006607BD" w:rsidRPr="00B51761" w:rsidRDefault="001E52B8" w:rsidP="000C5B1A">
      <w:pPr>
        <w:rPr>
          <w:rFonts w:eastAsiaTheme="minorEastAsia"/>
          <w:iCs/>
        </w:rPr>
      </w:pPr>
      <w:r w:rsidRPr="00C01462">
        <w:lastRenderedPageBreak/>
        <w:t xml:space="preserve">We calculate posterior emissions for </w:t>
      </w:r>
      <w:r>
        <w:t>95</w:t>
      </w:r>
      <w:r w:rsidRPr="00C01462">
        <w:t xml:space="preserve"> urban areas</w:t>
      </w:r>
      <w:r>
        <w:t xml:space="preserve"> across CONUS</w:t>
      </w:r>
      <w:r w:rsidR="00EF3E0E">
        <w:t xml:space="preserve"> with 2010 populations over one million</w:t>
      </w:r>
      <w:r w:rsidR="00C510FE">
        <w:t xml:space="preserve"> and averaging kernel sensitivities</w:t>
      </w:r>
      <w:r w:rsidR="004F2D8E">
        <w:t xml:space="preserve"> from the inversion of TROPOMI data</w:t>
      </w:r>
      <w:r w:rsidR="00C510FE">
        <w:t xml:space="preserve"> greater than 0.2</w:t>
      </w:r>
      <w:r>
        <w:t xml:space="preserve">, providing the </w:t>
      </w:r>
      <w:r w:rsidRPr="00C01462">
        <w:t>first comprehensiv</w:t>
      </w:r>
      <w:r>
        <w:t>e</w:t>
      </w:r>
      <w:r w:rsidRPr="00C01462">
        <w:t xml:space="preserve"> </w:t>
      </w:r>
      <w:r>
        <w:t xml:space="preserve">national </w:t>
      </w:r>
      <w:r w:rsidRPr="00C01462">
        <w:t>analy</w:t>
      </w:r>
      <w:r>
        <w:t>sis of</w:t>
      </w:r>
      <w:r w:rsidRPr="00C01462">
        <w:t xml:space="preserve"> urban </w:t>
      </w:r>
      <w:r w:rsidR="00B82E8B">
        <w:t xml:space="preserve">methane </w:t>
      </w:r>
      <w:r w:rsidRPr="00C01462">
        <w:t>emissions.</w:t>
      </w:r>
      <w:r>
        <w:t xml:space="preserve"> </w:t>
      </w:r>
      <w:r w:rsidR="004F2D8E">
        <w:rPr>
          <w:rFonts w:eastAsiaTheme="minorEastAsia"/>
          <w:iCs/>
        </w:rPr>
        <w:t xml:space="preserve">Quantification of urban emissions depends significantly on the definition of city extent due to the presence of large emitters such as landfills on the urban periphery </w:t>
      </w:r>
      <w:r w:rsidR="009802AF">
        <w:rPr>
          <w:rFonts w:eastAsiaTheme="minorEastAsia"/>
          <w:iCs/>
        </w:rPr>
        <w:fldChar w:fldCharType="begin"/>
      </w:r>
      <w:r w:rsidR="00F551D6">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sidR="009802AF">
        <w:rPr>
          <w:rFonts w:eastAsiaTheme="minorEastAsia"/>
          <w:iCs/>
        </w:rPr>
        <w:fldChar w:fldCharType="separate"/>
      </w:r>
      <w:r w:rsidR="009802AF">
        <w:rPr>
          <w:rFonts w:eastAsiaTheme="minorEastAsia"/>
          <w:iCs/>
          <w:noProof/>
        </w:rPr>
        <w:t>(e.g., Balashov et al., 2020; Plant et al., 2022)</w:t>
      </w:r>
      <w:r w:rsidR="009802AF">
        <w:rPr>
          <w:rFonts w:eastAsiaTheme="minorEastAsia"/>
          <w:iCs/>
        </w:rPr>
        <w:fldChar w:fldCharType="end"/>
      </w:r>
      <w:r w:rsidR="004F2D8E">
        <w:rPr>
          <w:rFonts w:eastAsiaTheme="minorEastAsia"/>
          <w:iCs/>
        </w:rPr>
        <w:t>. We follow Plant et al.</w:t>
      </w:r>
      <w:r w:rsidR="009802AF">
        <w:rPr>
          <w:rFonts w:eastAsiaTheme="minorEastAsia"/>
          <w:iCs/>
        </w:rPr>
        <w:t xml:space="preserve"> </w:t>
      </w:r>
      <w:r w:rsidR="009802AF">
        <w:rPr>
          <w:rFonts w:eastAsiaTheme="minorEastAsia"/>
          <w:iCs/>
        </w:rPr>
        <w:fldChar w:fldCharType="begin"/>
      </w:r>
      <w:r w:rsidR="009802AF">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rPr>
          <w:rFonts w:eastAsiaTheme="minorEastAsia"/>
          <w:iCs/>
        </w:rPr>
        <w:fldChar w:fldCharType="separate"/>
      </w:r>
      <w:r w:rsidR="009802AF">
        <w:rPr>
          <w:rFonts w:eastAsiaTheme="minorEastAsia"/>
          <w:iCs/>
          <w:noProof/>
        </w:rPr>
        <w:t>(2022)</w:t>
      </w:r>
      <w:r w:rsidR="009802AF">
        <w:rPr>
          <w:rFonts w:eastAsiaTheme="minorEastAsia"/>
          <w:iCs/>
        </w:rPr>
        <w:fldChar w:fldCharType="end"/>
      </w:r>
      <w:r w:rsidR="004F2D8E">
        <w:rPr>
          <w:rFonts w:eastAsiaTheme="minorEastAsia"/>
          <w:iCs/>
        </w:rPr>
        <w:t xml:space="preserve"> and others in using the </w:t>
      </w:r>
      <w:r w:rsidR="004F2D8E" w:rsidRPr="00C01462">
        <w:rPr>
          <w:rFonts w:eastAsiaTheme="minorEastAsia"/>
          <w:iCs/>
        </w:rPr>
        <w:t xml:space="preserve">U.S. Census </w:t>
      </w:r>
      <w:r w:rsidR="004F2D8E">
        <w:rPr>
          <w:rFonts w:eastAsiaTheme="minorEastAsia"/>
          <w:iCs/>
        </w:rPr>
        <w:t xml:space="preserve">Topographically Integrated Geographic Encoding and Referencing system (TIGER)/Line </w:t>
      </w:r>
      <w:r w:rsidR="004F2D8E" w:rsidRPr="00C01462">
        <w:rPr>
          <w:rFonts w:eastAsiaTheme="minorEastAsia"/>
          <w:iCs/>
        </w:rPr>
        <w:t>Urban Areas</w:t>
      </w:r>
      <w:r w:rsidR="004F2D8E">
        <w:rPr>
          <w:rFonts w:eastAsiaTheme="minorEastAsia"/>
          <w:iCs/>
        </w:rPr>
        <w:t xml:space="preserve"> to standardize the definition across CONUS</w:t>
      </w:r>
      <w:r w:rsidR="009802AF">
        <w:rPr>
          <w:rFonts w:eastAsiaTheme="minorEastAsia"/>
          <w:iCs/>
        </w:rPr>
        <w:t xml:space="preserve"> </w:t>
      </w:r>
      <w:r w:rsidR="0028085B">
        <w:rPr>
          <w:rFonts w:eastAsiaTheme="minorEastAsia"/>
          <w:iCs/>
        </w:rPr>
        <w:fldChar w:fldCharType="begin"/>
      </w:r>
      <w:r w:rsidR="0028085B">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sidR="0028085B">
        <w:rPr>
          <w:rFonts w:eastAsiaTheme="minorEastAsia"/>
          <w:iCs/>
        </w:rPr>
        <w:fldChar w:fldCharType="separate"/>
      </w:r>
      <w:r w:rsidR="0028085B">
        <w:rPr>
          <w:rFonts w:eastAsiaTheme="minorEastAsia"/>
          <w:iCs/>
          <w:noProof/>
        </w:rPr>
        <w:t>(U.S. Census Bureau, 2017)</w:t>
      </w:r>
      <w:r w:rsidR="0028085B">
        <w:rPr>
          <w:rFonts w:eastAsiaTheme="minorEastAsia"/>
          <w:iCs/>
        </w:rPr>
        <w:fldChar w:fldCharType="end"/>
      </w:r>
      <w:r w:rsidR="004F2D8E">
        <w:rPr>
          <w:rFonts w:eastAsiaTheme="minorEastAsia"/>
          <w:iCs/>
        </w:rPr>
        <w:t xml:space="preserve">. </w:t>
      </w:r>
      <w:r w:rsidR="00EF3E0E">
        <w:t>The</w:t>
      </w:r>
      <w:r w:rsidR="00CC56C7">
        <w:t xml:space="preserve">se </w:t>
      </w:r>
      <w:r w:rsidR="00EF3E0E">
        <w:t>urban areas are responsible for almost a quarter of</w:t>
      </w:r>
      <w:r w:rsidR="005515F1">
        <w:t xml:space="preserve"> </w:t>
      </w:r>
      <w:r w:rsidR="00AB00FE">
        <w:t xml:space="preserve">the </w:t>
      </w:r>
      <w:r w:rsidR="00CC56C7">
        <w:t>GHGI</w:t>
      </w:r>
      <w:r w:rsidR="00AB00FE">
        <w:t>23</w:t>
      </w:r>
      <w:r w:rsidR="00CC56C7">
        <w:t xml:space="preserve"> </w:t>
      </w:r>
      <w:r w:rsidR="00EF3E0E">
        <w:t xml:space="preserve">emissions </w:t>
      </w:r>
      <w:r w:rsidR="009C72B8">
        <w:t>spatially</w:t>
      </w:r>
      <w:r w:rsidR="00CC56C7">
        <w:t xml:space="preserve"> allocated using the </w:t>
      </w:r>
      <w:r w:rsidR="004F2D8E">
        <w:t xml:space="preserve">gridded </w:t>
      </w:r>
      <w:r w:rsidR="009C72B8">
        <w:t xml:space="preserve">inventory from </w:t>
      </w:r>
      <w:proofErr w:type="spellStart"/>
      <w:r w:rsidR="009C72B8">
        <w:t>Maasakkers</w:t>
      </w:r>
      <w:proofErr w:type="spellEnd"/>
      <w:r w:rsidR="009C72B8">
        <w:t xml:space="preserve"> et al. </w:t>
      </w:r>
      <w:r w:rsidR="009802AF">
        <w:fldChar w:fldCharType="begin"/>
      </w:r>
      <w:r w:rsidR="009C72B8">
        <w:instrText xml:space="preserve"> ADDIN ZOTERO_ITEM CSL_CITATION {"citationID":"mR0rCKNQ","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9802AF">
        <w:fldChar w:fldCharType="separate"/>
      </w:r>
      <w:r w:rsidR="009C72B8">
        <w:rPr>
          <w:noProof/>
        </w:rPr>
        <w:t>(2016)</w:t>
      </w:r>
      <w:r w:rsidR="009802AF">
        <w:fldChar w:fldCharType="end"/>
      </w:r>
      <w:r w:rsidR="004F2D8E">
        <w:t xml:space="preserve">. </w:t>
      </w:r>
      <w:r w:rsidR="005960D4" w:rsidRPr="00713109">
        <w:t>The gridded inventory does not include post-meter emissions introduced in later versions of the GHGI</w:t>
      </w:r>
      <w:r w:rsidR="00A05396">
        <w:t xml:space="preserve">, </w:t>
      </w:r>
      <w:r w:rsidR="009C72B8">
        <w:t>which</w:t>
      </w:r>
      <w:r w:rsidR="00DD7F56">
        <w:t xml:space="preserve"> we</w:t>
      </w:r>
      <w:r w:rsidR="00EF3E0E">
        <w:t xml:space="preserve"> </w:t>
      </w:r>
      <w:r w:rsidR="00F04FBD">
        <w:t>distribute</w:t>
      </w:r>
      <w:r w:rsidR="00DD7F56">
        <w:t xml:space="preserve"> </w:t>
      </w:r>
      <w:r w:rsidR="00EF3E0E">
        <w:t>by population</w:t>
      </w:r>
      <w:r w:rsidR="00321679">
        <w:t xml:space="preserve"> for this analysis</w:t>
      </w:r>
      <w:r w:rsidR="00EF3E0E">
        <w:t>. In an average city, emissions are produced by landfills (</w:t>
      </w:r>
      <w:r w:rsidR="00E2616B">
        <w:t>40</w:t>
      </w:r>
      <w:r w:rsidR="00EF3E0E">
        <w:t>%), gas distribution (</w:t>
      </w:r>
      <w:r w:rsidR="00E2616B">
        <w:t>5</w:t>
      </w:r>
      <w:r w:rsidR="00EF3E0E">
        <w:t>%), post-meter emissions (</w:t>
      </w:r>
      <w:r w:rsidR="005515F1">
        <w:t>4</w:t>
      </w:r>
      <w:r w:rsidR="00EF3E0E">
        <w:t>%), wastewater (6%)</w:t>
      </w:r>
      <w:r w:rsidR="00E2616B">
        <w:t xml:space="preserve">, and other sources </w:t>
      </w:r>
      <w:r w:rsidR="00A05396">
        <w:t xml:space="preserve">that are not specific to urban areas </w:t>
      </w:r>
      <w:r w:rsidR="00E2616B">
        <w:t>such as livestock and oil and gas</w:t>
      </w:r>
      <w:r w:rsidR="00A05396">
        <w:t xml:space="preserve"> production and transmission</w:t>
      </w:r>
      <w:r w:rsidR="00E2616B">
        <w:t xml:space="preserve"> (45%</w:t>
      </w:r>
      <w:r w:rsidR="00F71396">
        <w:t xml:space="preserve">). </w:t>
      </w:r>
    </w:p>
    <w:p w14:paraId="7495BF75" w14:textId="2AC15972" w:rsidR="00111F79" w:rsidRDefault="00111F79" w:rsidP="000C5B1A"/>
    <w:p w14:paraId="3EC43984" w14:textId="769F682B" w:rsidR="005A1285" w:rsidRDefault="00DD7F56" w:rsidP="000C5B1A">
      <w:r>
        <w:t>A</w:t>
      </w:r>
      <w:r w:rsidR="00FF45F0">
        <w:t xml:space="preserve">nthropogenic </w:t>
      </w:r>
      <w:r w:rsidR="00FF45F0" w:rsidRPr="00C01462">
        <w:t>posterior emissions</w:t>
      </w:r>
      <w:r w:rsidR="00FF45F0">
        <w:t xml:space="preserve"> </w:t>
      </w:r>
      <w:r w:rsidR="005A1285">
        <w:t xml:space="preserve">in these 95 </w:t>
      </w:r>
      <w:r>
        <w:t>urban areas total</w:t>
      </w:r>
      <w:r w:rsidR="00FF45F0">
        <w:t xml:space="preserve"> </w:t>
      </w:r>
      <w:r w:rsidR="00BA6A2B">
        <w:t>6.0</w:t>
      </w:r>
      <w:r w:rsidR="00FF45F0">
        <w:t xml:space="preserve"> (</w:t>
      </w:r>
      <w:r w:rsidR="005A1285">
        <w:t>5</w:t>
      </w:r>
      <w:r w:rsidR="00FF45F0">
        <w:t>.</w:t>
      </w:r>
      <w:r w:rsidR="00BA6A2B">
        <w:t>4</w:t>
      </w:r>
      <w:r w:rsidR="00FF45F0">
        <w:t xml:space="preserve"> </w:t>
      </w:r>
      <w:r w:rsidR="00B82E8B">
        <w:t>-</w:t>
      </w:r>
      <w:r w:rsidR="00FF45F0">
        <w:t xml:space="preserve"> </w:t>
      </w:r>
      <w:r w:rsidR="005A1285">
        <w:t>6</w:t>
      </w:r>
      <w:r w:rsidR="00FF45F0">
        <w:t>.</w:t>
      </w:r>
      <w:r w:rsidR="00BA6A2B">
        <w:t>7</w:t>
      </w:r>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r w:rsidR="00207FC8">
        <w:t>38</w:t>
      </w:r>
      <w:r w:rsidR="00207FC8" w:rsidRPr="00C01462">
        <w:t xml:space="preserve"> </w:t>
      </w:r>
      <w:r w:rsidR="00FF45F0" w:rsidRPr="00C01462">
        <w:t>(</w:t>
      </w:r>
      <w:r w:rsidR="00207FC8">
        <w:t>24</w:t>
      </w:r>
      <w:r w:rsidR="00207FC8" w:rsidRPr="00C01462">
        <w:t xml:space="preserve"> </w:t>
      </w:r>
      <w:r w:rsidR="00B82E8B">
        <w:t>-</w:t>
      </w:r>
      <w:r w:rsidR="00FF45F0" w:rsidRPr="00C01462">
        <w:t xml:space="preserve"> </w:t>
      </w:r>
      <w:r w:rsidR="00F8467F">
        <w:t>5</w:t>
      </w:r>
      <w:r w:rsidR="00207FC8">
        <w:t>4</w:t>
      </w:r>
      <w:r w:rsidR="00FF45F0" w:rsidRPr="00C01462">
        <w:t>)</w:t>
      </w:r>
      <w:r w:rsidR="005A1285">
        <w:t xml:space="preserve"> %</w:t>
      </w:r>
      <w:r w:rsidR="00FF45F0" w:rsidRPr="00C01462">
        <w:t xml:space="preserve"> larger than </w:t>
      </w:r>
      <w:r w:rsidR="005A1285">
        <w:t>the</w:t>
      </w:r>
      <w:r w:rsidR="00915F67">
        <w:t xml:space="preserve"> </w:t>
      </w:r>
      <w:r w:rsidR="00D14B28">
        <w:t>gridded</w:t>
      </w:r>
      <w:r w:rsidR="005A1285">
        <w:t xml:space="preserve"> </w:t>
      </w:r>
      <w:r w:rsidR="00915F67">
        <w:t>GHGI</w:t>
      </w:r>
      <w:r w:rsidR="00A919A1">
        <w:t>23</w:t>
      </w:r>
      <w:r w:rsidR="00915F67">
        <w:t xml:space="preserve"> </w:t>
      </w:r>
      <w:r w:rsidR="005A1285">
        <w:t>value of 4.</w:t>
      </w:r>
      <w:r w:rsidR="005515F1">
        <w:t>3</w:t>
      </w:r>
      <w:r w:rsidR="00BA6A2B">
        <w:t xml:space="preserve"> </w:t>
      </w:r>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xml:space="preserve">, </w:t>
      </w:r>
      <w:r w:rsidR="00346531">
        <w:t xml:space="preserve">listed </w:t>
      </w:r>
      <w:r w:rsidR="00261C1D">
        <w:t>in Table S2,</w:t>
      </w:r>
      <w:r w:rsidR="005A1285">
        <w:t xml:space="preserve"> increase by an average</w:t>
      </w:r>
      <w:r w:rsidR="00BA6A2B">
        <w:t xml:space="preserve"> of</w:t>
      </w:r>
      <w:r w:rsidR="005A1285">
        <w:t xml:space="preserve"> </w:t>
      </w:r>
      <w:r w:rsidR="00207FC8">
        <w:t>39</w:t>
      </w:r>
      <w:r w:rsidR="00BA6A2B">
        <w:t xml:space="preserve"> </w:t>
      </w:r>
      <w:r w:rsidR="005A1285">
        <w:t>(</w:t>
      </w:r>
      <w:r w:rsidR="00207FC8">
        <w:t>27</w:t>
      </w:r>
      <w:r w:rsidR="00BA6A2B">
        <w:t xml:space="preserve"> </w:t>
      </w:r>
      <w:r w:rsidR="00B82E8B">
        <w:t>-</w:t>
      </w:r>
      <w:r w:rsidR="005A1285">
        <w:t xml:space="preserve"> </w:t>
      </w:r>
      <w:r w:rsidR="00F8467F">
        <w:t>5</w:t>
      </w:r>
      <w:r w:rsidR="00207FC8">
        <w:t>2</w:t>
      </w:r>
      <w:r w:rsidR="005A1285">
        <w:t>) %</w:t>
      </w:r>
      <w:r w:rsidR="007A139F">
        <w:t>.</w:t>
      </w:r>
      <w:r w:rsidR="005A1285">
        <w:t xml:space="preserve"> These increases are much larger than </w:t>
      </w:r>
      <w:r w:rsidR="00604A12">
        <w:t xml:space="preserve">the </w:t>
      </w:r>
      <w:r w:rsidR="00207FC8">
        <w:t>13</w:t>
      </w:r>
      <w:r w:rsidR="00FA5CA8" w:rsidRPr="00E15AB4">
        <w:rPr>
          <w:color w:val="000000" w:themeColor="text1"/>
        </w:rPr>
        <w:t>%</w:t>
      </w:r>
      <w:r w:rsidR="005A1285">
        <w:t xml:space="preserve"> increase we find in total </w:t>
      </w:r>
      <w:r w:rsidR="00BA6A2B">
        <w:t xml:space="preserve">CONUS </w:t>
      </w:r>
      <w:r w:rsidR="005A1285">
        <w:t xml:space="preserve">anthropogenic emissions </w:t>
      </w:r>
      <w:r w:rsidR="00BA6A2B">
        <w:t xml:space="preserve">relative </w:t>
      </w:r>
      <w:r w:rsidR="005A1285">
        <w:t>to the GHGI</w:t>
      </w:r>
      <w:r w:rsidR="00A919A1">
        <w:t>23</w:t>
      </w:r>
      <w:r w:rsidR="005A1285">
        <w:t xml:space="preserve">. </w:t>
      </w:r>
      <w:r w:rsidR="005A1285" w:rsidRPr="00C01462">
        <w:t xml:space="preserve">We are unable to </w:t>
      </w:r>
      <w:r w:rsidR="005A1285">
        <w:t>attribute</w:t>
      </w:r>
      <w:r w:rsidR="005A1285" w:rsidRPr="00C01462">
        <w:t xml:space="preserve"> the </w:t>
      </w:r>
      <w:r w:rsidR="00521989">
        <w:t>increase</w:t>
      </w:r>
      <w:r w:rsidR="00DB4368">
        <w:t>d emissions</w:t>
      </w:r>
      <w:r w:rsidR="005A1285" w:rsidRPr="00C01462">
        <w:t xml:space="preserve"> </w:t>
      </w:r>
      <w:r w:rsidR="005A1285">
        <w:t xml:space="preserve">to </w:t>
      </w:r>
      <w:r w:rsidR="005960D4">
        <w:t xml:space="preserve">individual </w:t>
      </w:r>
      <w:r w:rsidR="005A1285">
        <w:t>sector</w:t>
      </w:r>
      <w:r w:rsidR="00DB4368">
        <w:t>s</w:t>
      </w:r>
      <w:r w:rsidR="005A1285">
        <w:t xml:space="preserve"> due to</w:t>
      </w:r>
      <w:r w:rsidR="005A1285" w:rsidRPr="00C01462">
        <w:t xml:space="preserve"> source co-location</w:t>
      </w:r>
      <w:r w:rsidR="00FC1C13">
        <w:t xml:space="preserve"> within urban areas</w:t>
      </w:r>
      <w:r w:rsidR="00BA6A2B">
        <w:t xml:space="preserve"> at the </w:t>
      </w:r>
      <w:r w:rsidR="00BA6A2B" w:rsidRPr="00C01462">
        <w:t xml:space="preserve">0.25° </w:t>
      </w:r>
      <w:r w:rsidR="00BA6A2B" w:rsidRPr="00E3469C">
        <w:t>×</w:t>
      </w:r>
      <w:r w:rsidR="00BA6A2B" w:rsidRPr="00C01462">
        <w:t xml:space="preserve"> 0.3125° resolution</w:t>
      </w:r>
      <w:r w:rsidR="00BA6A2B">
        <w:t xml:space="preserve"> of our </w:t>
      </w:r>
      <w:r w:rsidR="00F71396">
        <w:t>inversion</w:t>
      </w:r>
      <w:r w:rsidR="00AB6691">
        <w:t>. S</w:t>
      </w:r>
      <w:r w:rsidR="00F71396">
        <w:t>ome of the increase is likely due to uncertainty in the spatial allocation of emissions in the gridded GHGI23</w:t>
      </w:r>
      <w:r w:rsidR="005A1285" w:rsidRPr="00C01462">
        <w:t>.</w:t>
      </w:r>
      <w:r w:rsidR="005A1285">
        <w:t xml:space="preserve"> However, given </w:t>
      </w:r>
      <w:r w:rsidR="00521989">
        <w:t xml:space="preserve">that landfills </w:t>
      </w:r>
      <w:r w:rsidR="00BA6A2B">
        <w:t>account for 40</w:t>
      </w:r>
      <w:r w:rsidR="00521989">
        <w:t>% of</w:t>
      </w:r>
      <w:r w:rsidR="005A1285">
        <w:t xml:space="preserve"> </w:t>
      </w:r>
      <w:r w:rsidR="00D14B28">
        <w:t>gridded</w:t>
      </w:r>
      <w:r w:rsidR="00915F67">
        <w:t xml:space="preserve"> </w:t>
      </w:r>
      <w:r w:rsidR="00BA6A2B">
        <w:t>GHGI</w:t>
      </w:r>
      <w:r w:rsidR="00A919A1">
        <w:t>23</w:t>
      </w:r>
      <w:r w:rsidR="00BA6A2B">
        <w:t xml:space="preserve"> </w:t>
      </w:r>
      <w:r w:rsidR="005A1285">
        <w:t xml:space="preserve">emissions </w:t>
      </w:r>
      <w:r w:rsidR="009A7F41">
        <w:t xml:space="preserve">in an average urban area </w:t>
      </w:r>
      <w:r w:rsidR="00521989">
        <w:t xml:space="preserve">and increase </w:t>
      </w:r>
      <w:r w:rsidR="00207FC8">
        <w:t>51</w:t>
      </w:r>
      <w:r w:rsidR="00521989">
        <w:t>% relative to the</w:t>
      </w:r>
      <w:r w:rsidR="005A1285">
        <w:t xml:space="preserve"> GHGI</w:t>
      </w:r>
      <w:r w:rsidR="00A919A1">
        <w:t>23</w:t>
      </w:r>
      <w:r w:rsidR="00521989">
        <w:t xml:space="preserve">, it is likely that they are responsible for </w:t>
      </w:r>
      <w:r w:rsidR="00FC1C13">
        <w:t>a large fraction of the observed discrepancy</w:t>
      </w:r>
      <w:r w:rsidR="005A1285">
        <w:t xml:space="preserve">. </w:t>
      </w:r>
      <w:r w:rsidR="003367B3">
        <w:t xml:space="preserve">It is </w:t>
      </w:r>
      <w:r w:rsidR="003367B3" w:rsidRPr="00614E0F">
        <w:rPr>
          <w:color w:val="000000" w:themeColor="text1"/>
        </w:rPr>
        <w:t xml:space="preserve">also likely </w:t>
      </w:r>
      <w:r w:rsidR="009A7F41" w:rsidRPr="00614E0F">
        <w:rPr>
          <w:color w:val="000000" w:themeColor="text1"/>
        </w:rPr>
        <w:t xml:space="preserve">that gas emissions, which represent </w:t>
      </w:r>
      <w:r w:rsidR="00655F8E" w:rsidRPr="00614E0F">
        <w:rPr>
          <w:color w:val="000000" w:themeColor="text1"/>
        </w:rPr>
        <w:t>less than 20</w:t>
      </w:r>
      <w:r w:rsidR="00BA6A2B" w:rsidRPr="00614E0F">
        <w:rPr>
          <w:color w:val="000000" w:themeColor="text1"/>
        </w:rPr>
        <w:t xml:space="preserve">% </w:t>
      </w:r>
      <w:r w:rsidR="009A7F41" w:rsidRPr="00614E0F">
        <w:rPr>
          <w:color w:val="000000" w:themeColor="text1"/>
        </w:rPr>
        <w:t xml:space="preserve">of </w:t>
      </w:r>
      <w:r w:rsidR="00D14B28">
        <w:rPr>
          <w:color w:val="000000" w:themeColor="text1"/>
        </w:rPr>
        <w:t>gridded</w:t>
      </w:r>
      <w:r w:rsidR="00915F67">
        <w:rPr>
          <w:color w:val="000000" w:themeColor="text1"/>
        </w:rPr>
        <w:t xml:space="preserve"> </w:t>
      </w:r>
      <w:r w:rsidR="00255730">
        <w:rPr>
          <w:color w:val="000000" w:themeColor="text1"/>
        </w:rPr>
        <w:t>GHGI</w:t>
      </w:r>
      <w:r w:rsidR="00A919A1">
        <w:rPr>
          <w:color w:val="000000" w:themeColor="text1"/>
        </w:rPr>
        <w:t>23</w:t>
      </w:r>
      <w:r w:rsidR="00255730" w:rsidRPr="00614E0F">
        <w:rPr>
          <w:color w:val="000000" w:themeColor="text1"/>
        </w:rPr>
        <w:t xml:space="preserve"> </w:t>
      </w:r>
      <w:r w:rsidR="009A7F41" w:rsidRPr="00614E0F">
        <w:rPr>
          <w:color w:val="000000" w:themeColor="text1"/>
        </w:rPr>
        <w:t xml:space="preserve">emissions in an average urban area </w:t>
      </w:r>
      <w:r w:rsidR="00614E0F" w:rsidRPr="00614E0F">
        <w:rPr>
          <w:color w:val="000000" w:themeColor="text1"/>
        </w:rPr>
        <w:t>but explain between 32% and 100% of methane emissions</w:t>
      </w:r>
      <w:r w:rsidR="00051E1B">
        <w:rPr>
          <w:color w:val="000000" w:themeColor="text1"/>
        </w:rPr>
        <w:t xml:space="preserve"> in many cities</w:t>
      </w:r>
      <w:r w:rsidR="00614E0F" w:rsidRPr="00614E0F">
        <w:rPr>
          <w:color w:val="000000" w:themeColor="text1"/>
        </w:rPr>
        <w:t xml:space="preserve"> </w:t>
      </w:r>
      <w:r w:rsidR="009802AF">
        <w:rPr>
          <w:color w:val="000000" w:themeColor="text1"/>
        </w:rPr>
        <w:fldChar w:fldCharType="begin"/>
      </w:r>
      <w:r w:rsidR="009802AF">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sidR="009802AF">
        <w:rPr>
          <w:color w:val="000000" w:themeColor="text1"/>
        </w:rPr>
        <w:fldChar w:fldCharType="separate"/>
      </w:r>
      <w:r w:rsidR="009802AF">
        <w:rPr>
          <w:noProof/>
          <w:color w:val="000000" w:themeColor="text1"/>
        </w:rPr>
        <w:t>(Plant et al., 2019; Floerchinger et al., 2021; Sargent et al., 2021)</w:t>
      </w:r>
      <w:r w:rsidR="009802AF">
        <w:rPr>
          <w:color w:val="000000" w:themeColor="text1"/>
        </w:rPr>
        <w:fldChar w:fldCharType="end"/>
      </w:r>
      <w:r w:rsidR="009A7F41" w:rsidRPr="0078584E">
        <w:rPr>
          <w:color w:val="000000" w:themeColor="text1"/>
        </w:rPr>
        <w:t xml:space="preserve">, </w:t>
      </w:r>
      <w:r w:rsidR="0090196A" w:rsidRPr="00713109">
        <w:t xml:space="preserve">are significantly underestimated. </w:t>
      </w:r>
      <w:r w:rsidR="005960D4" w:rsidRPr="00713109">
        <w:t>F</w:t>
      </w:r>
      <w:r w:rsidR="000F2620">
        <w:t xml:space="preserve">inally, recent studies have shown </w:t>
      </w:r>
      <w:r w:rsidR="008C02E8">
        <w:t>large</w:t>
      </w:r>
      <w:r w:rsidR="000F2620">
        <w:t xml:space="preserve"> underestimates of methane emissions from wastewater treatment</w:t>
      </w:r>
      <w:r w:rsidR="00B9519B">
        <w:t xml:space="preserve"> in the GHGI</w:t>
      </w:r>
      <w:r w:rsidR="00255730">
        <w:t xml:space="preserve"> </w:t>
      </w:r>
      <w:r w:rsidR="009802AF">
        <w:fldChar w:fldCharType="begin"/>
      </w:r>
      <w:r w:rsidR="009802AF">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rsidR="009802AF">
        <w:fldChar w:fldCharType="separate"/>
      </w:r>
      <w:r w:rsidR="009802AF">
        <w:rPr>
          <w:noProof/>
        </w:rPr>
        <w:t>(Moore et al., 2023; Song et al., 2023)</w:t>
      </w:r>
      <w:r w:rsidR="009802AF">
        <w:fldChar w:fldCharType="end"/>
      </w:r>
      <w:r w:rsidR="00255730">
        <w:t xml:space="preserve">, </w:t>
      </w:r>
      <w:r w:rsidR="00255730" w:rsidRPr="00685E57">
        <w:rPr>
          <w:color w:val="000000" w:themeColor="text1"/>
        </w:rPr>
        <w:t xml:space="preserve">but </w:t>
      </w:r>
      <w:r w:rsidR="00B9519B" w:rsidRPr="00685E57">
        <w:rPr>
          <w:color w:val="000000" w:themeColor="text1"/>
        </w:rPr>
        <w:t>increas</w:t>
      </w:r>
      <w:r w:rsidR="009802AF" w:rsidRPr="00685E57">
        <w:rPr>
          <w:color w:val="000000" w:themeColor="text1"/>
        </w:rPr>
        <w:t>ing</w:t>
      </w:r>
      <w:r w:rsidR="00B9519B" w:rsidRPr="00685E57">
        <w:rPr>
          <w:color w:val="000000" w:themeColor="text1"/>
        </w:rPr>
        <w:t xml:space="preserve"> </w:t>
      </w:r>
      <w:r w:rsidR="009802AF" w:rsidRPr="00685E57">
        <w:rPr>
          <w:color w:val="000000" w:themeColor="text1"/>
        </w:rPr>
        <w:t xml:space="preserve">wastewater </w:t>
      </w:r>
      <w:r w:rsidR="00B9519B" w:rsidRPr="00685E57">
        <w:rPr>
          <w:color w:val="000000" w:themeColor="text1"/>
        </w:rPr>
        <w:t>emission</w:t>
      </w:r>
      <w:r w:rsidR="009802AF" w:rsidRPr="00685E57">
        <w:rPr>
          <w:color w:val="000000" w:themeColor="text1"/>
        </w:rPr>
        <w:t>s accordingly</w:t>
      </w:r>
      <w:r w:rsidR="00B9519B" w:rsidRPr="00685E57">
        <w:rPr>
          <w:color w:val="000000" w:themeColor="text1"/>
        </w:rPr>
        <w:t xml:space="preserve"> </w:t>
      </w:r>
      <w:r w:rsidR="008C02E8" w:rsidRPr="00685E57">
        <w:rPr>
          <w:color w:val="000000" w:themeColor="text1"/>
        </w:rPr>
        <w:t>only account</w:t>
      </w:r>
      <w:r w:rsidR="009802AF" w:rsidRPr="00685E57">
        <w:rPr>
          <w:color w:val="000000" w:themeColor="text1"/>
        </w:rPr>
        <w:t>s</w:t>
      </w:r>
      <w:r w:rsidR="008C02E8" w:rsidRPr="00685E57">
        <w:rPr>
          <w:color w:val="000000" w:themeColor="text1"/>
        </w:rPr>
        <w:t xml:space="preserve"> for 2% of </w:t>
      </w:r>
      <w:r w:rsidR="009802AF" w:rsidRPr="00685E57">
        <w:rPr>
          <w:color w:val="000000" w:themeColor="text1"/>
        </w:rPr>
        <w:t>our</w:t>
      </w:r>
      <w:r w:rsidR="008C02E8" w:rsidRPr="00685E57">
        <w:rPr>
          <w:color w:val="000000" w:themeColor="text1"/>
        </w:rPr>
        <w:t xml:space="preserve"> observed discrepancy. </w:t>
      </w:r>
      <w:r w:rsidR="008C02E8">
        <w:t>C</w:t>
      </w:r>
      <w:r w:rsidR="009A7F41">
        <w:t>ity-specific variability prevents further attribution of urban emission</w:t>
      </w:r>
      <w:r w:rsidR="00255730">
        <w:t>s. Indeed, w</w:t>
      </w:r>
      <w:r w:rsidR="005A1285" w:rsidRPr="00C01462">
        <w:t xml:space="preserve">e find no correlation between the </w:t>
      </w:r>
      <w:r w:rsidR="005A1285">
        <w:t>posterior</w:t>
      </w:r>
      <w:r w:rsidR="005A1285" w:rsidRPr="00C01462">
        <w:t xml:space="preserve"> </w:t>
      </w:r>
      <w:r w:rsidR="00DB4368">
        <w:t xml:space="preserve">emissions </w:t>
      </w:r>
      <w:r w:rsidR="005A1285" w:rsidRPr="00C01462">
        <w:t>increase and urban area population, population change from 2000 to 2010, population density, or surface area.</w:t>
      </w:r>
    </w:p>
    <w:p w14:paraId="77C7414F" w14:textId="77777777" w:rsidR="005A1285" w:rsidRDefault="005A1285" w:rsidP="000C5B1A"/>
    <w:p w14:paraId="72BCC15B" w14:textId="377E0A9A" w:rsidR="0080425D" w:rsidRDefault="00DB4368" w:rsidP="00D941F0">
      <w:r>
        <w:t xml:space="preserve">Figure </w:t>
      </w:r>
      <w:r w:rsidR="009C72B8">
        <w:t>7</w:t>
      </w:r>
      <w:r>
        <w:t xml:space="preserve"> shows results for the</w:t>
      </w:r>
      <w:r w:rsidR="00FC1C13">
        <w:t xml:space="preserve"> </w:t>
      </w:r>
      <w:r w:rsidR="005A1285">
        <w:t xml:space="preserve">top 10 methane-producing </w:t>
      </w:r>
      <w:r>
        <w:t xml:space="preserve">urban areas </w:t>
      </w:r>
      <w:r w:rsidR="005A1285">
        <w:t xml:space="preserve">as ranked by posterior </w:t>
      </w:r>
      <w:r w:rsidR="00D55F38">
        <w:t xml:space="preserve">emissions from landfills, gas distribution, and wastewater. </w:t>
      </w:r>
      <w:r w:rsidR="003349F3">
        <w:t xml:space="preserve">These </w:t>
      </w:r>
      <w:r>
        <w:t xml:space="preserve">10 </w:t>
      </w:r>
      <w:r w:rsidR="001D705A">
        <w:t>regions</w:t>
      </w:r>
      <w:r>
        <w:t xml:space="preserve"> </w:t>
      </w:r>
      <w:r w:rsidR="003349F3">
        <w:t xml:space="preserve">explain </w:t>
      </w:r>
      <w:r w:rsidR="00D55F38">
        <w:t>35</w:t>
      </w:r>
      <w:r w:rsidR="003349F3" w:rsidRPr="00C01462">
        <w:t xml:space="preserve"> (</w:t>
      </w:r>
      <w:r w:rsidR="00D55F38">
        <w:t>34</w:t>
      </w:r>
      <w:r w:rsidR="003349F3" w:rsidRPr="00C01462">
        <w:t xml:space="preserve"> </w:t>
      </w:r>
      <w:r w:rsidR="009802AF">
        <w:t>-</w:t>
      </w:r>
      <w:r w:rsidR="003349F3" w:rsidRPr="00C01462">
        <w:t xml:space="preserve"> </w:t>
      </w:r>
      <w:r w:rsidR="00D55F38">
        <w:t>36</w:t>
      </w:r>
      <w:r w:rsidR="003349F3" w:rsidRPr="00C01462">
        <w:t>)</w:t>
      </w:r>
      <w:r w:rsidR="00A01C2B">
        <w:t xml:space="preserve"> %</w:t>
      </w:r>
      <w:r w:rsidR="003349F3" w:rsidRPr="00C01462">
        <w:t xml:space="preserve"> of </w:t>
      </w:r>
      <w:r>
        <w:t xml:space="preserve">total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r w:rsidR="00D14B28">
        <w:t>gridded</w:t>
      </w:r>
      <w:r w:rsidR="00915F67">
        <w:t xml:space="preserve"> </w:t>
      </w:r>
      <w:r w:rsidR="00131748">
        <w:t>GHGI</w:t>
      </w:r>
      <w:r w:rsidR="00A919A1">
        <w:t>23</w:t>
      </w:r>
      <w:r w:rsidR="00131748">
        <w:t xml:space="preserve"> </w:t>
      </w:r>
      <w:r w:rsidR="00A01C2B">
        <w:t xml:space="preserve">emissions </w:t>
      </w:r>
      <w:r w:rsidR="005C1721" w:rsidRPr="00C01462">
        <w:t xml:space="preserve">of </w:t>
      </w:r>
      <w:r w:rsidR="00207FC8">
        <w:t xml:space="preserve">58 </w:t>
      </w:r>
      <w:r w:rsidR="008E3090">
        <w:t>(</w:t>
      </w:r>
      <w:r w:rsidR="00207FC8">
        <w:t xml:space="preserve">37 </w:t>
      </w:r>
      <w:r w:rsidR="009802AF">
        <w:t>-</w:t>
      </w:r>
      <w:r w:rsidR="008E3090">
        <w:t xml:space="preserve"> </w:t>
      </w:r>
      <w:r w:rsidR="00A82967">
        <w:t>8</w:t>
      </w:r>
      <w:r w:rsidR="00207FC8">
        <w:t>4</w:t>
      </w:r>
      <w:r w:rsidR="008E3090">
        <w:t>)</w:t>
      </w:r>
      <w:r w:rsidR="00602BBE">
        <w:t xml:space="preserve"> </w:t>
      </w:r>
      <w:r w:rsidR="005C1721" w:rsidRPr="00C01462">
        <w:t>%</w:t>
      </w:r>
      <w:r w:rsidR="00BF1D58">
        <w:t xml:space="preserve"> that is not explained by population-dependent factors such as post-meter emissions or landfilled mass</w:t>
      </w:r>
      <w:r w:rsidR="00E606B6">
        <w:t>.</w:t>
      </w:r>
      <w:r w:rsidR="00BF1D58">
        <w:t xml:space="preserve"> We also compare our </w:t>
      </w:r>
      <w:r w:rsidR="002770E0">
        <w:t xml:space="preserve">posterior </w:t>
      </w:r>
      <w:r w:rsidR="00BF1D58">
        <w:t xml:space="preserve">emissions to </w:t>
      </w:r>
      <w:r w:rsidR="00D55F38">
        <w:t xml:space="preserve">municipal </w:t>
      </w:r>
      <w:r w:rsidR="00BF1D58" w:rsidRPr="00C01462">
        <w:t>inventories</w:t>
      </w:r>
      <w:r w:rsidR="00BF1D58">
        <w:t xml:space="preserve"> from</w:t>
      </w:r>
      <w:r w:rsidR="00BF1D58" w:rsidRPr="00C01462">
        <w:t xml:space="preserve"> New York City and Philadelphi</w:t>
      </w:r>
      <w:r w:rsidR="00BF1D58">
        <w:t>a, the only available</w:t>
      </w:r>
      <w:r w:rsidR="00D55F38">
        <w:t xml:space="preserve"> bottom-up</w:t>
      </w:r>
      <w:r w:rsidR="00BF1D58">
        <w:t xml:space="preserve"> </w:t>
      </w:r>
      <w:r w:rsidR="00D55F38">
        <w:t xml:space="preserve">urban </w:t>
      </w:r>
      <w:r w:rsidR="00BF1D58">
        <w:t>methane emission estimates</w:t>
      </w:r>
      <w:r w:rsidR="00BF1D58" w:rsidRPr="00C01462">
        <w:t>.</w:t>
      </w:r>
      <w:r w:rsidR="00BF1D58">
        <w:t xml:space="preserve"> Our emissions are more than twice as large</w:t>
      </w:r>
      <w:r>
        <w:t xml:space="preserve"> as these inventories</w:t>
      </w:r>
      <w:r w:rsidR="00BF1D58">
        <w:t xml:space="preserve">, </w:t>
      </w:r>
      <w:r>
        <w:t xml:space="preserve">but this </w:t>
      </w:r>
      <w:r w:rsidR="00BF1D58">
        <w:t xml:space="preserve">likely results from </w:t>
      </w:r>
      <w:r w:rsidR="00D55F38">
        <w:t>our consideration of broader</w:t>
      </w:r>
      <w:r w:rsidR="00BF1D58">
        <w:t xml:space="preserve"> urban area</w:t>
      </w:r>
      <w:r w:rsidR="00D55F38">
        <w:t>s</w:t>
      </w:r>
      <w:r w:rsidR="00BF1D58">
        <w:t>.</w:t>
      </w:r>
      <w:r w:rsidR="001D705A">
        <w:t xml:space="preserve"> </w:t>
      </w:r>
    </w:p>
    <w:p w14:paraId="56AF6735" w14:textId="77777777" w:rsidR="0080425D" w:rsidRDefault="0080425D" w:rsidP="00D941F0"/>
    <w:p w14:paraId="7104954D" w14:textId="742AC198" w:rsidR="00E92B32" w:rsidRDefault="0080425D" w:rsidP="00D941F0">
      <w:r>
        <w:t>F</w:t>
      </w:r>
      <w:r w:rsidR="00DB4368">
        <w:t xml:space="preserve">igure </w:t>
      </w:r>
      <w:r w:rsidR="009C72B8">
        <w:t>7</w:t>
      </w:r>
      <w:r w:rsidR="00DB4368">
        <w:t xml:space="preserve"> </w:t>
      </w:r>
      <w:r w:rsidR="001D705A">
        <w:t>also compares our results</w:t>
      </w:r>
      <w:r w:rsidR="00051E1B" w:rsidRPr="00051E1B">
        <w:t xml:space="preserve"> </w:t>
      </w:r>
      <w:r w:rsidR="00051E1B" w:rsidRPr="00713109">
        <w:t>to 12 top</w:t>
      </w:r>
      <w:r w:rsidR="00BA6A2B">
        <w:t xml:space="preserve">-down </w:t>
      </w:r>
      <w:r w:rsidR="00CA2C82" w:rsidRPr="00C01462">
        <w:t>studies published since 2015</w:t>
      </w:r>
      <w:r w:rsidR="00CA2C82">
        <w:t xml:space="preserve">. </w:t>
      </w:r>
      <w:r w:rsidR="00BA6A2B">
        <w:t>M</w:t>
      </w:r>
      <w:r w:rsidR="00D9347F">
        <w:t xml:space="preserve">ost </w:t>
      </w:r>
      <w:r w:rsidR="00326299">
        <w:t xml:space="preserve">of these </w:t>
      </w:r>
      <w:r w:rsidR="003349F3">
        <w:t>focus</w:t>
      </w:r>
      <w:r w:rsidR="00BA6A2B">
        <w:t>ed</w:t>
      </w:r>
      <w:r w:rsidR="003349F3">
        <w:t xml:space="preserve"> on</w:t>
      </w:r>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w:t>
      </w:r>
      <w:r w:rsidR="009802AF">
        <w:fldChar w:fldCharType="begin"/>
      </w:r>
      <w:r w:rsidR="009802AF">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rsidR="009802AF">
        <w:fldChar w:fldCharType="separate"/>
      </w:r>
      <w:r w:rsidR="009802AF">
        <w:rPr>
          <w:noProof/>
        </w:rPr>
        <w:t>(2022)</w:t>
      </w:r>
      <w:r w:rsidR="009802AF">
        <w:fldChar w:fldCharType="end"/>
      </w:r>
      <w:r w:rsidR="00D9347F">
        <w:t xml:space="preserve"> and Plant et al. </w:t>
      </w:r>
      <w:r w:rsidR="009802AF">
        <w:fldChar w:fldCharType="begin"/>
      </w:r>
      <w:r w:rsidR="009802AF">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fldChar w:fldCharType="separate"/>
      </w:r>
      <w:r w:rsidR="009802AF">
        <w:rPr>
          <w:noProof/>
        </w:rPr>
        <w:t>(2022)</w:t>
      </w:r>
      <w:r w:rsidR="009802AF">
        <w:fldChar w:fldCharType="end"/>
      </w:r>
      <w:r w:rsidR="009802AF">
        <w:t xml:space="preserve"> </w:t>
      </w:r>
      <w:r w:rsidR="00D9347F">
        <w:t xml:space="preserve">using the U.S. Census </w:t>
      </w:r>
      <w:r w:rsidR="00D9347F">
        <w:lastRenderedPageBreak/>
        <w:t xml:space="preserve">designation. </w:t>
      </w:r>
      <w:r w:rsidR="004D27D1">
        <w:t>Most use</w:t>
      </w:r>
      <w:r w:rsidR="003349F3">
        <w:t>d</w:t>
      </w:r>
      <w:r w:rsidR="004D27D1">
        <w:t xml:space="preserve"> aircraft </w:t>
      </w:r>
      <w:r w:rsidR="00E66D38">
        <w:t>or</w:t>
      </w:r>
      <w:r w:rsidR="004D27D1">
        <w:t xml:space="preserve"> tower observations to infer emissions by inverting a CTM </w:t>
      </w:r>
      <w:r w:rsidR="009802AF">
        <w:fldChar w:fldCharType="begin"/>
      </w:r>
      <w:r w:rsidR="006751FA">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6751FA">
        <w:rPr>
          <w:rFonts w:ascii="Cambria Math" w:hAnsi="Cambria Math" w:cs="Cambria Math"/>
        </w:rPr>
        <w:instrText>∼</w:instrText>
      </w:r>
      <w:r w:rsidR="006751FA">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rsidR="009802AF">
        <w:fldChar w:fldCharType="separate"/>
      </w:r>
      <w:r w:rsidR="006751FA">
        <w:rPr>
          <w:noProof/>
        </w:rPr>
        <w:t>(Cui et al., 2015; Jeong et al., 2016; Cusworth et al., 2020; Pitt et al., 2022; Yadav et al., 2019, 2023)</w:t>
      </w:r>
      <w:r w:rsidR="009802AF">
        <w:fldChar w:fldCharType="end"/>
      </w:r>
      <w:r w:rsidR="004D27D1">
        <w:t xml:space="preserve">. </w:t>
      </w:r>
      <w:proofErr w:type="spellStart"/>
      <w:r w:rsidR="00D9347F">
        <w:t>Kuwayama</w:t>
      </w:r>
      <w:proofErr w:type="spellEnd"/>
      <w:r w:rsidR="00D9347F">
        <w:t xml:space="preserve"> et al. </w:t>
      </w:r>
      <w:r w:rsidR="006751FA">
        <w:fldChar w:fldCharType="begin"/>
      </w:r>
      <w:r w:rsidR="006751FA">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use</w:t>
      </w:r>
      <w:r w:rsidR="003349F3">
        <w:t>d</w:t>
      </w:r>
      <w:r w:rsidR="00D9347F">
        <w:t xml:space="preserve"> a mass balance approach</w:t>
      </w:r>
      <w:r w:rsidR="00C76E63">
        <w:t>, while</w:t>
      </w:r>
      <w:r w:rsidR="00D9347F">
        <w:t xml:space="preserve"> </w:t>
      </w:r>
      <w:r w:rsidR="00C76E63">
        <w:t xml:space="preserve">others </w:t>
      </w:r>
      <w:r w:rsidR="004D27D1">
        <w:t>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these gases</w:t>
      </w:r>
      <w:r w:rsidR="006751FA">
        <w:t xml:space="preserve"> </w:t>
      </w:r>
      <w:r w:rsidR="006751FA">
        <w:fldChar w:fldCharType="begin"/>
      </w:r>
      <w:r w:rsidR="006751FA">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rsidR="006751FA">
        <w:fldChar w:fldCharType="separate"/>
      </w:r>
      <w:r w:rsidR="006751FA">
        <w:rPr>
          <w:noProof/>
        </w:rPr>
        <w:t>(Wong et al., 2015; Wunch et al., 2016; Plant et al., 2019)</w:t>
      </w:r>
      <w:r w:rsidR="006751FA">
        <w:fldChar w:fldCharType="end"/>
      </w:r>
      <w:r w:rsidR="004D27D1">
        <w:t>.</w:t>
      </w:r>
      <w:r w:rsidR="005B2E1E">
        <w:t xml:space="preserve"> Plant et al. </w:t>
      </w:r>
      <w:r w:rsidR="006751FA">
        <w:fldChar w:fldCharType="begin"/>
      </w:r>
      <w:r w:rsidR="006751FA">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5B2E1E">
        <w:t xml:space="preserve"> used the same approach with TROPOMI methane to CO emissions.</w:t>
      </w:r>
      <w:r w:rsidR="00231835">
        <w:t xml:space="preserve"> </w:t>
      </w:r>
    </w:p>
    <w:p w14:paraId="6202446F" w14:textId="77777777" w:rsidR="00E92B32" w:rsidRDefault="00E92B32" w:rsidP="00D941F0"/>
    <w:p w14:paraId="2DDA4521" w14:textId="18A1F022" w:rsidR="003349F3" w:rsidRDefault="001D705A" w:rsidP="00D941F0">
      <w:r>
        <w:t>W</w:t>
      </w:r>
      <w:r w:rsidR="00D9347F">
        <w:t xml:space="preserve">e find </w:t>
      </w:r>
      <w:r>
        <w:t xml:space="preserve">in general </w:t>
      </w:r>
      <w:r w:rsidR="00D9347F" w:rsidRPr="00685E57">
        <w:rPr>
          <w:color w:val="000000" w:themeColor="text1"/>
        </w:rPr>
        <w:t xml:space="preserve">lower but statistically </w:t>
      </w:r>
      <w:r w:rsidR="004E2C54" w:rsidRPr="00685E57">
        <w:rPr>
          <w:color w:val="000000" w:themeColor="text1"/>
        </w:rPr>
        <w:t xml:space="preserve">consistent </w:t>
      </w:r>
      <w:r w:rsidR="00D9347F" w:rsidRPr="00685E57">
        <w:rPr>
          <w:color w:val="000000" w:themeColor="text1"/>
        </w:rPr>
        <w:t xml:space="preserve">emissions relative </w:t>
      </w:r>
      <w:r w:rsidR="00D9347F">
        <w:t>to these studie</w:t>
      </w:r>
      <w:r w:rsidR="004E2C54">
        <w:t>s</w:t>
      </w:r>
      <w:r w:rsidR="00A05EC0">
        <w:t xml:space="preserve">. Our smaller estimates </w:t>
      </w:r>
      <w:r w:rsidR="00D9347F">
        <w:t>likely result from our restrictive definition of urban area</w:t>
      </w:r>
      <w:r w:rsidR="006E5F17">
        <w:t xml:space="preserve"> extent</w:t>
      </w:r>
      <w:r w:rsidR="00D9347F">
        <w:t xml:space="preserve">. </w:t>
      </w:r>
      <w:r w:rsidR="00E66000">
        <w:t>Th</w:t>
      </w:r>
      <w:r w:rsidR="00D9347F">
        <w:t>e only study that use</w:t>
      </w:r>
      <w:r w:rsidR="00E66000">
        <w:t>d</w:t>
      </w:r>
      <w:r w:rsidR="00D9347F">
        <w:t xml:space="preserve"> aircraft data to </w:t>
      </w:r>
      <w:r w:rsidR="006D7F6A">
        <w:t>estimate</w:t>
      </w:r>
      <w:r w:rsidR="00D9347F">
        <w:t xml:space="preserve"> emissions within a U.S. Census Urban Area</w:t>
      </w:r>
      <w:r w:rsidR="00E66000">
        <w:t xml:space="preserve"> </w:t>
      </w:r>
      <w:r w:rsidR="003349F3">
        <w:t>found</w:t>
      </w:r>
      <w:r w:rsidR="00D9347F">
        <w:t xml:space="preserve"> 314 ± 96 Gg a</w:t>
      </w:r>
      <w:r w:rsidR="00D9347F">
        <w:rPr>
          <w:vertAlign w:val="superscript"/>
        </w:rPr>
        <w:t>-1</w:t>
      </w:r>
      <w:r w:rsidR="00D9347F">
        <w:t xml:space="preserve"> in New York City</w:t>
      </w:r>
      <w:r>
        <w:t xml:space="preserve"> </w:t>
      </w:r>
      <w:r w:rsidR="006751FA">
        <w:fldChar w:fldCharType="begin"/>
      </w:r>
      <w:r w:rsidR="006751FA">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rsidR="006751FA">
        <w:fldChar w:fldCharType="separate"/>
      </w:r>
      <w:r w:rsidR="006751FA">
        <w:rPr>
          <w:noProof/>
        </w:rPr>
        <w:t>(Pitt et al., 2022)</w:t>
      </w:r>
      <w:r w:rsidR="006751FA">
        <w:fldChar w:fldCharType="end"/>
      </w:r>
      <w:r w:rsidR="00D9347F">
        <w:t xml:space="preserve">, </w:t>
      </w:r>
      <w:r w:rsidR="00E66000">
        <w:t>which is very similar to our estimate of</w:t>
      </w:r>
      <w:r w:rsidR="00D9347F">
        <w:t xml:space="preserve"> 309 (241 </w:t>
      </w:r>
      <w:r w:rsidR="00602BBE">
        <w:t>-</w:t>
      </w:r>
      <w:r w:rsidR="00D9347F">
        <w:t xml:space="preserve"> 417) Gg a</w:t>
      </w:r>
      <w:r w:rsidR="00D9347F">
        <w:rPr>
          <w:vertAlign w:val="superscript"/>
        </w:rPr>
        <w:t>-1</w:t>
      </w:r>
      <w:r w:rsidR="00E66000">
        <w:t>.</w:t>
      </w:r>
      <w:r w:rsidR="00D9347F">
        <w:t xml:space="preserve"> Plant et al. </w:t>
      </w:r>
      <w:r w:rsidR="006751FA">
        <w:fldChar w:fldCharType="begin"/>
      </w:r>
      <w:r w:rsidR="006751FA">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6751FA">
        <w:t xml:space="preserve"> </w:t>
      </w:r>
      <w:r w:rsidR="00E66000">
        <w:t>used</w:t>
      </w:r>
      <w:r w:rsidR="00D9347F">
        <w:t xml:space="preserve"> U.S. Census Urban Areas but </w:t>
      </w:r>
      <w:r w:rsidR="00E66000">
        <w:t>relied on TROPOMI</w:t>
      </w:r>
      <w:r w:rsidR="00D9347F">
        <w:t xml:space="preserve"> methane to </w:t>
      </w:r>
      <w:r w:rsidR="00E66000">
        <w:t xml:space="preserve">CO </w:t>
      </w:r>
      <w:r w:rsidR="00D9347F">
        <w:t>ratios</w:t>
      </w:r>
      <w:r w:rsidR="006132F0">
        <w:t xml:space="preserve">. They </w:t>
      </w:r>
      <w:r w:rsidR="006D7F6A">
        <w:t>found</w:t>
      </w:r>
      <w:r w:rsidR="00D9347F">
        <w:t xml:space="preserve"> slightly larger emissions in Atlanta and Philadelphia and much larger emissions in New York City</w:t>
      </w:r>
      <w:r w:rsidR="006132F0">
        <w:t xml:space="preserve">, but </w:t>
      </w:r>
      <w:r w:rsidR="00D9347F">
        <w:t>their error bars span</w:t>
      </w:r>
      <w:r w:rsidR="00E66000">
        <w:t>ned</w:t>
      </w:r>
      <w:r w:rsidR="00D9347F">
        <w:t xml:space="preserve"> ranges almost twice as large as the </w:t>
      </w:r>
      <w:r w:rsidR="00E66000">
        <w:t xml:space="preserve">derived </w:t>
      </w:r>
      <w:r w:rsidR="00D9347F">
        <w:t xml:space="preserve">emissions, limiting the </w:t>
      </w:r>
      <w:r w:rsidR="00E66000">
        <w:t>utility</w:t>
      </w:r>
      <w:r w:rsidR="00D9347F">
        <w:t xml:space="preserve"> of the comparison. Plant et al. </w:t>
      </w:r>
      <w:r w:rsidR="006751FA">
        <w:fldChar w:fldCharType="begin"/>
      </w:r>
      <w:r w:rsidR="006751FA">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w:t>
      </w:r>
      <w:r w:rsidR="003349F3">
        <w:t>found</w:t>
      </w:r>
      <w:r w:rsidR="00D9347F">
        <w:t xml:space="preserve"> larger emissions in New York </w:t>
      </w:r>
      <w:r w:rsidR="00E92B32">
        <w:t xml:space="preserve">City </w:t>
      </w:r>
      <w:r w:rsidR="00D9347F">
        <w:t>and Philadelphia but use</w:t>
      </w:r>
      <w:r w:rsidR="003349F3">
        <w:t>d</w:t>
      </w:r>
      <w:r w:rsidR="00D9347F">
        <w:t xml:space="preserve"> larger definitions of urban areas and produce</w:t>
      </w:r>
      <w:r w:rsidR="003349F3">
        <w:t>d</w:t>
      </w:r>
      <w:r w:rsidR="00D9347F">
        <w:t xml:space="preserve"> similarly </w:t>
      </w:r>
      <w:r w:rsidR="00D95EED">
        <w:t xml:space="preserve">wide </w:t>
      </w:r>
      <w:r w:rsidR="00D9347F">
        <w:t xml:space="preserve">error </w:t>
      </w:r>
      <w:r w:rsidR="00D95EED">
        <w:t>ranges</w:t>
      </w:r>
      <w:r w:rsidR="00D9347F">
        <w:t>.</w:t>
      </w:r>
    </w:p>
    <w:p w14:paraId="3B73177F" w14:textId="77777777" w:rsidR="00E66000" w:rsidRDefault="00E66000" w:rsidP="00D941F0"/>
    <w:p w14:paraId="2E3190CC" w14:textId="0B6A041F" w:rsidR="006D7F6A" w:rsidRPr="006D7F6A" w:rsidDel="00D9347F" w:rsidRDefault="00695E99" w:rsidP="00D941F0">
      <w:r>
        <w:t>We find much lower emissions than these studies</w:t>
      </w:r>
      <w:r w:rsidR="00231835">
        <w:t xml:space="preserve"> only in Los Angeles</w:t>
      </w:r>
      <w:r>
        <w:t xml:space="preserve">, a difference that decreases </w:t>
      </w:r>
      <w:r w:rsidR="00231835">
        <w:t xml:space="preserve">but remains significant </w:t>
      </w:r>
      <w:r>
        <w:t>when we use the same extent (CARB’s South Coast air basin) as these studies</w:t>
      </w:r>
      <w:r w:rsidR="003349F3">
        <w:t xml:space="preserve">. </w:t>
      </w:r>
      <w:r>
        <w:t xml:space="preserve">We attribute much </w:t>
      </w:r>
      <w:r w:rsidR="003349F3">
        <w:t>of the remain</w:t>
      </w:r>
      <w:r w:rsidR="006D7F6A">
        <w:t>ing</w:t>
      </w:r>
      <w:r w:rsidR="003349F3">
        <w:t xml:space="preserve"> discrepancy </w:t>
      </w:r>
      <w:r>
        <w:t xml:space="preserve">to </w:t>
      </w:r>
      <w:r w:rsidR="003349F3">
        <w:t xml:space="preserve">decreasing emissions over </w:t>
      </w:r>
      <w:r>
        <w:t>time</w:t>
      </w:r>
      <w:r w:rsidR="003349F3">
        <w:t xml:space="preserve">. </w:t>
      </w:r>
      <w:r w:rsidR="00231835">
        <w:t>M</w:t>
      </w:r>
      <w:r w:rsidR="002838E7">
        <w:t xml:space="preserve">ethane emissions </w:t>
      </w:r>
      <w:r w:rsidR="00231835">
        <w:t>from the</w:t>
      </w:r>
      <w:r w:rsidR="00E66000">
        <w:t xml:space="preserve"> </w:t>
      </w:r>
      <w:r w:rsidR="003349F3">
        <w:t xml:space="preserve">Puente Hills Landfill, </w:t>
      </w:r>
      <w:r w:rsidR="00231835">
        <w:t xml:space="preserve">previously </w:t>
      </w:r>
      <w:r w:rsidR="003349F3">
        <w:t xml:space="preserve">one of the largest landfills in </w:t>
      </w:r>
      <w:r w:rsidR="00E66000">
        <w:t>CONUS</w:t>
      </w:r>
      <w:r w:rsidR="003349F3" w:rsidRPr="00685E57">
        <w:rPr>
          <w:color w:val="000000" w:themeColor="text1"/>
        </w:rPr>
        <w:t>,</w:t>
      </w:r>
      <w:r w:rsidR="00231835">
        <w:rPr>
          <w:color w:val="000000" w:themeColor="text1"/>
        </w:rPr>
        <w:t xml:space="preserve"> decreased following its closure in 2013 </w:t>
      </w:r>
      <w:r w:rsidR="00231835">
        <w:fldChar w:fldCharType="begin"/>
      </w:r>
      <w:r w:rsidR="00231835">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rsidR="00231835">
        <w:fldChar w:fldCharType="separate"/>
      </w:r>
      <w:r w:rsidR="00231835">
        <w:rPr>
          <w:noProof/>
        </w:rPr>
        <w:t>(Yadav et al., 2019)</w:t>
      </w:r>
      <w:r w:rsidR="00231835">
        <w:fldChar w:fldCharType="end"/>
      </w:r>
      <w:r w:rsidR="00231835">
        <w:t>. This change is</w:t>
      </w:r>
      <w:r w:rsidR="00E66000">
        <w:t xml:space="preserve"> </w:t>
      </w:r>
      <w:r w:rsidR="006D7F6A">
        <w:t xml:space="preserve">not fully reflected in </w:t>
      </w:r>
      <w:r w:rsidR="00E66000">
        <w:t xml:space="preserve">the estimates of </w:t>
      </w:r>
      <w:r w:rsidR="006D7F6A">
        <w:t xml:space="preserve">Cui et al. </w:t>
      </w:r>
      <w:r w:rsidR="00D61433">
        <w:fldChar w:fldCharType="begin"/>
      </w:r>
      <w:r w:rsidR="00D61433">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Wong et al. </w:t>
      </w:r>
      <w:r w:rsidR="00D61433">
        <w:fldChar w:fldCharType="begin"/>
      </w:r>
      <w:r w:rsidR="00D61433">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or Wunch et al. </w:t>
      </w:r>
      <w:r w:rsidR="00D61433">
        <w:fldChar w:fldCharType="begin"/>
      </w:r>
      <w:r w:rsidR="00D61433">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rsidR="00D61433">
        <w:fldChar w:fldCharType="separate"/>
      </w:r>
      <w:r w:rsidR="00D61433">
        <w:rPr>
          <w:noProof/>
        </w:rPr>
        <w:t>(2016)</w:t>
      </w:r>
      <w:r w:rsidR="00D61433">
        <w:fldChar w:fldCharType="end"/>
      </w:r>
      <w:r w:rsidR="006D7F6A">
        <w:t xml:space="preserve">. Yadav et al. </w:t>
      </w:r>
      <w:r w:rsidR="00D61433">
        <w:fldChar w:fldCharType="begin"/>
      </w:r>
      <w:r w:rsidR="00D61433">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D61433">
        <w:rPr>
          <w:rFonts w:ascii="Cambria Math" w:hAnsi="Cambria Math" w:cs="Cambria Math"/>
        </w:rPr>
        <w:instrText>∼</w:instrText>
      </w:r>
      <w:r w:rsidR="00D61433">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rsidR="00D61433">
        <w:fldChar w:fldCharType="separate"/>
      </w:r>
      <w:r w:rsidR="00D61433">
        <w:rPr>
          <w:noProof/>
        </w:rPr>
        <w:t>(2023)</w:t>
      </w:r>
      <w:r w:rsidR="00D61433">
        <w:fldChar w:fldCharType="end"/>
      </w:r>
      <w:r w:rsidR="006D7F6A">
        <w:t xml:space="preserve"> found</w:t>
      </w:r>
      <w:r w:rsidR="003349F3">
        <w:t xml:space="preserve"> that Los Angeles emissions decreased </w:t>
      </w:r>
      <w:r w:rsidR="00E66000">
        <w:t xml:space="preserve">an additional </w:t>
      </w:r>
      <w:r w:rsidR="003349F3">
        <w:t>7% from January 2015 to May 2020</w:t>
      </w:r>
      <w:r w:rsidR="006D7F6A">
        <w:t xml:space="preserve">. </w:t>
      </w:r>
      <w:r>
        <w:t>However, t</w:t>
      </w:r>
      <w:r w:rsidR="006D7F6A">
        <w:t>heir</w:t>
      </w:r>
      <w:r w:rsidR="006132F0">
        <w:t xml:space="preserve"> posterior</w:t>
      </w:r>
      <w:r w:rsidR="006D7F6A">
        <w:t xml:space="preserve"> estimate </w:t>
      </w:r>
      <w:r w:rsidR="001950F2" w:rsidRPr="00713109">
        <w:t>of 251 ± 5 Gg a</w:t>
      </w:r>
      <w:r w:rsidR="001950F2" w:rsidRPr="00713109">
        <w:rPr>
          <w:vertAlign w:val="superscript"/>
        </w:rPr>
        <w:t>-1</w:t>
      </w:r>
      <w:r w:rsidR="001950F2" w:rsidRPr="00713109">
        <w:t xml:space="preserve"> </w:t>
      </w:r>
      <w:r w:rsidR="006D7F6A">
        <w:t xml:space="preserve">for 2019 is still larger than our </w:t>
      </w:r>
      <w:r w:rsidR="006132F0">
        <w:t>value</w:t>
      </w:r>
      <w:r w:rsidR="006D7F6A">
        <w:t xml:space="preserve"> of 179 (171 </w:t>
      </w:r>
      <w:r w:rsidR="0010684E">
        <w:t>-</w:t>
      </w:r>
      <w:r w:rsidR="006D7F6A">
        <w:t xml:space="preserve"> 193) Gg a</w:t>
      </w:r>
      <w:r w:rsidR="006D7F6A">
        <w:rPr>
          <w:vertAlign w:val="superscript"/>
        </w:rPr>
        <w:t>-1</w:t>
      </w:r>
      <w:r w:rsidR="00D61433">
        <w:t>.</w:t>
      </w:r>
    </w:p>
    <w:p w14:paraId="0D5F308D" w14:textId="4397C1D9" w:rsidR="00C5293A" w:rsidRDefault="00C5293A" w:rsidP="00C5293A"/>
    <w:p w14:paraId="1764E5D5" w14:textId="77777777" w:rsidR="00A87E83" w:rsidRPr="00713109" w:rsidRDefault="00A87E83" w:rsidP="00A87E83">
      <w:pPr>
        <w:rPr>
          <w:b/>
          <w:bCs/>
        </w:rPr>
      </w:pPr>
      <w:r w:rsidRPr="00713109">
        <w:rPr>
          <w:b/>
          <w:bCs/>
        </w:rPr>
        <w:t>4 Conclusions</w:t>
      </w:r>
    </w:p>
    <w:p w14:paraId="572F6789" w14:textId="65C8B41E" w:rsidR="00AF41D6" w:rsidRPr="00973BF2" w:rsidRDefault="00737862">
      <w:r w:rsidRPr="0078584E">
        <w:rPr>
          <w:color w:val="000000" w:themeColor="text1"/>
        </w:rPr>
        <w:t xml:space="preserve">We used TROPOMI atmospheric methane column observations for 2019 to optimize methane emissions at 0.25° × 0.3125° resolution </w:t>
      </w:r>
      <w:r w:rsidR="00471F41" w:rsidRPr="0078584E">
        <w:rPr>
          <w:color w:val="000000" w:themeColor="text1"/>
        </w:rPr>
        <w:t xml:space="preserve">over </w:t>
      </w:r>
      <w:r w:rsidR="00B81A89">
        <w:rPr>
          <w:color w:val="000000" w:themeColor="text1"/>
        </w:rPr>
        <w:t>North America with a focus on the contiguous U.S. (CONUS)</w:t>
      </w:r>
      <w:r w:rsidR="00471F41" w:rsidRPr="0078584E">
        <w:rPr>
          <w:color w:val="000000" w:themeColor="text1"/>
        </w:rPr>
        <w:t>. The high resolution of our inversion allow</w:t>
      </w:r>
      <w:r w:rsidR="009B3F73">
        <w:rPr>
          <w:color w:val="000000" w:themeColor="text1"/>
        </w:rPr>
        <w:t>ed</w:t>
      </w:r>
      <w:r w:rsidR="00471F41" w:rsidRPr="0078584E">
        <w:rPr>
          <w:color w:val="000000" w:themeColor="text1"/>
        </w:rPr>
        <w:t xml:space="preserve"> us to quantify emissions from </w:t>
      </w:r>
      <w:r w:rsidR="00AF41D6" w:rsidRPr="0078584E">
        <w:rPr>
          <w:color w:val="000000" w:themeColor="text1"/>
        </w:rPr>
        <w:t xml:space="preserve">individual </w:t>
      </w:r>
      <w:r w:rsidR="00471F41" w:rsidRPr="0078584E">
        <w:rPr>
          <w:color w:val="000000" w:themeColor="text1"/>
        </w:rPr>
        <w:t xml:space="preserve">landfills, </w:t>
      </w:r>
      <w:r w:rsidR="00AF41D6" w:rsidRPr="0078584E">
        <w:rPr>
          <w:color w:val="000000" w:themeColor="text1"/>
        </w:rPr>
        <w:t>states, and urban areas</w:t>
      </w:r>
      <w:r w:rsidR="004D72B5" w:rsidRPr="0078584E">
        <w:rPr>
          <w:color w:val="000000" w:themeColor="text1"/>
        </w:rPr>
        <w:t xml:space="preserve">, while the continent-scale of the work </w:t>
      </w:r>
      <w:r w:rsidR="004D72B5">
        <w:t>support</w:t>
      </w:r>
      <w:r w:rsidR="009B3F73">
        <w:t>ed</w:t>
      </w:r>
      <w:r w:rsidR="004D72B5">
        <w:t xml:space="preserve"> statistical analysis of each of these sources. We compare</w:t>
      </w:r>
      <w:r w:rsidR="00B81A89">
        <w:t>d</w:t>
      </w:r>
      <w:r w:rsidR="004D72B5">
        <w:t xml:space="preserve"> our results to the</w:t>
      </w:r>
      <w:r w:rsidR="00066335">
        <w:t xml:space="preserve"> 202</w:t>
      </w:r>
      <w:r w:rsidR="005A3C8A">
        <w:t>3</w:t>
      </w:r>
      <w:r w:rsidR="004D72B5">
        <w:t xml:space="preserve"> EPA </w:t>
      </w:r>
      <w:r w:rsidR="00B81A89">
        <w:t>Greenhouse Gas Emissions I</w:t>
      </w:r>
      <w:r w:rsidR="00B81A89" w:rsidRPr="00C01462">
        <w:t>nventor</w:t>
      </w:r>
      <w:r w:rsidR="00B81A89">
        <w:t>y</w:t>
      </w:r>
      <w:r w:rsidR="00B81A89" w:rsidRPr="00C01462">
        <w:t xml:space="preserve"> </w:t>
      </w:r>
      <w:r w:rsidR="00B81A89">
        <w:t xml:space="preserve">(GHGI) </w:t>
      </w:r>
      <w:r w:rsidR="00066335">
        <w:t>for 2019</w:t>
      </w:r>
      <w:r w:rsidR="005A3C8A">
        <w:t>; to new EPA state-level inventories for 2019 published most recently with the 2022 GHGI</w:t>
      </w:r>
      <w:r w:rsidR="00231835">
        <w:t>;</w:t>
      </w:r>
      <w:r w:rsidR="004D72B5">
        <w:t xml:space="preserve"> </w:t>
      </w:r>
      <w:r w:rsidR="00080BD1">
        <w:t>to emissions reported by individual landfills to the EPA Greenhouse Gas Reporting Program (GHGRP)</w:t>
      </w:r>
      <w:r w:rsidR="00231835">
        <w:t>;</w:t>
      </w:r>
      <w:r w:rsidR="00080BD1">
        <w:t xml:space="preserve"> and </w:t>
      </w:r>
      <w:r w:rsidR="004D72B5">
        <w:t xml:space="preserve">to </w:t>
      </w:r>
      <w:r w:rsidR="00080BD1">
        <w:t>other estimates from</w:t>
      </w:r>
      <w:r w:rsidR="004D72B5">
        <w:t xml:space="preserve"> states and cities</w:t>
      </w:r>
      <w:r w:rsidR="00A64D43">
        <w:t>.</w:t>
      </w:r>
      <w:r w:rsidR="00857C98">
        <w:t xml:space="preserve"> We find large upward corrections to the GHGI at all scales, </w:t>
      </w:r>
      <w:r w:rsidR="0034756F">
        <w:t xml:space="preserve">which may </w:t>
      </w:r>
      <w:r w:rsidR="00857C98">
        <w:t xml:space="preserve">present a challenge </w:t>
      </w:r>
      <w:r w:rsidR="0034756F">
        <w:t>for</w:t>
      </w:r>
      <w:r w:rsidR="00857C98">
        <w:t xml:space="preserve"> U.S. climate policies and goals, many of which target significant reductions in methane emissions.</w:t>
      </w:r>
    </w:p>
    <w:p w14:paraId="64FDC543" w14:textId="77777777" w:rsidR="00857C98" w:rsidRDefault="00857C98">
      <w:pPr>
        <w:rPr>
          <w:color w:val="FF0000"/>
        </w:rPr>
      </w:pPr>
    </w:p>
    <w:p w14:paraId="21ECB987" w14:textId="339DB4BA" w:rsidR="004D72B5" w:rsidRPr="00E15AB4" w:rsidRDefault="004D72B5">
      <w:pPr>
        <w:rPr>
          <w:color w:val="000000" w:themeColor="text1"/>
        </w:rPr>
      </w:pPr>
      <w:r w:rsidRPr="00E15AB4">
        <w:rPr>
          <w:color w:val="000000" w:themeColor="text1"/>
        </w:rPr>
        <w:t>We</w:t>
      </w:r>
      <w:r w:rsidR="00532931">
        <w:rPr>
          <w:color w:val="000000" w:themeColor="text1"/>
        </w:rPr>
        <w:t xml:space="preserve"> optimize</w:t>
      </w:r>
      <w:r w:rsidR="009B3F73">
        <w:rPr>
          <w:color w:val="000000" w:themeColor="text1"/>
        </w:rPr>
        <w:t>d</w:t>
      </w:r>
      <w:r w:rsidR="00532931">
        <w:rPr>
          <w:color w:val="000000" w:themeColor="text1"/>
        </w:rPr>
        <w:t xml:space="preserve"> methane emissions using an analytical inversion of </w:t>
      </w:r>
      <w:r w:rsidRPr="00E15AB4">
        <w:rPr>
          <w:color w:val="000000" w:themeColor="text1"/>
        </w:rPr>
        <w:t xml:space="preserve">TROPOMI methane </w:t>
      </w:r>
      <w:r w:rsidR="00532931">
        <w:rPr>
          <w:color w:val="000000" w:themeColor="text1"/>
        </w:rPr>
        <w:t xml:space="preserve">observations </w:t>
      </w:r>
      <w:r w:rsidR="0075246E">
        <w:rPr>
          <w:color w:val="000000" w:themeColor="text1"/>
        </w:rPr>
        <w:t>with</w:t>
      </w:r>
      <w:r w:rsidR="00532931">
        <w:rPr>
          <w:color w:val="000000" w:themeColor="text1"/>
        </w:rPr>
        <w:t xml:space="preserve"> the GEOS-Chem chemical transport model </w:t>
      </w:r>
      <w:r w:rsidR="0075246E">
        <w:rPr>
          <w:color w:val="000000" w:themeColor="text1"/>
        </w:rPr>
        <w:t xml:space="preserve">run </w:t>
      </w:r>
      <w:r w:rsidR="00532931">
        <w:rPr>
          <w:color w:val="000000" w:themeColor="text1"/>
        </w:rPr>
        <w:t xml:space="preserve">at </w:t>
      </w:r>
      <w:r w:rsidR="00532931" w:rsidRPr="0078584E">
        <w:rPr>
          <w:color w:val="000000" w:themeColor="text1"/>
        </w:rPr>
        <w:t>0.25° × 0.3125° resolution</w:t>
      </w:r>
      <w:r w:rsidR="00532931">
        <w:rPr>
          <w:color w:val="000000" w:themeColor="text1"/>
        </w:rPr>
        <w:t>.</w:t>
      </w:r>
      <w:r w:rsidR="00532931" w:rsidRPr="00E15AB4">
        <w:rPr>
          <w:color w:val="000000" w:themeColor="text1"/>
        </w:rPr>
        <w:t xml:space="preserve"> </w:t>
      </w:r>
      <w:r w:rsidRPr="00E15AB4">
        <w:rPr>
          <w:color w:val="000000" w:themeColor="text1"/>
        </w:rPr>
        <w:t>The inverse solution</w:t>
      </w:r>
      <w:r w:rsidR="0075246E">
        <w:rPr>
          <w:color w:val="000000" w:themeColor="text1"/>
        </w:rPr>
        <w:t xml:space="preserve">, or posterior </w:t>
      </w:r>
      <w:r w:rsidR="0084023E">
        <w:rPr>
          <w:color w:val="000000" w:themeColor="text1"/>
        </w:rPr>
        <w:t>emission estimate</w:t>
      </w:r>
      <w:r w:rsidR="0075246E">
        <w:rPr>
          <w:color w:val="000000" w:themeColor="text1"/>
        </w:rPr>
        <w:t>,</w:t>
      </w:r>
      <w:r w:rsidRPr="00E15AB4">
        <w:rPr>
          <w:color w:val="000000" w:themeColor="text1"/>
        </w:rPr>
        <w:t xml:space="preserve"> </w:t>
      </w:r>
      <w:r w:rsidR="009B3F73">
        <w:rPr>
          <w:color w:val="000000" w:themeColor="text1"/>
        </w:rPr>
        <w:t>was</w:t>
      </w:r>
      <w:r w:rsidRPr="00E15AB4">
        <w:rPr>
          <w:color w:val="000000" w:themeColor="text1"/>
        </w:rPr>
        <w:t xml:space="preserve"> obtained through a reduced-rank approximation of the analytical minimum of a Bayesian cost function</w:t>
      </w:r>
      <w:r w:rsidR="00511950" w:rsidRPr="00E15AB4">
        <w:rPr>
          <w:color w:val="000000" w:themeColor="text1"/>
        </w:rPr>
        <w:t xml:space="preserve"> regularized by a</w:t>
      </w:r>
      <w:r w:rsidR="0075246E">
        <w:rPr>
          <w:color w:val="000000" w:themeColor="text1"/>
        </w:rPr>
        <w:t xml:space="preserve"> prior </w:t>
      </w:r>
      <w:r w:rsidR="0084023E">
        <w:rPr>
          <w:color w:val="000000" w:themeColor="text1"/>
        </w:rPr>
        <w:t>emission estimate</w:t>
      </w:r>
      <w:r w:rsidR="00511950" w:rsidRPr="00E15AB4">
        <w:rPr>
          <w:color w:val="000000" w:themeColor="text1"/>
        </w:rPr>
        <w:t xml:space="preserve"> </w:t>
      </w:r>
      <w:r w:rsidR="0075246E">
        <w:rPr>
          <w:color w:val="000000" w:themeColor="text1"/>
        </w:rPr>
        <w:t xml:space="preserve">from </w:t>
      </w:r>
      <w:r w:rsidR="00A87E83">
        <w:rPr>
          <w:color w:val="000000" w:themeColor="text1"/>
        </w:rPr>
        <w:t xml:space="preserve">a gridded version of the </w:t>
      </w:r>
      <w:r w:rsidR="0075246E">
        <w:rPr>
          <w:color w:val="000000" w:themeColor="text1"/>
        </w:rPr>
        <w:t>GHGI</w:t>
      </w:r>
      <w:r w:rsidR="00511950" w:rsidRPr="00E15AB4">
        <w:rPr>
          <w:color w:val="000000" w:themeColor="text1"/>
        </w:rPr>
        <w:t xml:space="preserve">. The analytical solution characterizes the error and information content of the </w:t>
      </w:r>
      <w:r w:rsidR="0075246E">
        <w:rPr>
          <w:color w:val="000000" w:themeColor="text1"/>
        </w:rPr>
        <w:t>posterior</w:t>
      </w:r>
      <w:r w:rsidR="0075246E" w:rsidRPr="00E15AB4">
        <w:rPr>
          <w:color w:val="000000" w:themeColor="text1"/>
        </w:rPr>
        <w:t xml:space="preserve"> </w:t>
      </w:r>
      <w:r w:rsidR="00511950" w:rsidRPr="00E15AB4">
        <w:rPr>
          <w:color w:val="000000" w:themeColor="text1"/>
        </w:rPr>
        <w:t>emissions and support</w:t>
      </w:r>
      <w:r w:rsidR="009B3F73">
        <w:rPr>
          <w:color w:val="000000" w:themeColor="text1"/>
        </w:rPr>
        <w:t>ed</w:t>
      </w:r>
      <w:r w:rsidR="00511950" w:rsidRPr="00E15AB4">
        <w:rPr>
          <w:color w:val="000000" w:themeColor="text1"/>
        </w:rPr>
        <w:t xml:space="preserve"> the generation of an </w:t>
      </w:r>
      <w:r w:rsidR="00511950" w:rsidRPr="00E15AB4">
        <w:rPr>
          <w:color w:val="000000" w:themeColor="text1"/>
        </w:rPr>
        <w:lastRenderedPageBreak/>
        <w:t xml:space="preserve">eight-member inversion ensemble. </w:t>
      </w:r>
      <w:r w:rsidR="0075246E">
        <w:rPr>
          <w:color w:val="000000" w:themeColor="text1"/>
        </w:rPr>
        <w:t>We construct</w:t>
      </w:r>
      <w:r w:rsidR="009B3F73">
        <w:rPr>
          <w:color w:val="000000" w:themeColor="text1"/>
        </w:rPr>
        <w:t>ed</w:t>
      </w:r>
      <w:r w:rsidR="0075246E">
        <w:rPr>
          <w:color w:val="000000" w:themeColor="text1"/>
        </w:rPr>
        <w:t xml:space="preserve"> the </w:t>
      </w:r>
      <w:r w:rsidR="00511950" w:rsidRPr="00E15AB4">
        <w:rPr>
          <w:color w:val="000000" w:themeColor="text1"/>
        </w:rPr>
        <w:t>Jacobian matrix</w:t>
      </w:r>
      <w:r w:rsidR="0075246E">
        <w:rPr>
          <w:color w:val="000000" w:themeColor="text1"/>
        </w:rPr>
        <w:t xml:space="preserve"> required for the high-resolution, continent-scale analytical solution</w:t>
      </w:r>
      <w:r w:rsidR="00511950" w:rsidRPr="00E15AB4">
        <w:rPr>
          <w:color w:val="000000" w:themeColor="text1"/>
        </w:rPr>
        <w:t xml:space="preserve"> </w:t>
      </w:r>
      <w:r w:rsidR="0075246E">
        <w:rPr>
          <w:color w:val="000000" w:themeColor="text1"/>
        </w:rPr>
        <w:t>by iterative approximation</w:t>
      </w:r>
      <w:r w:rsidR="00B647C2" w:rsidRPr="00E15AB4">
        <w:rPr>
          <w:color w:val="000000" w:themeColor="text1"/>
        </w:rPr>
        <w:t xml:space="preserve"> </w:t>
      </w:r>
      <w:r w:rsidR="0075246E">
        <w:rPr>
          <w:color w:val="000000" w:themeColor="text1"/>
        </w:rPr>
        <w:t>using</w:t>
      </w:r>
      <w:r w:rsidR="0075246E" w:rsidRPr="00E15AB4">
        <w:rPr>
          <w:color w:val="000000" w:themeColor="text1"/>
        </w:rPr>
        <w:t xml:space="preserve"> </w:t>
      </w:r>
      <w:r w:rsidR="00511950" w:rsidRPr="00E15AB4">
        <w:rPr>
          <w:color w:val="000000" w:themeColor="text1"/>
        </w:rPr>
        <w:t xml:space="preserve">the emissions patterns best informed by the </w:t>
      </w:r>
      <w:r w:rsidR="0075246E">
        <w:rPr>
          <w:color w:val="000000" w:themeColor="text1"/>
        </w:rPr>
        <w:t>prior</w:t>
      </w:r>
      <w:r w:rsidR="0075246E" w:rsidRPr="00E15AB4">
        <w:rPr>
          <w:color w:val="000000" w:themeColor="text1"/>
        </w:rPr>
        <w:t xml:space="preserve"> </w:t>
      </w:r>
      <w:r w:rsidR="0084023E">
        <w:rPr>
          <w:color w:val="000000" w:themeColor="text1"/>
        </w:rPr>
        <w:t>emission estimate</w:t>
      </w:r>
      <w:r w:rsidR="00511950" w:rsidRPr="00E15AB4">
        <w:rPr>
          <w:color w:val="000000" w:themeColor="text1"/>
        </w:rPr>
        <w:t xml:space="preserve"> and the observations</w:t>
      </w:r>
      <w:r w:rsidR="0075246E">
        <w:rPr>
          <w:color w:val="000000" w:themeColor="text1"/>
        </w:rPr>
        <w:t>.</w:t>
      </w:r>
      <w:r w:rsidR="00B647C2" w:rsidRPr="00E15AB4">
        <w:rPr>
          <w:color w:val="000000" w:themeColor="text1"/>
        </w:rPr>
        <w:t xml:space="preserve"> </w:t>
      </w:r>
      <w:r w:rsidR="0075246E">
        <w:rPr>
          <w:color w:val="000000" w:themeColor="text1"/>
        </w:rPr>
        <w:t xml:space="preserve">This approach </w:t>
      </w:r>
      <w:r w:rsidR="00B647C2" w:rsidRPr="00E15AB4">
        <w:rPr>
          <w:color w:val="000000" w:themeColor="text1"/>
        </w:rPr>
        <w:t>decrea</w:t>
      </w:r>
      <w:r w:rsidR="0075246E">
        <w:rPr>
          <w:color w:val="000000" w:themeColor="text1"/>
        </w:rPr>
        <w:t>ses</w:t>
      </w:r>
      <w:r w:rsidR="00B647C2" w:rsidRPr="00E15AB4">
        <w:rPr>
          <w:color w:val="000000" w:themeColor="text1"/>
        </w:rPr>
        <w:t xml:space="preserve"> the computational cost of our inversion by an order of magnitude compared to conventional </w:t>
      </w:r>
      <w:r w:rsidR="0075246E">
        <w:rPr>
          <w:color w:val="000000" w:themeColor="text1"/>
        </w:rPr>
        <w:t>analytical methods</w:t>
      </w:r>
      <w:r w:rsidR="0075246E" w:rsidRPr="00E15AB4">
        <w:rPr>
          <w:color w:val="000000" w:themeColor="text1"/>
        </w:rPr>
        <w:t xml:space="preserve"> </w:t>
      </w:r>
      <w:r w:rsidR="00B647C2" w:rsidRPr="00E15AB4">
        <w:rPr>
          <w:color w:val="000000" w:themeColor="text1"/>
        </w:rPr>
        <w:t>while optimally preserving its information content.</w:t>
      </w:r>
    </w:p>
    <w:p w14:paraId="372B5EA1" w14:textId="159E3298" w:rsidR="00737862" w:rsidRPr="00E15AB4" w:rsidRDefault="00737862">
      <w:pPr>
        <w:rPr>
          <w:color w:val="000000" w:themeColor="text1"/>
        </w:rPr>
      </w:pPr>
    </w:p>
    <w:p w14:paraId="0D078B08" w14:textId="0CA93D47" w:rsidR="00D0353D" w:rsidRDefault="00B647C2" w:rsidP="00D0353D">
      <w:r w:rsidRPr="00E15AB4">
        <w:rPr>
          <w:color w:val="000000" w:themeColor="text1"/>
        </w:rPr>
        <w:t xml:space="preserve">We find </w:t>
      </w:r>
      <w:r w:rsidR="00066335" w:rsidRPr="00E15AB4">
        <w:rPr>
          <w:color w:val="000000" w:themeColor="text1"/>
        </w:rPr>
        <w:t xml:space="preserve">posterior anthropogenic methane emissions of 30.9 (30.0 - 31.8) </w:t>
      </w:r>
      <w:proofErr w:type="spellStart"/>
      <w:r w:rsidR="00066335" w:rsidRPr="00E15AB4">
        <w:rPr>
          <w:color w:val="000000" w:themeColor="text1"/>
        </w:rPr>
        <w:t>Tg</w:t>
      </w:r>
      <w:proofErr w:type="spellEnd"/>
      <w:r w:rsidR="00066335" w:rsidRPr="00E15AB4">
        <w:rPr>
          <w:color w:val="000000" w:themeColor="text1"/>
        </w:rPr>
        <w:t xml:space="preserve"> a</w:t>
      </w:r>
      <w:r w:rsidR="00066335" w:rsidRPr="00E15AB4">
        <w:rPr>
          <w:color w:val="000000" w:themeColor="text1"/>
          <w:vertAlign w:val="superscript"/>
        </w:rPr>
        <w:t>-1</w:t>
      </w:r>
      <w:r w:rsidR="00066335" w:rsidRPr="00E15AB4">
        <w:rPr>
          <w:color w:val="000000" w:themeColor="text1"/>
        </w:rPr>
        <w:t xml:space="preserve"> in CONUS,</w:t>
      </w:r>
      <w:r w:rsidR="00A64D43">
        <w:rPr>
          <w:color w:val="000000" w:themeColor="text1"/>
        </w:rPr>
        <w:t xml:space="preserve"> </w:t>
      </w:r>
      <w:r w:rsidR="00A64D43" w:rsidRPr="00E15AB4">
        <w:rPr>
          <w:color w:val="000000" w:themeColor="text1"/>
        </w:rPr>
        <w:t xml:space="preserve">where </w:t>
      </w:r>
      <w:r w:rsidR="00A64D43">
        <w:rPr>
          <w:color w:val="000000" w:themeColor="text1"/>
        </w:rPr>
        <w:t xml:space="preserve">the </w:t>
      </w:r>
      <w:r w:rsidR="00A64D43" w:rsidRPr="00E15AB4">
        <w:rPr>
          <w:color w:val="000000" w:themeColor="text1"/>
        </w:rPr>
        <w:t xml:space="preserve">range </w:t>
      </w:r>
      <w:r w:rsidR="00A64D43">
        <w:rPr>
          <w:color w:val="000000" w:themeColor="text1"/>
        </w:rPr>
        <w:t>is given</w:t>
      </w:r>
      <w:r w:rsidR="00A64D43" w:rsidRPr="00E15AB4">
        <w:rPr>
          <w:color w:val="000000" w:themeColor="text1"/>
        </w:rPr>
        <w:t xml:space="preserve"> by the inversion ensemble</w:t>
      </w:r>
      <w:r w:rsidR="00A64D43">
        <w:rPr>
          <w:color w:val="000000" w:themeColor="text1"/>
        </w:rPr>
        <w:t>. This is</w:t>
      </w:r>
      <w:r w:rsidR="00066335" w:rsidRPr="00E15AB4">
        <w:rPr>
          <w:color w:val="000000" w:themeColor="text1"/>
        </w:rPr>
        <w:t xml:space="preserve"> a</w:t>
      </w:r>
      <w:r w:rsidRPr="00E15AB4">
        <w:rPr>
          <w:color w:val="000000" w:themeColor="text1"/>
        </w:rPr>
        <w:t xml:space="preserve"> </w:t>
      </w:r>
      <w:r w:rsidR="00A919A1">
        <w:rPr>
          <w:color w:val="000000" w:themeColor="text1"/>
        </w:rPr>
        <w:t>13</w:t>
      </w:r>
      <w:r w:rsidR="00066335" w:rsidRPr="00E15AB4">
        <w:rPr>
          <w:color w:val="000000" w:themeColor="text1"/>
        </w:rPr>
        <w:t xml:space="preserve">% increase from the </w:t>
      </w:r>
      <w:r w:rsidR="00A919A1">
        <w:rPr>
          <w:color w:val="000000" w:themeColor="text1"/>
        </w:rPr>
        <w:t xml:space="preserve">2023 </w:t>
      </w:r>
      <w:r w:rsidR="00066335" w:rsidRPr="00E15AB4">
        <w:rPr>
          <w:color w:val="000000" w:themeColor="text1"/>
        </w:rPr>
        <w:t>GHGI</w:t>
      </w:r>
      <w:r w:rsidR="003F535C" w:rsidRPr="00E15AB4">
        <w:rPr>
          <w:color w:val="000000" w:themeColor="text1"/>
        </w:rPr>
        <w:t xml:space="preserve"> estimate of 2</w:t>
      </w:r>
      <w:r w:rsidR="00A919A1">
        <w:rPr>
          <w:color w:val="000000" w:themeColor="text1"/>
        </w:rPr>
        <w:t>7</w:t>
      </w:r>
      <w:r w:rsidR="003F535C" w:rsidRPr="00E15AB4">
        <w:rPr>
          <w:color w:val="000000" w:themeColor="text1"/>
        </w:rPr>
        <w:t>.</w:t>
      </w:r>
      <w:r w:rsidR="00A919A1">
        <w:rPr>
          <w:color w:val="000000" w:themeColor="text1"/>
        </w:rPr>
        <w:t>3</w:t>
      </w:r>
      <w:r w:rsidR="003F535C" w:rsidRPr="00E15AB4">
        <w:rPr>
          <w:color w:val="000000" w:themeColor="text1"/>
        </w:rPr>
        <w:t xml:space="preserve"> </w:t>
      </w:r>
      <w:r w:rsidR="00BF20A3">
        <w:rPr>
          <w:color w:val="000000" w:themeColor="text1"/>
        </w:rPr>
        <w:t>(2</w:t>
      </w:r>
      <w:r w:rsidR="00C73DE8">
        <w:rPr>
          <w:color w:val="000000" w:themeColor="text1"/>
        </w:rPr>
        <w:t>5</w:t>
      </w:r>
      <w:r w:rsidR="00BF20A3">
        <w:rPr>
          <w:color w:val="000000" w:themeColor="text1"/>
        </w:rPr>
        <w:t>.</w:t>
      </w:r>
      <w:r w:rsidR="00C73DE8">
        <w:rPr>
          <w:color w:val="000000" w:themeColor="text1"/>
        </w:rPr>
        <w:t>1</w:t>
      </w:r>
      <w:r w:rsidR="00BF20A3">
        <w:rPr>
          <w:color w:val="000000" w:themeColor="text1"/>
        </w:rPr>
        <w:t xml:space="preserve"> - </w:t>
      </w:r>
      <w:r w:rsidR="00A919A1">
        <w:rPr>
          <w:color w:val="000000" w:themeColor="text1"/>
        </w:rPr>
        <w:t>30</w:t>
      </w:r>
      <w:r w:rsidR="00BF20A3">
        <w:rPr>
          <w:color w:val="000000" w:themeColor="text1"/>
        </w:rPr>
        <w:t>.</w:t>
      </w:r>
      <w:r w:rsidR="00C73DE8">
        <w:rPr>
          <w:color w:val="000000" w:themeColor="text1"/>
        </w:rPr>
        <w:t>6</w:t>
      </w:r>
      <w:r w:rsidR="00BF20A3">
        <w:rPr>
          <w:color w:val="000000" w:themeColor="text1"/>
        </w:rPr>
        <w:t xml:space="preserve">) </w:t>
      </w:r>
      <w:proofErr w:type="spellStart"/>
      <w:r w:rsidR="003F535C" w:rsidRPr="00E15AB4">
        <w:rPr>
          <w:color w:val="000000" w:themeColor="text1"/>
        </w:rPr>
        <w:t>Tg</w:t>
      </w:r>
      <w:proofErr w:type="spellEnd"/>
      <w:r w:rsidR="003F535C" w:rsidRPr="00E15AB4">
        <w:rPr>
          <w:color w:val="000000" w:themeColor="text1"/>
        </w:rPr>
        <w:t xml:space="preserve"> a</w:t>
      </w:r>
      <w:r w:rsidR="003F535C" w:rsidRPr="00E15AB4">
        <w:rPr>
          <w:color w:val="000000" w:themeColor="text1"/>
          <w:vertAlign w:val="superscript"/>
        </w:rPr>
        <w:t>-1</w:t>
      </w:r>
      <w:r w:rsidR="003F535C" w:rsidRPr="00E15AB4">
        <w:rPr>
          <w:color w:val="000000" w:themeColor="text1"/>
        </w:rPr>
        <w:t>,</w:t>
      </w:r>
      <w:r w:rsidR="00A64D43">
        <w:rPr>
          <w:color w:val="000000" w:themeColor="text1"/>
        </w:rPr>
        <w:t xml:space="preserve"> where the range is given by the 95% confidence interval.</w:t>
      </w:r>
      <w:r w:rsidR="00066335" w:rsidRPr="00E15AB4">
        <w:rPr>
          <w:color w:val="000000" w:themeColor="text1"/>
        </w:rPr>
        <w:t xml:space="preserve"> </w:t>
      </w:r>
      <w:r w:rsidR="00310C63">
        <w:rPr>
          <w:color w:val="000000" w:themeColor="text1"/>
        </w:rPr>
        <w:t xml:space="preserve">Emissions for </w:t>
      </w:r>
      <w:r w:rsidR="00A64D43">
        <w:rPr>
          <w:color w:val="000000" w:themeColor="text1"/>
        </w:rPr>
        <w:t>landfills, oil and gas, and livestock</w:t>
      </w:r>
      <w:r w:rsidR="00310C63">
        <w:rPr>
          <w:color w:val="000000" w:themeColor="text1"/>
        </w:rPr>
        <w:t xml:space="preserve"> </w:t>
      </w:r>
      <w:r w:rsidR="002C5B24">
        <w:rPr>
          <w:color w:val="000000" w:themeColor="text1"/>
        </w:rPr>
        <w:t xml:space="preserve">explain 89% of posterior CONUS emissions and </w:t>
      </w:r>
      <w:r w:rsidR="00D0353D">
        <w:rPr>
          <w:color w:val="000000" w:themeColor="text1"/>
        </w:rPr>
        <w:t xml:space="preserve">each </w:t>
      </w:r>
      <w:r w:rsidR="00326299">
        <w:rPr>
          <w:color w:val="000000" w:themeColor="text1"/>
        </w:rPr>
        <w:t xml:space="preserve">of these </w:t>
      </w:r>
      <w:r w:rsidR="00D0353D">
        <w:rPr>
          <w:color w:val="000000" w:themeColor="text1"/>
        </w:rPr>
        <w:t>sectors</w:t>
      </w:r>
      <w:r w:rsidR="00326299">
        <w:rPr>
          <w:color w:val="000000" w:themeColor="text1"/>
        </w:rPr>
        <w:t>’</w:t>
      </w:r>
      <w:r w:rsidR="00D0353D">
        <w:rPr>
          <w:color w:val="000000" w:themeColor="text1"/>
        </w:rPr>
        <w:t xml:space="preserve"> emissions </w:t>
      </w:r>
      <w:r w:rsidR="00310C63">
        <w:rPr>
          <w:color w:val="000000" w:themeColor="text1"/>
        </w:rPr>
        <w:t xml:space="preserve">increase </w:t>
      </w:r>
      <w:r w:rsidR="002C5B24">
        <w:rPr>
          <w:color w:val="000000" w:themeColor="text1"/>
        </w:rPr>
        <w:t xml:space="preserve">by at least 10% </w:t>
      </w:r>
      <w:r w:rsidR="00310C63">
        <w:rPr>
          <w:color w:val="000000" w:themeColor="text1"/>
        </w:rPr>
        <w:t xml:space="preserve">relative to the GHGI. </w:t>
      </w:r>
      <w:r w:rsidR="005205E5">
        <w:rPr>
          <w:color w:val="000000" w:themeColor="text1"/>
        </w:rPr>
        <w:t xml:space="preserve">We find a significant decrease compared to the </w:t>
      </w:r>
      <w:r w:rsidR="00A919A1">
        <w:rPr>
          <w:color w:val="000000" w:themeColor="text1"/>
        </w:rPr>
        <w:t xml:space="preserve">2023 </w:t>
      </w:r>
      <w:r w:rsidR="005205E5">
        <w:rPr>
          <w:color w:val="000000" w:themeColor="text1"/>
        </w:rPr>
        <w:t xml:space="preserve">GHGI only for coal emissions. </w:t>
      </w:r>
      <w:r w:rsidR="00D0353D">
        <w:t xml:space="preserve">These increases present a challenge to goals set by the U.S. government to decrease methane emissions from landfills by 30% and from livestock by 25% relative to 2015 levels by 2025 and </w:t>
      </w:r>
      <w:r w:rsidR="005205E5">
        <w:t xml:space="preserve">to </w:t>
      </w:r>
      <w:r w:rsidR="00D0353D">
        <w:t xml:space="preserve">regulation in development </w:t>
      </w:r>
      <w:r w:rsidR="005205E5">
        <w:t>that aims</w:t>
      </w:r>
      <w:r w:rsidR="00D0353D">
        <w:t xml:space="preserve"> to reduce oil and gas methane emissions by 30% from 2020 to 2030.</w:t>
      </w:r>
    </w:p>
    <w:p w14:paraId="364AE212" w14:textId="77777777" w:rsidR="005205E5" w:rsidRDefault="005205E5" w:rsidP="00D0353D">
      <w:pPr>
        <w:rPr>
          <w:color w:val="000000" w:themeColor="text1"/>
        </w:rPr>
      </w:pPr>
    </w:p>
    <w:p w14:paraId="5F891726" w14:textId="55CEF426" w:rsidR="00D0353D" w:rsidRDefault="00B4464F" w:rsidP="00D0353D">
      <w:r>
        <w:rPr>
          <w:color w:val="000000" w:themeColor="text1"/>
        </w:rPr>
        <w:t>M</w:t>
      </w:r>
      <w:r w:rsidR="00851CAB" w:rsidRPr="00E15AB4">
        <w:rPr>
          <w:color w:val="000000" w:themeColor="text1"/>
        </w:rPr>
        <w:t xml:space="preserve">ost of the </w:t>
      </w:r>
      <w:r>
        <w:rPr>
          <w:color w:val="000000" w:themeColor="text1"/>
        </w:rPr>
        <w:t xml:space="preserve">total </w:t>
      </w:r>
      <w:r w:rsidR="00851CAB" w:rsidRPr="00E15AB4">
        <w:rPr>
          <w:color w:val="000000" w:themeColor="text1"/>
        </w:rPr>
        <w:t xml:space="preserve">increase </w:t>
      </w:r>
      <w:r w:rsidR="00D84D22">
        <w:rPr>
          <w:color w:val="000000" w:themeColor="text1"/>
        </w:rPr>
        <w:t xml:space="preserve">from the </w:t>
      </w:r>
      <w:r w:rsidR="00A919A1">
        <w:rPr>
          <w:color w:val="000000" w:themeColor="text1"/>
        </w:rPr>
        <w:t xml:space="preserve">2023 </w:t>
      </w:r>
      <w:r w:rsidR="00D84D22">
        <w:rPr>
          <w:color w:val="000000" w:themeColor="text1"/>
        </w:rPr>
        <w:t xml:space="preserve">GHGI to the posterior emissions </w:t>
      </w:r>
      <w:r w:rsidR="00851CAB" w:rsidRPr="00E15AB4">
        <w:rPr>
          <w:color w:val="000000" w:themeColor="text1"/>
        </w:rPr>
        <w:t xml:space="preserve">is </w:t>
      </w:r>
      <w:r>
        <w:rPr>
          <w:color w:val="000000" w:themeColor="text1"/>
        </w:rPr>
        <w:t xml:space="preserve">attributed to </w:t>
      </w:r>
      <w:r w:rsidR="00851CAB" w:rsidRPr="00E15AB4">
        <w:rPr>
          <w:color w:val="000000" w:themeColor="text1"/>
        </w:rPr>
        <w:t xml:space="preserve">a </w:t>
      </w:r>
      <w:r w:rsidR="002867D4">
        <w:rPr>
          <w:color w:val="000000" w:themeColor="text1"/>
        </w:rPr>
        <w:t>53</w:t>
      </w:r>
      <w:r w:rsidR="00851CAB" w:rsidRPr="00E15AB4">
        <w:rPr>
          <w:color w:val="000000" w:themeColor="text1"/>
        </w:rPr>
        <w:t xml:space="preserve">% increase in landfill emissions. </w:t>
      </w:r>
      <w:r w:rsidR="00DD46F2">
        <w:rPr>
          <w:color w:val="000000" w:themeColor="text1"/>
        </w:rPr>
        <w:t>By c</w:t>
      </w:r>
      <w:r w:rsidR="00186484" w:rsidRPr="00E15AB4">
        <w:rPr>
          <w:color w:val="000000" w:themeColor="text1"/>
        </w:rPr>
        <w:t>ompar</w:t>
      </w:r>
      <w:r>
        <w:rPr>
          <w:color w:val="000000" w:themeColor="text1"/>
        </w:rPr>
        <w:t>ison of</w:t>
      </w:r>
      <w:r w:rsidR="00186484" w:rsidRPr="00E15AB4">
        <w:rPr>
          <w:color w:val="000000" w:themeColor="text1"/>
        </w:rPr>
        <w:t xml:space="preserve"> our optimized emissions to those reported to GHGRP by 73 landfills across CONUS, w</w:t>
      </w:r>
      <w:r w:rsidR="00E56C71" w:rsidRPr="00E15AB4">
        <w:rPr>
          <w:color w:val="000000" w:themeColor="text1"/>
        </w:rPr>
        <w:t xml:space="preserve">e </w:t>
      </w:r>
      <w:r w:rsidR="005205E5">
        <w:rPr>
          <w:color w:val="000000" w:themeColor="text1"/>
        </w:rPr>
        <w:t>find</w:t>
      </w:r>
      <w:r w:rsidR="002C5B24">
        <w:rPr>
          <w:color w:val="000000" w:themeColor="text1"/>
        </w:rPr>
        <w:t xml:space="preserve"> a median 77% increase in reported emissions</w:t>
      </w:r>
      <w:r w:rsidR="005205E5">
        <w:rPr>
          <w:color w:val="000000" w:themeColor="text1"/>
        </w:rPr>
        <w:t>. We attribute the GHGI and GHGRP discrepancies</w:t>
      </w:r>
      <w:r w:rsidR="002C5B24">
        <w:rPr>
          <w:color w:val="000000" w:themeColor="text1"/>
        </w:rPr>
        <w:t xml:space="preserve"> </w:t>
      </w:r>
      <w:r w:rsidR="00487B1F" w:rsidRPr="00E15AB4">
        <w:rPr>
          <w:color w:val="000000" w:themeColor="text1"/>
        </w:rPr>
        <w:t xml:space="preserve">to </w:t>
      </w:r>
      <w:r w:rsidR="00186484" w:rsidRPr="00E15AB4">
        <w:rPr>
          <w:color w:val="000000" w:themeColor="text1"/>
        </w:rPr>
        <w:t xml:space="preserve">EPA </w:t>
      </w:r>
      <w:r w:rsidR="00DD46F2">
        <w:rPr>
          <w:color w:val="000000" w:themeColor="text1"/>
        </w:rPr>
        <w:t xml:space="preserve">landfill emission </w:t>
      </w:r>
      <w:r w:rsidR="00186484" w:rsidRPr="00E15AB4">
        <w:rPr>
          <w:color w:val="000000" w:themeColor="text1"/>
        </w:rPr>
        <w:t xml:space="preserve">methodologies that use too-high recovery efficiencies at facilities that collect </w:t>
      </w:r>
      <w:r w:rsidR="00186484" w:rsidRPr="00685E57">
        <w:rPr>
          <w:color w:val="000000" w:themeColor="text1"/>
        </w:rPr>
        <w:t xml:space="preserve">landfill gas and that </w:t>
      </w:r>
      <w:r w:rsidR="00DD46F2" w:rsidRPr="00685E57">
        <w:rPr>
          <w:color w:val="000000" w:themeColor="text1"/>
        </w:rPr>
        <w:t>have inadequate</w:t>
      </w:r>
      <w:r w:rsidR="00186484" w:rsidRPr="00685E57">
        <w:rPr>
          <w:color w:val="000000" w:themeColor="text1"/>
        </w:rPr>
        <w:t xml:space="preserve"> account</w:t>
      </w:r>
      <w:r w:rsidR="00DD46F2" w:rsidRPr="00685E57">
        <w:rPr>
          <w:color w:val="000000" w:themeColor="text1"/>
        </w:rPr>
        <w:t>ing</w:t>
      </w:r>
      <w:r w:rsidR="00186484" w:rsidRPr="00685E57">
        <w:rPr>
          <w:color w:val="000000" w:themeColor="text1"/>
        </w:rPr>
        <w:t xml:space="preserve"> </w:t>
      </w:r>
      <w:r w:rsidR="00DD46F2" w:rsidRPr="00685E57">
        <w:rPr>
          <w:color w:val="000000" w:themeColor="text1"/>
        </w:rPr>
        <w:t xml:space="preserve">of </w:t>
      </w:r>
      <w:r w:rsidR="00186484" w:rsidRPr="00685E57">
        <w:rPr>
          <w:color w:val="000000" w:themeColor="text1"/>
        </w:rPr>
        <w:t>anomalous operating events such as gas leaks or the construction of new landfill gas facilities.</w:t>
      </w:r>
    </w:p>
    <w:p w14:paraId="69E5123B" w14:textId="77777777" w:rsidR="00B647C2" w:rsidRPr="00E15AB4" w:rsidRDefault="00B647C2">
      <w:pPr>
        <w:rPr>
          <w:color w:val="000000" w:themeColor="text1"/>
        </w:rPr>
      </w:pPr>
    </w:p>
    <w:p w14:paraId="22B82459" w14:textId="29F3047C" w:rsidR="00737862" w:rsidRPr="00E15AB4" w:rsidRDefault="00C941DC">
      <w:pPr>
        <w:rPr>
          <w:color w:val="000000" w:themeColor="text1"/>
        </w:rPr>
      </w:pPr>
      <w:r w:rsidRPr="00E15AB4">
        <w:rPr>
          <w:color w:val="000000" w:themeColor="text1"/>
        </w:rPr>
        <w:t xml:space="preserve">We </w:t>
      </w:r>
      <w:r w:rsidR="00DD46F2">
        <w:rPr>
          <w:color w:val="000000" w:themeColor="text1"/>
        </w:rPr>
        <w:t>took</w:t>
      </w:r>
      <w:r w:rsidR="00DD46F2" w:rsidRPr="00E15AB4">
        <w:rPr>
          <w:color w:val="000000" w:themeColor="text1"/>
        </w:rPr>
        <w:t xml:space="preserve"> </w:t>
      </w:r>
      <w:r w:rsidRPr="00E15AB4">
        <w:rPr>
          <w:color w:val="000000" w:themeColor="text1"/>
        </w:rPr>
        <w:t xml:space="preserve">advantage of the high resolution of our inversion </w:t>
      </w:r>
      <w:r w:rsidR="00DD46F2">
        <w:rPr>
          <w:color w:val="000000" w:themeColor="text1"/>
        </w:rPr>
        <w:t>to quantify emissions for</w:t>
      </w:r>
      <w:r w:rsidRPr="00E15AB4">
        <w:rPr>
          <w:color w:val="000000" w:themeColor="text1"/>
        </w:rPr>
        <w:t xml:space="preserve"> each of the 48 states in CONUS</w:t>
      </w:r>
      <w:r w:rsidR="00DD46F2">
        <w:rPr>
          <w:color w:val="000000" w:themeColor="text1"/>
        </w:rPr>
        <w:t xml:space="preserve"> and compare to the newly available state</w:t>
      </w:r>
      <w:r w:rsidR="00A919A1">
        <w:rPr>
          <w:color w:val="000000" w:themeColor="text1"/>
        </w:rPr>
        <w:t xml:space="preserve"> emission</w:t>
      </w:r>
      <w:r w:rsidR="00DD46F2">
        <w:rPr>
          <w:color w:val="000000" w:themeColor="text1"/>
        </w:rPr>
        <w:t xml:space="preserve"> </w:t>
      </w:r>
      <w:r w:rsidR="00A919A1">
        <w:rPr>
          <w:color w:val="000000" w:themeColor="text1"/>
        </w:rPr>
        <w:t>inventories published most recently with the 2022 GHGI</w:t>
      </w:r>
      <w:r w:rsidRPr="00E15AB4">
        <w:rPr>
          <w:color w:val="000000" w:themeColor="text1"/>
        </w:rPr>
        <w:t xml:space="preserve">. </w:t>
      </w:r>
      <w:r w:rsidR="006D2CC3" w:rsidRPr="00E15AB4">
        <w:rPr>
          <w:color w:val="000000" w:themeColor="text1"/>
        </w:rPr>
        <w:t xml:space="preserve">We find </w:t>
      </w:r>
      <w:r w:rsidR="00283BC0" w:rsidRPr="00E15AB4">
        <w:rPr>
          <w:color w:val="000000" w:themeColor="text1"/>
        </w:rPr>
        <w:t>a</w:t>
      </w:r>
      <w:r w:rsidR="006D2CC3" w:rsidRPr="00E15AB4">
        <w:rPr>
          <w:color w:val="000000" w:themeColor="text1"/>
        </w:rPr>
        <w:t xml:space="preserve"> </w:t>
      </w:r>
      <w:r w:rsidR="0017360D">
        <w:rPr>
          <w:color w:val="000000" w:themeColor="text1"/>
        </w:rPr>
        <w:t>10</w:t>
      </w:r>
      <w:r w:rsidRPr="00E15AB4">
        <w:rPr>
          <w:color w:val="000000" w:themeColor="text1"/>
        </w:rPr>
        <w:t>%</w:t>
      </w:r>
      <w:r w:rsidR="00283BC0" w:rsidRPr="00E15AB4">
        <w:rPr>
          <w:color w:val="000000" w:themeColor="text1"/>
        </w:rPr>
        <w:t xml:space="preserve"> average</w:t>
      </w:r>
      <w:r w:rsidRPr="00E15AB4">
        <w:rPr>
          <w:color w:val="000000" w:themeColor="text1"/>
        </w:rPr>
        <w:t xml:space="preserve"> </w:t>
      </w:r>
      <w:r w:rsidR="006D2CC3" w:rsidRPr="00E15AB4">
        <w:rPr>
          <w:color w:val="000000" w:themeColor="text1"/>
        </w:rPr>
        <w:t>increase</w:t>
      </w:r>
      <w:r w:rsidRPr="00E15AB4">
        <w:rPr>
          <w:color w:val="000000" w:themeColor="text1"/>
        </w:rPr>
        <w:t xml:space="preserve"> </w:t>
      </w:r>
      <w:r w:rsidR="00283BC0" w:rsidRPr="00E15AB4">
        <w:rPr>
          <w:color w:val="000000" w:themeColor="text1"/>
        </w:rPr>
        <w:t xml:space="preserve">with a </w:t>
      </w:r>
      <w:r w:rsidR="0017360D">
        <w:rPr>
          <w:color w:val="000000" w:themeColor="text1"/>
        </w:rPr>
        <w:t>34</w:t>
      </w:r>
      <w:r w:rsidR="00283BC0" w:rsidRPr="00E15AB4">
        <w:rPr>
          <w:color w:val="000000" w:themeColor="text1"/>
        </w:rPr>
        <w:t xml:space="preserve">% average increase in </w:t>
      </w:r>
      <w:r w:rsidRPr="00E15AB4">
        <w:rPr>
          <w:color w:val="000000" w:themeColor="text1"/>
        </w:rPr>
        <w:t xml:space="preserve">the top </w:t>
      </w:r>
      <w:r w:rsidR="00283BC0" w:rsidRPr="00E15AB4">
        <w:rPr>
          <w:color w:val="000000" w:themeColor="text1"/>
        </w:rPr>
        <w:t>10</w:t>
      </w:r>
      <w:r w:rsidRPr="00E15AB4">
        <w:rPr>
          <w:color w:val="000000" w:themeColor="text1"/>
        </w:rPr>
        <w:t xml:space="preserve"> methane-producing states. </w:t>
      </w:r>
      <w:r w:rsidR="00283BC0" w:rsidRPr="00E15AB4">
        <w:rPr>
          <w:color w:val="000000" w:themeColor="text1"/>
        </w:rPr>
        <w:t>Much</w:t>
      </w:r>
      <w:r w:rsidRPr="00E15AB4">
        <w:rPr>
          <w:color w:val="000000" w:themeColor="text1"/>
        </w:rPr>
        <w:t xml:space="preserve"> of the discrepancy in these </w:t>
      </w:r>
      <w:r w:rsidR="00283BC0" w:rsidRPr="00E15AB4">
        <w:rPr>
          <w:color w:val="000000" w:themeColor="text1"/>
        </w:rPr>
        <w:t>10</w:t>
      </w:r>
      <w:r w:rsidRPr="00E15AB4">
        <w:rPr>
          <w:color w:val="000000" w:themeColor="text1"/>
        </w:rPr>
        <w:t xml:space="preserve"> states is </w:t>
      </w:r>
      <w:r w:rsidR="00DD46F2">
        <w:rPr>
          <w:color w:val="000000" w:themeColor="text1"/>
        </w:rPr>
        <w:t>attributed</w:t>
      </w:r>
      <w:r w:rsidR="00DD46F2" w:rsidRPr="00E15AB4">
        <w:rPr>
          <w:color w:val="000000" w:themeColor="text1"/>
        </w:rPr>
        <w:t xml:space="preserve"> </w:t>
      </w:r>
      <w:r w:rsidR="00A87E83" w:rsidRPr="00713109">
        <w:rPr>
          <w:color w:val="000000" w:themeColor="text1"/>
        </w:rPr>
        <w:t xml:space="preserve">to increased </w:t>
      </w:r>
      <w:r w:rsidRPr="00E15AB4">
        <w:rPr>
          <w:color w:val="000000" w:themeColor="text1"/>
        </w:rPr>
        <w:t>oil and gas emissions, though livestock and landfill</w:t>
      </w:r>
      <w:r w:rsidR="00DD46F2">
        <w:rPr>
          <w:color w:val="000000" w:themeColor="text1"/>
        </w:rPr>
        <w:t>s</w:t>
      </w:r>
      <w:r w:rsidRPr="00E15AB4">
        <w:rPr>
          <w:color w:val="000000" w:themeColor="text1"/>
        </w:rPr>
        <w:t xml:space="preserve"> also play significant role</w:t>
      </w:r>
      <w:r w:rsidR="00602BBE" w:rsidRPr="00E15AB4">
        <w:rPr>
          <w:color w:val="000000" w:themeColor="text1"/>
        </w:rPr>
        <w:t>s</w:t>
      </w:r>
      <w:r w:rsidRPr="00E15AB4">
        <w:rPr>
          <w:color w:val="000000" w:themeColor="text1"/>
        </w:rPr>
        <w:t xml:space="preserve">. </w:t>
      </w:r>
      <w:r w:rsidR="001F667A" w:rsidRPr="00E15AB4">
        <w:rPr>
          <w:color w:val="000000" w:themeColor="text1"/>
        </w:rPr>
        <w:t>Texas and California</w:t>
      </w:r>
      <w:r w:rsidR="00283BC0" w:rsidRPr="00E15AB4">
        <w:rPr>
          <w:color w:val="000000" w:themeColor="text1"/>
        </w:rPr>
        <w:t xml:space="preserve">, the two largest methane-producing states, </w:t>
      </w:r>
      <w:r w:rsidR="00DD46F2">
        <w:rPr>
          <w:color w:val="000000" w:themeColor="text1"/>
        </w:rPr>
        <w:t xml:space="preserve">respectively </w:t>
      </w:r>
      <w:r w:rsidR="001F667A" w:rsidRPr="00E15AB4">
        <w:rPr>
          <w:color w:val="000000" w:themeColor="text1"/>
        </w:rPr>
        <w:t xml:space="preserve">emit 21% and </w:t>
      </w:r>
      <w:r w:rsidR="00FA5CA8">
        <w:rPr>
          <w:color w:val="000000" w:themeColor="text1"/>
        </w:rPr>
        <w:t>7</w:t>
      </w:r>
      <w:r w:rsidR="001F667A" w:rsidRPr="00E15AB4">
        <w:rPr>
          <w:color w:val="000000" w:themeColor="text1"/>
        </w:rPr>
        <w:t xml:space="preserve">% of </w:t>
      </w:r>
      <w:r w:rsidR="00DD46F2">
        <w:rPr>
          <w:color w:val="000000" w:themeColor="text1"/>
        </w:rPr>
        <w:t xml:space="preserve">total </w:t>
      </w:r>
      <w:r w:rsidR="001F667A" w:rsidRPr="00E15AB4">
        <w:rPr>
          <w:color w:val="000000" w:themeColor="text1"/>
        </w:rPr>
        <w:t xml:space="preserve">CONUS </w:t>
      </w:r>
      <w:r w:rsidR="00DD46F2">
        <w:rPr>
          <w:color w:val="000000" w:themeColor="text1"/>
        </w:rPr>
        <w:t xml:space="preserve">anthropogenic </w:t>
      </w:r>
      <w:r w:rsidR="001F667A" w:rsidRPr="00E15AB4">
        <w:rPr>
          <w:color w:val="000000" w:themeColor="text1"/>
        </w:rPr>
        <w:t>emissions</w:t>
      </w:r>
      <w:r w:rsidR="00DD46F2">
        <w:rPr>
          <w:color w:val="000000" w:themeColor="text1"/>
        </w:rPr>
        <w:t xml:space="preserve"> in our posterior estimate</w:t>
      </w:r>
      <w:r w:rsidR="001F667A" w:rsidRPr="00E15AB4">
        <w:rPr>
          <w:color w:val="000000" w:themeColor="text1"/>
        </w:rPr>
        <w:t xml:space="preserve">. Emissions in Texas increase by </w:t>
      </w:r>
      <w:r w:rsidR="0017360D">
        <w:rPr>
          <w:color w:val="000000" w:themeColor="text1"/>
        </w:rPr>
        <w:t>66</w:t>
      </w:r>
      <w:r w:rsidR="001F667A" w:rsidRPr="00E15AB4">
        <w:rPr>
          <w:color w:val="000000" w:themeColor="text1"/>
        </w:rPr>
        <w:t xml:space="preserve">% relative to the </w:t>
      </w:r>
      <w:r w:rsidR="00E73C5F">
        <w:rPr>
          <w:color w:val="000000" w:themeColor="text1"/>
        </w:rPr>
        <w:t xml:space="preserve">2022 </w:t>
      </w:r>
      <w:r w:rsidR="001F667A" w:rsidRPr="00E15AB4">
        <w:rPr>
          <w:color w:val="000000" w:themeColor="text1"/>
        </w:rPr>
        <w:t>GHGI almost entirely due to the oil and gas sector</w:t>
      </w:r>
      <w:r w:rsidR="00DD46F2">
        <w:rPr>
          <w:color w:val="000000" w:themeColor="text1"/>
        </w:rPr>
        <w:t>.</w:t>
      </w:r>
      <w:r w:rsidR="00283BC0" w:rsidRPr="00E15AB4">
        <w:rPr>
          <w:color w:val="000000" w:themeColor="text1"/>
        </w:rPr>
        <w:t xml:space="preserve"> </w:t>
      </w:r>
      <w:r w:rsidR="00DD46F2">
        <w:rPr>
          <w:color w:val="000000" w:themeColor="text1"/>
        </w:rPr>
        <w:t>O</w:t>
      </w:r>
      <w:r w:rsidR="00283BC0" w:rsidRPr="00E15AB4">
        <w:rPr>
          <w:color w:val="000000" w:themeColor="text1"/>
        </w:rPr>
        <w:t>perations in</w:t>
      </w:r>
      <w:r w:rsidR="001F667A" w:rsidRPr="00E15AB4">
        <w:rPr>
          <w:color w:val="000000" w:themeColor="text1"/>
        </w:rPr>
        <w:t xml:space="preserve"> the Permian basin</w:t>
      </w:r>
      <w:r w:rsidR="00DD46F2">
        <w:rPr>
          <w:color w:val="000000" w:themeColor="text1"/>
        </w:rPr>
        <w:t xml:space="preserve"> alone</w:t>
      </w:r>
      <w:r w:rsidR="001F667A" w:rsidRPr="00E15AB4">
        <w:rPr>
          <w:color w:val="000000" w:themeColor="text1"/>
        </w:rPr>
        <w:t xml:space="preserve"> explain almost 40% of all </w:t>
      </w:r>
      <w:r w:rsidR="00283BC0" w:rsidRPr="00E15AB4">
        <w:rPr>
          <w:color w:val="000000" w:themeColor="text1"/>
        </w:rPr>
        <w:t xml:space="preserve">optimized </w:t>
      </w:r>
      <w:r w:rsidR="001F667A" w:rsidRPr="00E15AB4">
        <w:rPr>
          <w:color w:val="000000" w:themeColor="text1"/>
        </w:rPr>
        <w:t xml:space="preserve">emissions in the state. </w:t>
      </w:r>
      <w:r w:rsidR="00E73C5F">
        <w:rPr>
          <w:color w:val="000000" w:themeColor="text1"/>
        </w:rPr>
        <w:t xml:space="preserve">These discrepancies may be improved by the addition of basin-specific information in the 2023 GHGI. </w:t>
      </w:r>
      <w:r w:rsidR="001F667A" w:rsidRPr="00E15AB4">
        <w:rPr>
          <w:color w:val="000000" w:themeColor="text1"/>
        </w:rPr>
        <w:t>In California</w:t>
      </w:r>
      <w:r w:rsidR="00283BC0" w:rsidRPr="00E15AB4">
        <w:rPr>
          <w:color w:val="000000" w:themeColor="text1"/>
        </w:rPr>
        <w:t>,</w:t>
      </w:r>
      <w:r w:rsidR="001F667A" w:rsidRPr="00E15AB4">
        <w:rPr>
          <w:color w:val="000000" w:themeColor="text1"/>
        </w:rPr>
        <w:t xml:space="preserve"> we find a </w:t>
      </w:r>
      <w:r w:rsidR="00FA5CA8">
        <w:rPr>
          <w:color w:val="000000" w:themeColor="text1"/>
        </w:rPr>
        <w:t>21</w:t>
      </w:r>
      <w:r w:rsidR="00283BC0" w:rsidRPr="00E15AB4">
        <w:rPr>
          <w:color w:val="000000" w:themeColor="text1"/>
        </w:rPr>
        <w:t xml:space="preserve">% increase from the </w:t>
      </w:r>
      <w:r w:rsidR="00E73C5F">
        <w:rPr>
          <w:color w:val="000000" w:themeColor="text1"/>
        </w:rPr>
        <w:t xml:space="preserve">2022 </w:t>
      </w:r>
      <w:r w:rsidR="00283BC0" w:rsidRPr="00E15AB4">
        <w:rPr>
          <w:color w:val="000000" w:themeColor="text1"/>
        </w:rPr>
        <w:t>GHGI and a 32% increase from an independent inventory prepared by CARB</w:t>
      </w:r>
      <w:r w:rsidR="00DD46F2">
        <w:rPr>
          <w:color w:val="000000" w:themeColor="text1"/>
        </w:rPr>
        <w:t>.</w:t>
      </w:r>
      <w:r w:rsidR="004854E7">
        <w:rPr>
          <w:color w:val="000000" w:themeColor="text1"/>
        </w:rPr>
        <w:t xml:space="preserve"> We find </w:t>
      </w:r>
      <w:r w:rsidR="00283BC0" w:rsidRPr="00E15AB4">
        <w:rPr>
          <w:color w:val="000000" w:themeColor="text1"/>
        </w:rPr>
        <w:t>good agreement with the sectoral partitioning of both inventories</w:t>
      </w:r>
      <w:r w:rsidR="004854E7">
        <w:rPr>
          <w:color w:val="000000" w:themeColor="text1"/>
        </w:rPr>
        <w:t>, with 54% of methane emitted by livestock, 25% from landfills, and 11% from oil and gas.</w:t>
      </w:r>
    </w:p>
    <w:p w14:paraId="08BDC833" w14:textId="4D418B71" w:rsidR="00737862" w:rsidRPr="00E15AB4" w:rsidRDefault="00737862">
      <w:pPr>
        <w:rPr>
          <w:color w:val="000000" w:themeColor="text1"/>
        </w:rPr>
      </w:pPr>
    </w:p>
    <w:p w14:paraId="6B5C9B38" w14:textId="700A0DF8" w:rsidR="00E73C5F" w:rsidRDefault="00B82E8B">
      <w:pPr>
        <w:rPr>
          <w:color w:val="000000" w:themeColor="text1"/>
        </w:rPr>
      </w:pPr>
      <w:r w:rsidRPr="00E15AB4">
        <w:rPr>
          <w:color w:val="000000" w:themeColor="text1"/>
        </w:rPr>
        <w:t xml:space="preserve">We also provide </w:t>
      </w:r>
      <w:r w:rsidR="004854E7">
        <w:rPr>
          <w:color w:val="000000" w:themeColor="text1"/>
        </w:rPr>
        <w:t>a</w:t>
      </w:r>
      <w:r w:rsidR="004854E7" w:rsidRPr="00E15AB4">
        <w:rPr>
          <w:color w:val="000000" w:themeColor="text1"/>
        </w:rPr>
        <w:t xml:space="preserve"> </w:t>
      </w:r>
      <w:r w:rsidRPr="00E15AB4">
        <w:rPr>
          <w:color w:val="000000" w:themeColor="text1"/>
        </w:rPr>
        <w:t xml:space="preserve">first national analysis of urban methane emissions by calculating emissions for 95 </w:t>
      </w:r>
      <w:r w:rsidR="000510DA">
        <w:rPr>
          <w:color w:val="000000" w:themeColor="text1"/>
        </w:rPr>
        <w:t>urban areas</w:t>
      </w:r>
      <w:r w:rsidR="000510DA" w:rsidRPr="00E15AB4">
        <w:rPr>
          <w:color w:val="000000" w:themeColor="text1"/>
        </w:rPr>
        <w:t xml:space="preserve"> </w:t>
      </w:r>
      <w:r w:rsidRPr="00E15AB4">
        <w:rPr>
          <w:color w:val="000000" w:themeColor="text1"/>
        </w:rPr>
        <w:t xml:space="preserve">across CONUS. We find total emissions of 6.0 </w:t>
      </w:r>
      <w:r>
        <w:t xml:space="preserve">(5.4 </w:t>
      </w:r>
      <w:r w:rsidR="00E73C5F">
        <w:t>-</w:t>
      </w:r>
      <w:r>
        <w:t xml:space="preserve"> 6.7) </w:t>
      </w:r>
      <w:proofErr w:type="spellStart"/>
      <w:r w:rsidRPr="00C01462">
        <w:t>Tg</w:t>
      </w:r>
      <w:proofErr w:type="spellEnd"/>
      <w:r w:rsidRPr="00C01462">
        <w:t xml:space="preserve"> a</w:t>
      </w:r>
      <w:r w:rsidRPr="00C01462">
        <w:rPr>
          <w:vertAlign w:val="superscript"/>
        </w:rPr>
        <w:t>-1</w:t>
      </w:r>
      <w:r>
        <w:t xml:space="preserve"> across these urban areas, </w:t>
      </w:r>
      <w:r w:rsidR="00C933C1">
        <w:t>equivalent to a fifth of posterior anthropogenic emissions in CONUS</w:t>
      </w:r>
      <w:r w:rsidR="001B367C">
        <w:t>, a</w:t>
      </w:r>
      <w:r w:rsidR="00C933C1">
        <w:t xml:space="preserve"> </w:t>
      </w:r>
      <w:r w:rsidR="00E73C5F">
        <w:t>38</w:t>
      </w:r>
      <w:r w:rsidR="00E73C5F" w:rsidRPr="00C01462">
        <w:t xml:space="preserve"> </w:t>
      </w:r>
      <w:r w:rsidRPr="00C01462">
        <w:t>(</w:t>
      </w:r>
      <w:r>
        <w:t>2</w:t>
      </w:r>
      <w:r w:rsidR="00E73C5F">
        <w:t>4</w:t>
      </w:r>
      <w:r w:rsidRPr="00C01462">
        <w:t xml:space="preserve"> </w:t>
      </w:r>
      <w:r w:rsidR="00E73C5F">
        <w:t>-</w:t>
      </w:r>
      <w:r w:rsidRPr="00C01462">
        <w:t xml:space="preserve"> </w:t>
      </w:r>
      <w:r w:rsidR="00E73C5F">
        <w:t>54</w:t>
      </w:r>
      <w:r w:rsidRPr="00C01462">
        <w:t>)</w:t>
      </w:r>
      <w:r>
        <w:t xml:space="preserve"> %</w:t>
      </w:r>
      <w:r w:rsidRPr="00C01462">
        <w:t xml:space="preserve"> </w:t>
      </w:r>
      <w:r w:rsidR="001B367C">
        <w:t>increase</w:t>
      </w:r>
      <w:r w:rsidR="001B367C" w:rsidRPr="00C01462">
        <w:t xml:space="preserve"> </w:t>
      </w:r>
      <w:r w:rsidR="001B367C">
        <w:t>from</w:t>
      </w:r>
      <w:r w:rsidR="001B367C" w:rsidRPr="00C01462">
        <w:t xml:space="preserve"> </w:t>
      </w:r>
      <w:r>
        <w:t xml:space="preserve">the </w:t>
      </w:r>
      <w:r w:rsidR="000510DA">
        <w:t>spatially</w:t>
      </w:r>
      <w:r w:rsidR="0035378A">
        <w:t xml:space="preserve"> </w:t>
      </w:r>
      <w:r w:rsidR="000510DA">
        <w:t xml:space="preserve">disaggregated </w:t>
      </w:r>
      <w:r w:rsidR="00E73C5F">
        <w:t xml:space="preserve">2023 </w:t>
      </w:r>
      <w:r>
        <w:t>GHGI value of 4.</w:t>
      </w:r>
      <w:r w:rsidR="00E73C5F">
        <w:t>3</w:t>
      </w:r>
      <w:r>
        <w:t xml:space="preserve"> </w:t>
      </w:r>
      <w:proofErr w:type="spellStart"/>
      <w:r>
        <w:t>Tg</w:t>
      </w:r>
      <w:proofErr w:type="spellEnd"/>
      <w:r>
        <w:t xml:space="preserve"> a</w:t>
      </w:r>
      <w:r>
        <w:rPr>
          <w:vertAlign w:val="superscript"/>
        </w:rPr>
        <w:t>-1</w:t>
      </w:r>
      <w:r>
        <w:t xml:space="preserve">. </w:t>
      </w:r>
      <w:r w:rsidR="00E640DC">
        <w:rPr>
          <w:color w:val="000000" w:themeColor="text1"/>
        </w:rPr>
        <w:t>U</w:t>
      </w:r>
      <w:r w:rsidR="00E640DC" w:rsidRPr="00685E57">
        <w:rPr>
          <w:color w:val="000000" w:themeColor="text1"/>
        </w:rPr>
        <w:t xml:space="preserve">rban emissions increase on average by </w:t>
      </w:r>
      <w:r w:rsidR="00E73C5F">
        <w:t xml:space="preserve">39 (27 - 52) % </w:t>
      </w:r>
      <w:r w:rsidR="00E640DC" w:rsidRPr="00685E57">
        <w:rPr>
          <w:color w:val="000000" w:themeColor="text1"/>
        </w:rPr>
        <w:t xml:space="preserve">compared to the GHGI. </w:t>
      </w:r>
      <w:r w:rsidR="00E640DC">
        <w:t>On average</w:t>
      </w:r>
      <w:r w:rsidR="000510DA">
        <w:t>, 4</w:t>
      </w:r>
      <w:r w:rsidR="00E73C5F">
        <w:t>0</w:t>
      </w:r>
      <w:r w:rsidR="000510DA">
        <w:t xml:space="preserve">% of urban emissions are from </w:t>
      </w:r>
      <w:r w:rsidR="000510DA" w:rsidRPr="00685E57">
        <w:rPr>
          <w:color w:val="000000" w:themeColor="text1"/>
        </w:rPr>
        <w:t xml:space="preserve">landfills, </w:t>
      </w:r>
      <w:r w:rsidR="00E73C5F">
        <w:rPr>
          <w:color w:val="000000" w:themeColor="text1"/>
        </w:rPr>
        <w:t>10</w:t>
      </w:r>
      <w:r w:rsidR="000510DA" w:rsidRPr="00685E57">
        <w:rPr>
          <w:color w:val="000000" w:themeColor="text1"/>
        </w:rPr>
        <w:t xml:space="preserve">% from gas distribution and post-meter emissions, and 6% from wastewater. We also find large and variable contributions from oil, gas, and livestock that are not </w:t>
      </w:r>
      <w:r w:rsidR="000510DA" w:rsidRPr="00685E57">
        <w:rPr>
          <w:color w:val="000000" w:themeColor="text1"/>
        </w:rPr>
        <w:lastRenderedPageBreak/>
        <w:t xml:space="preserve">specific to urban areas. </w:t>
      </w:r>
      <w:r w:rsidR="00E640DC" w:rsidRPr="00685E57">
        <w:rPr>
          <w:color w:val="000000" w:themeColor="text1"/>
        </w:rPr>
        <w:t xml:space="preserve">We attribute the </w:t>
      </w:r>
      <w:r w:rsidR="00E640DC">
        <w:rPr>
          <w:color w:val="000000" w:themeColor="text1"/>
        </w:rPr>
        <w:t xml:space="preserve">observed </w:t>
      </w:r>
      <w:r w:rsidR="00E640DC" w:rsidRPr="00685E57">
        <w:rPr>
          <w:color w:val="000000" w:themeColor="text1"/>
        </w:rPr>
        <w:t>discrepancy to underestimated landfill and gas emissions.</w:t>
      </w:r>
      <w:r w:rsidR="00E640DC">
        <w:rPr>
          <w:color w:val="000000" w:themeColor="text1"/>
        </w:rPr>
        <w:t xml:space="preserve"> </w:t>
      </w:r>
      <w:r w:rsidR="00BA1D2F" w:rsidRPr="00685E57">
        <w:rPr>
          <w:color w:val="000000" w:themeColor="text1"/>
        </w:rPr>
        <w:t xml:space="preserve">Our urban emissions are in general </w:t>
      </w:r>
      <w:r w:rsidR="00E640DC">
        <w:rPr>
          <w:color w:val="000000" w:themeColor="text1"/>
        </w:rPr>
        <w:t>smaller</w:t>
      </w:r>
      <w:r w:rsidR="00BA1D2F" w:rsidRPr="00685E57">
        <w:rPr>
          <w:color w:val="000000" w:themeColor="text1"/>
        </w:rPr>
        <w:t xml:space="preserve"> but consistent </w:t>
      </w:r>
      <w:r w:rsidR="0072385B">
        <w:rPr>
          <w:color w:val="000000" w:themeColor="text1"/>
        </w:rPr>
        <w:t xml:space="preserve">within error bounds </w:t>
      </w:r>
      <w:r w:rsidR="00BA1D2F" w:rsidRPr="00685E57">
        <w:rPr>
          <w:color w:val="000000" w:themeColor="text1"/>
        </w:rPr>
        <w:t xml:space="preserve">with previous top-down studies, a difference which we attribute to </w:t>
      </w:r>
      <w:r w:rsidR="00685E57">
        <w:rPr>
          <w:color w:val="000000" w:themeColor="text1"/>
        </w:rPr>
        <w:t>the</w:t>
      </w:r>
      <w:r w:rsidR="00BA1D2F" w:rsidRPr="00685E57">
        <w:rPr>
          <w:color w:val="000000" w:themeColor="text1"/>
        </w:rPr>
        <w:t xml:space="preserve"> smaller geographical </w:t>
      </w:r>
      <w:r w:rsidR="0094006E">
        <w:rPr>
          <w:color w:val="000000" w:themeColor="text1"/>
        </w:rPr>
        <w:t xml:space="preserve">extent </w:t>
      </w:r>
      <w:r w:rsidR="00685E57">
        <w:rPr>
          <w:color w:val="000000" w:themeColor="text1"/>
        </w:rPr>
        <w:t xml:space="preserve">we used for urban </w:t>
      </w:r>
      <w:r w:rsidR="0094006E">
        <w:rPr>
          <w:color w:val="000000" w:themeColor="text1"/>
        </w:rPr>
        <w:t>areas</w:t>
      </w:r>
      <w:r w:rsidR="00BA1D2F" w:rsidRPr="00685E57">
        <w:rPr>
          <w:color w:val="000000" w:themeColor="text1"/>
        </w:rPr>
        <w:t>.</w:t>
      </w:r>
    </w:p>
    <w:p w14:paraId="4ED187FD" w14:textId="575ADE7C" w:rsidR="00F271BD" w:rsidRDefault="00F271BD">
      <w:pPr>
        <w:rPr>
          <w:color w:val="000000" w:themeColor="text1"/>
        </w:rPr>
      </w:pPr>
    </w:p>
    <w:p w14:paraId="2BFA3DF1" w14:textId="77777777" w:rsidR="0041555E" w:rsidRDefault="0041555E" w:rsidP="0041555E">
      <w:pPr>
        <w:rPr>
          <w:b/>
          <w:bCs/>
        </w:rPr>
      </w:pPr>
      <w:r>
        <w:rPr>
          <w:b/>
          <w:bCs/>
        </w:rPr>
        <w:t>Acknowledgments</w:t>
      </w:r>
    </w:p>
    <w:p w14:paraId="143B12E1" w14:textId="1C0586B7" w:rsidR="00800B01" w:rsidRPr="00072B39" w:rsidRDefault="0041555E" w:rsidP="00800B01">
      <w:pPr>
        <w:rPr>
          <w:color w:val="000000" w:themeColor="text1"/>
        </w:rPr>
      </w:pPr>
      <w:r>
        <w:t xml:space="preserve">This work was supported by the NASA Carbon Monitoring System (CMS), ExxonMobil </w:t>
      </w:r>
      <w:r w:rsidR="00C930FD">
        <w:t xml:space="preserve">Technology </w:t>
      </w:r>
      <w:r>
        <w:t xml:space="preserve">and Engineering Company, and the Harvard Climate Change Solutions Fund. </w:t>
      </w:r>
      <w:ins w:id="114" w:author="Hannah Nesser" w:date="2023-04-15T12:43:00Z">
        <w:r w:rsidR="00A66BA3" w:rsidRPr="00F4170E">
          <w:rPr>
            <w:color w:val="000000" w:themeColor="text1"/>
          </w:rPr>
          <w:t>Part of this work was carried out at the Jet Propulsion Laboratory, California Institute of Technology, under a contract with the National Aeronautics and Space Administration (NASA)</w:t>
        </w:r>
        <w:commentRangeStart w:id="115"/>
        <w:r w:rsidR="00A66BA3">
          <w:rPr>
            <w:color w:val="000000" w:themeColor="text1"/>
          </w:rPr>
          <w:t>.</w:t>
        </w:r>
      </w:ins>
      <w:commentRangeEnd w:id="115"/>
      <w:ins w:id="116" w:author="Hannah Nesser" w:date="2023-04-15T12:44:00Z">
        <w:r w:rsidR="00A66BA3">
          <w:rPr>
            <w:rStyle w:val="CommentReference"/>
          </w:rPr>
          <w:commentReference w:id="115"/>
        </w:r>
      </w:ins>
      <w:ins w:id="117" w:author="Hannah Nesser" w:date="2023-04-15T12:43:00Z">
        <w:r w:rsidR="00A66BA3">
          <w:rPr>
            <w:color w:val="000000" w:themeColor="text1"/>
          </w:rPr>
          <w:t xml:space="preserve"> </w:t>
        </w:r>
      </w:ins>
      <w:del w:id="118" w:author="Hannah Nesser" w:date="2023-04-15T12:43:00Z">
        <w:r w:rsidR="00072B39" w:rsidRPr="00F4170E" w:rsidDel="00A66BA3">
          <w:rPr>
            <w:color w:val="000000" w:themeColor="text1"/>
          </w:rPr>
          <w:delText>Part of this work was carried out at the Jet Propulsion Laboratory, California Institute of Technology, under a contract with the National Aeronautics and Space Administration (NASA)</w:delText>
        </w:r>
        <w:r w:rsidR="00072B39" w:rsidDel="00A66BA3">
          <w:rPr>
            <w:color w:val="000000" w:themeColor="text1"/>
          </w:rPr>
          <w:delText xml:space="preserve">. </w:delText>
        </w:r>
      </w:del>
      <w:r w:rsidR="00072B39">
        <w:rPr>
          <w:color w:val="000000" w:themeColor="text1"/>
        </w:rPr>
        <w:t>W</w:t>
      </w:r>
      <w:r w:rsidR="00BB46B3">
        <w:t xml:space="preserve">e thank Bryan </w:t>
      </w:r>
      <w:proofErr w:type="spellStart"/>
      <w:r w:rsidR="00BB46B3">
        <w:t>Mignone</w:t>
      </w:r>
      <w:proofErr w:type="spellEnd"/>
      <w:r w:rsidR="00BB46B3">
        <w:t xml:space="preserve">, Felipe </w:t>
      </w:r>
      <w:r w:rsidR="00AB7F3C">
        <w:t>J. Cardoso-</w:t>
      </w:r>
      <w:proofErr w:type="spellStart"/>
      <w:r w:rsidR="00AB7F3C">
        <w:t>Saldaña</w:t>
      </w:r>
      <w:proofErr w:type="spellEnd"/>
      <w:r w:rsidR="00BB46B3">
        <w:t>, Robert Stowe</w:t>
      </w:r>
      <w:r w:rsidR="002C2925">
        <w:t xml:space="preserve">, Lauren </w:t>
      </w:r>
      <w:proofErr w:type="spellStart"/>
      <w:r w:rsidR="002C2925">
        <w:t>Aepli</w:t>
      </w:r>
      <w:proofErr w:type="spellEnd"/>
      <w:r w:rsidR="002C2925">
        <w:t>, and Melissa Weitz</w:t>
      </w:r>
      <w:r w:rsidR="00BB46B3">
        <w:t xml:space="preserve"> for helpful discussions.</w:t>
      </w:r>
    </w:p>
    <w:p w14:paraId="4218519B" w14:textId="39FF7C47" w:rsidR="00800B01" w:rsidRDefault="00800B01" w:rsidP="00800B01"/>
    <w:p w14:paraId="0282D8F9" w14:textId="398EEDA5" w:rsidR="00CA629B" w:rsidRDefault="00800B01" w:rsidP="00CA629B">
      <w:pPr>
        <w:tabs>
          <w:tab w:val="left" w:pos="2022"/>
        </w:tabs>
        <w:rPr>
          <w:b/>
          <w:bCs/>
        </w:rPr>
      </w:pPr>
      <w:r w:rsidRPr="00800B01">
        <w:rPr>
          <w:b/>
          <w:bCs/>
        </w:rPr>
        <w:t>References</w:t>
      </w:r>
    </w:p>
    <w:p w14:paraId="3B3FA151" w14:textId="73E678F3" w:rsidR="00CA629B" w:rsidRPr="00CA629B" w:rsidRDefault="0007366E" w:rsidP="00CA629B">
      <w:pPr>
        <w:tabs>
          <w:tab w:val="left" w:pos="2022"/>
        </w:tabs>
      </w:pPr>
      <w:r>
        <w:t xml:space="preserve"> </w:t>
      </w:r>
    </w:p>
    <w:sectPr w:rsidR="00CA629B" w:rsidRPr="00CA629B"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loom, Anthony (US 329F)" w:date="2023-04-14T09:24:00Z" w:initials="BA(3">
    <w:p w14:paraId="708C69D3" w14:textId="77777777" w:rsidR="005F4F46" w:rsidRDefault="005F4F46" w:rsidP="005F4F46">
      <w:pPr>
        <w:pStyle w:val="CommentText"/>
      </w:pPr>
      <w:r>
        <w:rPr>
          <w:rStyle w:val="CommentReference"/>
        </w:rPr>
        <w:annotationRef/>
      </w:r>
      <w:r>
        <w:t xml:space="preserve">Some repetition with last paragraph statement on using TROPOMI for flux estimation and attribution. </w:t>
      </w:r>
    </w:p>
  </w:comment>
  <w:comment w:id="2" w:author="Hannah Nesser" w:date="2023-04-15T11:54:00Z" w:initials="HN">
    <w:p w14:paraId="25C8BC4C" w14:textId="77777777" w:rsidR="005F4F46" w:rsidRDefault="005F4F46" w:rsidP="00E051B8">
      <w:r>
        <w:rPr>
          <w:rStyle w:val="CommentReference"/>
        </w:rPr>
        <w:annotationRef/>
      </w:r>
      <w:r>
        <w:rPr>
          <w:color w:val="000000"/>
          <w:sz w:val="20"/>
          <w:szCs w:val="20"/>
        </w:rPr>
        <w:t>Thanks for noticing this! I think for the structure it provides, we’re okay with the repetition, but I’ll try to edit some of it away.</w:t>
      </w:r>
    </w:p>
  </w:comment>
  <w:comment w:id="5" w:author="Bloom, Anthony (US 329F)" w:date="2023-04-14T09:19:00Z" w:initials="BA(3">
    <w:p w14:paraId="77AFEAA2" w14:textId="0D5964F2" w:rsidR="005F4F46" w:rsidRDefault="005F4F46" w:rsidP="005F4F46">
      <w:pPr>
        <w:pStyle w:val="CommentText"/>
      </w:pPr>
      <w:r>
        <w:rPr>
          <w:rStyle w:val="CommentReference"/>
        </w:rPr>
        <w:annotationRef/>
      </w:r>
      <w:r>
        <w:t>Maybe slightly elaborate on what kind of errors? E.g. Flux error characteristics (or flux uncertainty), and maybe error covariance?</w:t>
      </w:r>
    </w:p>
  </w:comment>
  <w:comment w:id="6" w:author="Hannah Nesser" w:date="2023-04-15T11:48:00Z" w:initials="HN">
    <w:p w14:paraId="0B9E35B7" w14:textId="77777777" w:rsidR="005F4F46" w:rsidRDefault="005F4F46" w:rsidP="00732741">
      <w:r>
        <w:rPr>
          <w:rStyle w:val="CommentReference"/>
        </w:rPr>
        <w:annotationRef/>
      </w:r>
      <w:r>
        <w:rPr>
          <w:color w:val="000000"/>
          <w:sz w:val="20"/>
          <w:szCs w:val="20"/>
        </w:rPr>
        <w:t>I changed errors to error covariances, and will try to be clearer once we dive into methods!</w:t>
      </w:r>
    </w:p>
  </w:comment>
  <w:comment w:id="11" w:author="Bloom, Anthony (US 329F)" w:date="2023-04-14T09:21:00Z" w:initials="BA(3">
    <w:p w14:paraId="3C2C1F30" w14:textId="77777777" w:rsidR="005F4F46" w:rsidRDefault="005F4F46" w:rsidP="005F4F46">
      <w:pPr>
        <w:pStyle w:val="CommentText"/>
      </w:pPr>
      <w:r>
        <w:rPr>
          <w:rStyle w:val="CommentReference"/>
        </w:rPr>
        <w:annotationRef/>
      </w:r>
      <w:r>
        <w:t>Maybe state in brackets  what “element” means? e.g. “(for example, emissions from a given location at a given time)” or something like that?</w:t>
      </w:r>
    </w:p>
  </w:comment>
  <w:comment w:id="12" w:author="Hannah Nesser" w:date="2023-04-15T11:53:00Z" w:initials="HN">
    <w:p w14:paraId="29BCA355" w14:textId="77777777" w:rsidR="005F4F46" w:rsidRDefault="005F4F46" w:rsidP="00D03098">
      <w:r>
        <w:rPr>
          <w:rStyle w:val="CommentReference"/>
        </w:rPr>
        <w:annotationRef/>
      </w:r>
      <w:r>
        <w:rPr>
          <w:color w:val="000000"/>
          <w:sz w:val="20"/>
          <w:szCs w:val="20"/>
        </w:rPr>
        <w:t>This is intentionally broad because it can be so many things—a grid cell at a point in time, or a pattern of emissions, or a set of aggregated grid cells, or a Gaussian. I added “optimized” to try to be a bit clearer!</w:t>
      </w:r>
    </w:p>
  </w:comment>
  <w:comment w:id="18" w:author="Bloom, Anthony (US 329F)" w:date="2023-04-14T09:23:00Z" w:initials="BA(3">
    <w:p w14:paraId="0A5A7423" w14:textId="77777777" w:rsidR="005F4F46" w:rsidRDefault="005F4F46" w:rsidP="005F4F46">
      <w:pPr>
        <w:pStyle w:val="CommentText"/>
      </w:pPr>
      <w:r>
        <w:rPr>
          <w:rStyle w:val="CommentReference"/>
        </w:rPr>
        <w:annotationRef/>
      </w:r>
      <w:r>
        <w:rPr>
          <w:rStyle w:val="CommentReference"/>
        </w:rPr>
        <w:t xml:space="preserve">Not at all urgent or necessary, but maybe these paragraphs </w:t>
      </w:r>
    </w:p>
  </w:comment>
  <w:comment w:id="19" w:author="Hannah Nesser" w:date="2023-04-15T11:54:00Z" w:initials="HN">
    <w:p w14:paraId="02F71A4E" w14:textId="77777777" w:rsidR="005F4F46" w:rsidRDefault="005F4F46" w:rsidP="00753E07">
      <w:r>
        <w:rPr>
          <w:rStyle w:val="CommentReference"/>
        </w:rPr>
        <w:annotationRef/>
      </w:r>
      <w:r>
        <w:rPr>
          <w:color w:val="000000"/>
          <w:sz w:val="20"/>
          <w:szCs w:val="20"/>
        </w:rPr>
        <w:t>Not sure what you meant to say here?</w:t>
      </w:r>
    </w:p>
  </w:comment>
  <w:comment w:id="22" w:author="Bloom, Anthony (US 329F)" w:date="2023-04-14T09:29:00Z" w:initials="BA(3">
    <w:p w14:paraId="54BA5111" w14:textId="77777777" w:rsidR="00736C49" w:rsidRDefault="00736C49" w:rsidP="00736C49">
      <w:pPr>
        <w:pStyle w:val="CommentText"/>
      </w:pPr>
      <w:r>
        <w:rPr>
          <w:rStyle w:val="CommentReference"/>
        </w:rPr>
        <w:annotationRef/>
      </w:r>
      <w:r>
        <w:t>Maybe put lat and lon values in Figure 1 x and y axes, or maybe just state lat-lon range in figure caption</w:t>
      </w:r>
    </w:p>
  </w:comment>
  <w:comment w:id="23" w:author="Hannah Nesser" w:date="2023-04-15T11:57:00Z" w:initials="HN">
    <w:p w14:paraId="696AE63B" w14:textId="77777777" w:rsidR="00736C49" w:rsidRDefault="00736C49" w:rsidP="008F03C0">
      <w:r>
        <w:rPr>
          <w:rStyle w:val="CommentReference"/>
        </w:rPr>
        <w:annotationRef/>
      </w:r>
      <w:r>
        <w:rPr>
          <w:color w:val="000000"/>
          <w:sz w:val="20"/>
          <w:szCs w:val="20"/>
        </w:rPr>
        <w:t>Figure 1 doesn’t quite have the room for it since there are so many panels. I’d be happy to put it in the figure caption, but Daniel specifically requested this.</w:t>
      </w:r>
    </w:p>
  </w:comment>
  <w:comment w:id="26" w:author="Bloom, Anthony (US 329F)" w:date="2023-04-14T09:29:00Z" w:initials="BA(3">
    <w:p w14:paraId="0B46CCA2" w14:textId="77777777" w:rsidR="00736C49" w:rsidRDefault="00736C49" w:rsidP="00736C49">
      <w:pPr>
        <w:pStyle w:val="CommentText"/>
      </w:pPr>
      <w:r>
        <w:t xml:space="preserve">“State vector” not necessarily clear to non-expert. </w:t>
      </w:r>
      <w:r>
        <w:rPr>
          <w:rStyle w:val="CommentReference"/>
        </w:rPr>
        <w:annotationRef/>
      </w:r>
      <w:r>
        <w:t>Specify that state vector represents optimizable emission elements? I gave that a go.</w:t>
      </w:r>
    </w:p>
  </w:comment>
  <w:comment w:id="27" w:author="Hannah Nesser" w:date="2023-04-15T11:59:00Z" w:initials="HN">
    <w:p w14:paraId="7C2C8E2C" w14:textId="77777777" w:rsidR="00736C49" w:rsidRDefault="00736C49" w:rsidP="0063699D">
      <w:r>
        <w:rPr>
          <w:rStyle w:val="CommentReference"/>
        </w:rPr>
        <w:annotationRef/>
      </w:r>
      <w:r>
        <w:rPr>
          <w:color w:val="000000"/>
          <w:sz w:val="20"/>
          <w:szCs w:val="20"/>
        </w:rPr>
        <w:t>Good point! I just deleted “state” here and keep it in the methods below, where it’s clearer.</w:t>
      </w:r>
    </w:p>
  </w:comment>
  <w:comment w:id="28" w:author="Bloom, Anthony (US 329F)" w:date="2023-04-14T09:33:00Z" w:initials="BA(3">
    <w:p w14:paraId="391C8CA0" w14:textId="77777777" w:rsidR="00736C49" w:rsidRDefault="00736C49" w:rsidP="00736C49">
      <w:pPr>
        <w:pStyle w:val="CommentText"/>
      </w:pPr>
      <w:r>
        <w:t>If the soil sink is a surface flux, isn’t it implicit in the emission estimate, therefore optimized? Or is the soil sink prescribed (and hence excluded from state vector by construction)? If the latter, maybe suggested edit works OK?</w:t>
      </w:r>
    </w:p>
  </w:comment>
  <w:comment w:id="29" w:author="Hannah Nesser" w:date="2023-04-15T12:00:00Z" w:initials="HN">
    <w:p w14:paraId="280F613E" w14:textId="77777777" w:rsidR="00387ACC" w:rsidRDefault="00736C49" w:rsidP="005F14BB">
      <w:r>
        <w:rPr>
          <w:rStyle w:val="CommentReference"/>
        </w:rPr>
        <w:annotationRef/>
      </w:r>
      <w:r w:rsidR="00387ACC">
        <w:rPr>
          <w:sz w:val="20"/>
          <w:szCs w:val="20"/>
        </w:rPr>
        <w:t>The latter! I provided more detail in the prior section. But, not optimizing the sinks should imply that we prescribe them—like you say, it’s implicit in the flux optimization.</w:t>
      </w:r>
    </w:p>
  </w:comment>
  <w:comment w:id="32" w:author="Bloom, Anthony (US 329F)" w:date="2023-04-14T09:36:00Z" w:initials="BA(3">
    <w:p w14:paraId="035C9C63" w14:textId="4AE28356" w:rsidR="0007366E" w:rsidRDefault="0007366E" w:rsidP="0007366E">
      <w:pPr>
        <w:pStyle w:val="CommentText"/>
      </w:pPr>
      <w:r>
        <w:rPr>
          <w:rStyle w:val="CommentReference"/>
        </w:rPr>
        <w:annotationRef/>
      </w:r>
      <w:r>
        <w:t>Does it also correct for GEOS-Chem error? The previous sentence implies that SO is purely observation error.</w:t>
      </w:r>
    </w:p>
  </w:comment>
  <w:comment w:id="33" w:author="Hannah Nesser" w:date="2023-04-15T12:07:00Z" w:initials="HN">
    <w:p w14:paraId="3F9D6F85" w14:textId="77777777" w:rsidR="0007366E" w:rsidRDefault="0007366E" w:rsidP="002F421F">
      <w:r>
        <w:rPr>
          <w:rStyle w:val="CommentReference"/>
        </w:rPr>
        <w:annotationRef/>
      </w:r>
      <w:r>
        <w:rPr>
          <w:color w:val="000000"/>
          <w:sz w:val="20"/>
          <w:szCs w:val="20"/>
        </w:rPr>
        <w:t>Yep! I added some words in the introduction to clarify that “observing system” (separate from the observations) refers to the “satellite-model observing system.” Hopefully this helps!</w:t>
      </w:r>
    </w:p>
  </w:comment>
  <w:comment w:id="34" w:author="Bloom, Anthony (US 329F)" w:date="2023-04-14T09:44:00Z" w:initials="BA(3">
    <w:p w14:paraId="2F173106" w14:textId="77777777" w:rsidR="0007366E" w:rsidRDefault="0007366E" w:rsidP="0007366E">
      <w:pPr>
        <w:pStyle w:val="CommentText"/>
      </w:pPr>
      <w:r>
        <w:t xml:space="preserve">More of an FYI in case relevant later on, as </w:t>
      </w:r>
      <w:r>
        <w:rPr>
          <w:rStyle w:val="CommentReference"/>
        </w:rPr>
        <w:annotationRef/>
      </w:r>
      <w:r>
        <w:t>I don’t think we need to elaborate on this unless we’re prompted to do so, but WetCHARTs includes wetlands and freshwater bodies.</w:t>
      </w:r>
    </w:p>
  </w:comment>
  <w:comment w:id="35" w:author="Hannah Nesser" w:date="2023-04-15T12:09:00Z" w:initials="HN">
    <w:p w14:paraId="0D42B60D" w14:textId="77777777" w:rsidR="0007366E" w:rsidRDefault="0007366E" w:rsidP="00A2013C">
      <w:r>
        <w:rPr>
          <w:rStyle w:val="CommentReference"/>
        </w:rPr>
        <w:annotationRef/>
      </w:r>
      <w:r>
        <w:rPr>
          <w:color w:val="000000"/>
          <w:sz w:val="20"/>
          <w:szCs w:val="20"/>
        </w:rPr>
        <w:t>Great! Good to know.</w:t>
      </w:r>
    </w:p>
  </w:comment>
  <w:comment w:id="48" w:author="Bloom, Anthony (US 329F)" w:date="2023-04-14T09:46:00Z" w:initials="BA(3">
    <w:p w14:paraId="1CD681D8" w14:textId="77777777" w:rsidR="00387ACC" w:rsidRDefault="00387ACC" w:rsidP="00387ACC">
      <w:pPr>
        <w:pStyle w:val="CommentText"/>
      </w:pPr>
      <w:r>
        <w:rPr>
          <w:rStyle w:val="CommentReference"/>
        </w:rPr>
        <w:annotationRef/>
      </w:r>
      <w:r>
        <w:t xml:space="preserve">Ah OK! Maybe disregard previous comment on So. My only comment here is that the term “observing system error covariance matrix” somehow implies errors are observations (unless defined otherwise)… but maybe that’s OK, since you elaborate here… </w:t>
      </w:r>
    </w:p>
  </w:comment>
  <w:comment w:id="49" w:author="Hannah Nesser" w:date="2023-04-15T12:18:00Z" w:initials="HN">
    <w:p w14:paraId="1751EA18" w14:textId="77777777" w:rsidR="00387ACC" w:rsidRDefault="00387ACC" w:rsidP="0020060B">
      <w:r>
        <w:rPr>
          <w:rStyle w:val="CommentReference"/>
        </w:rPr>
        <w:annotationRef/>
      </w:r>
      <w:r>
        <w:rPr>
          <w:color w:val="000000"/>
          <w:sz w:val="20"/>
          <w:szCs w:val="20"/>
        </w:rPr>
        <w:t>Addressed above!</w:t>
      </w:r>
    </w:p>
  </w:comment>
  <w:comment w:id="50" w:author="Bloom, Anthony (US 329F)" w:date="2023-04-14T09:49:00Z" w:initials="BA(3">
    <w:p w14:paraId="3BFBC97C" w14:textId="77777777" w:rsidR="00387ACC" w:rsidRDefault="00387ACC" w:rsidP="00387ACC">
      <w:pPr>
        <w:pStyle w:val="CommentText"/>
      </w:pPr>
      <w:r>
        <w:rPr>
          <w:rStyle w:val="CommentReference"/>
        </w:rPr>
        <w:annotationRef/>
      </w:r>
      <w:r>
        <w:t>Nicely put!</w:t>
      </w:r>
    </w:p>
  </w:comment>
  <w:comment w:id="51" w:author="Hannah Nesser" w:date="2023-04-15T12:18:00Z" w:initials="HN">
    <w:p w14:paraId="02F21FA4" w14:textId="77777777" w:rsidR="00387ACC" w:rsidRDefault="00387ACC" w:rsidP="00220608">
      <w:r>
        <w:rPr>
          <w:rStyle w:val="CommentReference"/>
        </w:rPr>
        <w:annotationRef/>
      </w:r>
      <w:r>
        <w:rPr>
          <w:color w:val="000000"/>
          <w:sz w:val="20"/>
          <w:szCs w:val="20"/>
        </w:rPr>
        <w:t>Thanks!</w:t>
      </w:r>
    </w:p>
  </w:comment>
  <w:comment w:id="53" w:author="Bloom, Anthony (US 329F)" w:date="2023-04-14T09:52:00Z" w:initials="BA(3">
    <w:p w14:paraId="11358F67" w14:textId="77777777" w:rsidR="00387ACC" w:rsidRDefault="00387ACC" w:rsidP="00387ACC">
      <w:pPr>
        <w:pStyle w:val="CommentText"/>
      </w:pPr>
      <w:r>
        <w:rPr>
          <w:rStyle w:val="CommentReference"/>
        </w:rPr>
        <w:annotationRef/>
      </w:r>
      <w:r>
        <w:t>Unclear what purpose K0 serves at this point in the text: maybe I missed something in math earlier on, but so far it’s unclear why do you need to construct a K0 before deriving the reduced-rank K. While presumably that will be spelled out later, maybe say what we need K0 for at this point?</w:t>
      </w:r>
    </w:p>
  </w:comment>
  <w:comment w:id="54" w:author="Hannah Nesser" w:date="2023-04-15T12:19:00Z" w:initials="HN">
    <w:p w14:paraId="01C7D234" w14:textId="77777777" w:rsidR="00387ACC" w:rsidRDefault="00387ACC" w:rsidP="00A96C1B">
      <w:r>
        <w:rPr>
          <w:rStyle w:val="CommentReference"/>
        </w:rPr>
        <w:annotationRef/>
      </w:r>
      <w:r>
        <w:rPr>
          <w:sz w:val="20"/>
          <w:szCs w:val="20"/>
        </w:rPr>
        <w:t xml:space="preserve">I tried to mirror the language used in the previous sentence here to make it clearer that this is the initial estimate that is updated. </w:t>
      </w:r>
    </w:p>
  </w:comment>
  <w:comment w:id="59" w:author="Bloom, Anthony (US 329F)" w:date="2023-04-14T09:50:00Z" w:initials="BA(3">
    <w:p w14:paraId="1F24A296" w14:textId="77777777" w:rsidR="00387ACC" w:rsidRDefault="00387ACC" w:rsidP="00387ACC">
      <w:pPr>
        <w:pStyle w:val="CommentText"/>
      </w:pPr>
      <w:r>
        <w:rPr>
          <w:rStyle w:val="CommentReference"/>
        </w:rPr>
        <w:annotationRef/>
      </w:r>
      <w:r>
        <w:t>Have you defined what an “observation grid cell” is? Presumably “i” (in theory) can just represent the ith observation?</w:t>
      </w:r>
    </w:p>
  </w:comment>
  <w:comment w:id="60" w:author="Hannah Nesser" w:date="2023-04-15T12:24:00Z" w:initials="HN">
    <w:p w14:paraId="589309BA" w14:textId="77777777" w:rsidR="00387ACC" w:rsidRDefault="00387ACC" w:rsidP="000A1BBE">
      <w:r>
        <w:rPr>
          <w:rStyle w:val="CommentReference"/>
        </w:rPr>
        <w:annotationRef/>
      </w:r>
      <w:r>
        <w:rPr>
          <w:color w:val="000000"/>
          <w:sz w:val="20"/>
          <w:szCs w:val="20"/>
        </w:rPr>
        <w:t>It’s unfortunately not the ith observation—it’s any observation over the ith grid cell. I deleted “observation” because I think it’s clearer. Thanks for pointing this out!</w:t>
      </w:r>
    </w:p>
  </w:comment>
  <w:comment w:id="64" w:author="Bloom, Anthony (US 329F)" w:date="2023-04-14T09:56:00Z" w:initials="BA(3">
    <w:p w14:paraId="7F626DAC" w14:textId="77777777" w:rsidR="0042404F" w:rsidRDefault="0042404F" w:rsidP="0042404F">
      <w:pPr>
        <w:pStyle w:val="CommentText"/>
      </w:pPr>
      <w:r>
        <w:rPr>
          <w:rStyle w:val="CommentReference"/>
        </w:rPr>
        <w:annotationRef/>
      </w:r>
      <w:r>
        <w:t>Maybe bring some of this description when first introducing K0 (so reader understands why we’re putting together a K0)?</w:t>
      </w:r>
    </w:p>
  </w:comment>
  <w:comment w:id="65" w:author="Hannah Nesser" w:date="2023-04-15T12:24:00Z" w:initials="HN">
    <w:p w14:paraId="1890A95E" w14:textId="77777777" w:rsidR="0042404F" w:rsidRDefault="0042404F" w:rsidP="00E665A2">
      <w:r>
        <w:rPr>
          <w:rStyle w:val="CommentReference"/>
        </w:rPr>
        <w:annotationRef/>
      </w:r>
      <w:r>
        <w:rPr>
          <w:color w:val="000000"/>
          <w:sz w:val="20"/>
          <w:szCs w:val="20"/>
        </w:rPr>
        <w:t>Hopefully my edits above help!</w:t>
      </w:r>
    </w:p>
  </w:comment>
  <w:comment w:id="68" w:author="Bloom, Anthony (US 329F)" w:date="2023-04-14T09:57:00Z" w:initials="BA(3">
    <w:p w14:paraId="6752497A" w14:textId="77777777" w:rsidR="0042404F" w:rsidRDefault="0042404F" w:rsidP="0042404F">
      <w:pPr>
        <w:pStyle w:val="CommentText"/>
      </w:pPr>
      <w:r>
        <w:rPr>
          <w:rStyle w:val="CommentReference"/>
        </w:rPr>
        <w:annotationRef/>
      </w:r>
      <w:r>
        <w:t>Maybe explain/remind what “inversion parameters” are?</w:t>
      </w:r>
    </w:p>
  </w:comment>
  <w:comment w:id="69" w:author="Hannah Nesser" w:date="2023-04-15T12:25:00Z" w:initials="HN">
    <w:p w14:paraId="3412B456" w14:textId="77777777" w:rsidR="00CC0A1A" w:rsidRDefault="00CC0A1A" w:rsidP="004F4DCE">
      <w:r>
        <w:rPr>
          <w:rStyle w:val="CommentReference"/>
        </w:rPr>
        <w:annotationRef/>
      </w:r>
      <w:r>
        <w:rPr>
          <w:color w:val="000000"/>
          <w:sz w:val="20"/>
          <w:szCs w:val="20"/>
        </w:rPr>
        <w:t>Done!</w:t>
      </w:r>
    </w:p>
  </w:comment>
  <w:comment w:id="92" w:author="Bloom, Anthony (US 329F)" w:date="2023-04-14T10:00:00Z" w:initials="BA(3">
    <w:p w14:paraId="1FE7F9F9" w14:textId="77777777" w:rsidR="00CC0A1A" w:rsidRDefault="00CC0A1A" w:rsidP="00CC0A1A">
      <w:pPr>
        <w:pStyle w:val="CommentText"/>
      </w:pPr>
      <w:r>
        <w:rPr>
          <w:rStyle w:val="CommentReference"/>
        </w:rPr>
        <w:annotationRef/>
      </w:r>
      <w:r>
        <w:t>Define equation terms in this sentence, otherwise hard read and symbols not defined</w:t>
      </w:r>
    </w:p>
  </w:comment>
  <w:comment w:id="93" w:author="Hannah Nesser" w:date="2023-04-15T12:26:00Z" w:initials="HN">
    <w:p w14:paraId="6EA6EC0A" w14:textId="77777777" w:rsidR="00CC0A1A" w:rsidRDefault="00CC0A1A" w:rsidP="001460C9">
      <w:r>
        <w:rPr>
          <w:rStyle w:val="CommentReference"/>
        </w:rPr>
        <w:annotationRef/>
      </w:r>
      <w:r>
        <w:rPr>
          <w:color w:val="000000"/>
          <w:sz w:val="20"/>
          <w:szCs w:val="20"/>
        </w:rPr>
        <w:t>Good catch!</w:t>
      </w:r>
    </w:p>
  </w:comment>
  <w:comment w:id="97" w:author="Bloom, Anthony (US 329F)" w:date="2023-04-14T10:01:00Z" w:initials="BA(3">
    <w:p w14:paraId="7776A8C0" w14:textId="77777777" w:rsidR="00483383" w:rsidRDefault="00483383" w:rsidP="00483383">
      <w:pPr>
        <w:pStyle w:val="CommentText"/>
      </w:pPr>
      <w:r>
        <w:t xml:space="preserve">Since there’s low (but not zero) error correlation, </w:t>
      </w:r>
      <w:r>
        <w:rPr>
          <w:rStyle w:val="CommentReference"/>
        </w:rPr>
        <w:annotationRef/>
      </w:r>
      <w:r>
        <w:t>maybe nudge word to say "separate sectoral emissions with relative confidence”? or “accurately separate”? Or something  like that?</w:t>
      </w:r>
    </w:p>
  </w:comment>
  <w:comment w:id="98" w:author="Hannah Nesser" w:date="2023-04-15T12:40:00Z" w:initials="HN">
    <w:p w14:paraId="267D7B40" w14:textId="77777777" w:rsidR="00A66BA3" w:rsidRDefault="00A66BA3" w:rsidP="00A1606C">
      <w:r>
        <w:rPr>
          <w:rStyle w:val="CommentReference"/>
        </w:rPr>
        <w:annotationRef/>
      </w:r>
      <w:r>
        <w:rPr>
          <w:color w:val="000000"/>
          <w:sz w:val="20"/>
          <w:szCs w:val="20"/>
        </w:rPr>
        <w:t>I added “accurately”</w:t>
      </w:r>
    </w:p>
  </w:comment>
  <w:comment w:id="107" w:author="Bloom, Anthony (US 329F)" w:date="2023-04-14T10:05:00Z" w:initials="BA(3">
    <w:p w14:paraId="4151288A" w14:textId="511751C7" w:rsidR="00483383" w:rsidRDefault="00483383" w:rsidP="00483383">
      <w:pPr>
        <w:pStyle w:val="CommentText"/>
      </w:pPr>
      <w:r>
        <w:rPr>
          <w:rStyle w:val="CommentReference"/>
        </w:rPr>
        <w:annotationRef/>
      </w:r>
      <w:r>
        <w:t>Does “constrains” imply “reduces uncertainty”? Also, is “half” a statement relating to wetland area, or emissions?</w:t>
      </w:r>
    </w:p>
  </w:comment>
  <w:comment w:id="108" w:author="Hannah Nesser" w:date="2023-04-15T12:41:00Z" w:initials="HN">
    <w:p w14:paraId="3BBA0799" w14:textId="77777777" w:rsidR="00A66BA3" w:rsidRDefault="00A66BA3" w:rsidP="001A2F1C">
      <w:r>
        <w:rPr>
          <w:rStyle w:val="CommentReference"/>
        </w:rPr>
        <w:annotationRef/>
      </w:r>
      <w:r>
        <w:rPr>
          <w:sz w:val="20"/>
          <w:szCs w:val="20"/>
        </w:rPr>
        <w:t>So the point here is that we find an averaging kernel value &gt; 0.05 in grid cells that explain about 1/2 of wetland emissions. I tried to clarify this here (though we defined the idea of the “optimized grid cells” in the methods, so I don’t go into detail here). Half applies to emissions, as written here and shown in Figure 4.</w:t>
      </w:r>
    </w:p>
  </w:comment>
  <w:comment w:id="110" w:author="Bloom, Anthony (US 329F)" w:date="2023-04-14T10:07:00Z" w:initials="BA(3">
    <w:p w14:paraId="2F27F831" w14:textId="77777777" w:rsidR="00A66BA3" w:rsidRDefault="00A66BA3" w:rsidP="00A66BA3">
      <w:pPr>
        <w:pStyle w:val="CommentText"/>
      </w:pPr>
      <w:r>
        <w:rPr>
          <w:rStyle w:val="CommentReference"/>
        </w:rPr>
        <w:annotationRef/>
      </w:r>
      <w:r>
        <w:t>Are wetlands included? Curious mostly. But may be worth clarifying emissions include anthropogenic and natural</w:t>
      </w:r>
    </w:p>
  </w:comment>
  <w:comment w:id="111" w:author="Hannah Nesser" w:date="2023-04-15T12:42:00Z" w:initials="HN">
    <w:p w14:paraId="29FAEAEF" w14:textId="77777777" w:rsidR="00A66BA3" w:rsidRDefault="00A66BA3" w:rsidP="00BC541F">
      <w:r>
        <w:rPr>
          <w:rStyle w:val="CommentReference"/>
        </w:rPr>
        <w:annotationRef/>
      </w:r>
      <w:r>
        <w:rPr>
          <w:sz w:val="20"/>
          <w:szCs w:val="20"/>
        </w:rPr>
        <w:t>Good catch! I added anthropogenic to the second paragraph. We previously mentioned that GHGI is anthropogenic (at least the portions we use) so hopefully this is okay!</w:t>
      </w:r>
    </w:p>
  </w:comment>
  <w:comment w:id="115" w:author="Hannah Nesser" w:date="2023-04-15T12:44:00Z" w:initials="HN">
    <w:p w14:paraId="7FCF1B57" w14:textId="77777777" w:rsidR="00A66BA3" w:rsidRDefault="00A66BA3" w:rsidP="009E489A">
      <w:r>
        <w:rPr>
          <w:rStyle w:val="CommentReference"/>
        </w:rPr>
        <w:annotationRef/>
      </w:r>
      <w:r>
        <w:rPr>
          <w:color w:val="000000"/>
          <w:sz w:val="20"/>
          <w:szCs w:val="20"/>
        </w:rP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8C69D3" w15:done="0"/>
  <w15:commentEx w15:paraId="25C8BC4C" w15:paraIdParent="708C69D3" w15:done="0"/>
  <w15:commentEx w15:paraId="77AFEAA2" w15:done="0"/>
  <w15:commentEx w15:paraId="0B9E35B7" w15:paraIdParent="77AFEAA2" w15:done="0"/>
  <w15:commentEx w15:paraId="3C2C1F30" w15:done="0"/>
  <w15:commentEx w15:paraId="29BCA355" w15:paraIdParent="3C2C1F30" w15:done="0"/>
  <w15:commentEx w15:paraId="0A5A7423" w15:done="0"/>
  <w15:commentEx w15:paraId="02F71A4E" w15:paraIdParent="0A5A7423" w15:done="0"/>
  <w15:commentEx w15:paraId="54BA5111" w15:done="0"/>
  <w15:commentEx w15:paraId="696AE63B" w15:paraIdParent="54BA5111" w15:done="0"/>
  <w15:commentEx w15:paraId="0B46CCA2" w15:done="0"/>
  <w15:commentEx w15:paraId="7C2C8E2C" w15:paraIdParent="0B46CCA2" w15:done="0"/>
  <w15:commentEx w15:paraId="391C8CA0" w15:done="0"/>
  <w15:commentEx w15:paraId="280F613E" w15:paraIdParent="391C8CA0" w15:done="0"/>
  <w15:commentEx w15:paraId="035C9C63" w15:done="0"/>
  <w15:commentEx w15:paraId="3F9D6F85" w15:paraIdParent="035C9C63" w15:done="0"/>
  <w15:commentEx w15:paraId="2F173106" w15:done="0"/>
  <w15:commentEx w15:paraId="0D42B60D" w15:paraIdParent="2F173106" w15:done="0"/>
  <w15:commentEx w15:paraId="1CD681D8" w15:done="0"/>
  <w15:commentEx w15:paraId="1751EA18" w15:paraIdParent="1CD681D8" w15:done="0"/>
  <w15:commentEx w15:paraId="3BFBC97C" w15:done="0"/>
  <w15:commentEx w15:paraId="02F21FA4" w15:paraIdParent="3BFBC97C" w15:done="0"/>
  <w15:commentEx w15:paraId="11358F67" w15:done="0"/>
  <w15:commentEx w15:paraId="01C7D234" w15:paraIdParent="11358F67" w15:done="0"/>
  <w15:commentEx w15:paraId="1F24A296" w15:done="0"/>
  <w15:commentEx w15:paraId="589309BA" w15:paraIdParent="1F24A296" w15:done="0"/>
  <w15:commentEx w15:paraId="7F626DAC" w15:done="0"/>
  <w15:commentEx w15:paraId="1890A95E" w15:paraIdParent="7F626DAC" w15:done="0"/>
  <w15:commentEx w15:paraId="6752497A" w15:done="0"/>
  <w15:commentEx w15:paraId="3412B456" w15:paraIdParent="6752497A" w15:done="0"/>
  <w15:commentEx w15:paraId="1FE7F9F9" w15:done="0"/>
  <w15:commentEx w15:paraId="6EA6EC0A" w15:paraIdParent="1FE7F9F9" w15:done="0"/>
  <w15:commentEx w15:paraId="7776A8C0" w15:done="0"/>
  <w15:commentEx w15:paraId="267D7B40" w15:paraIdParent="7776A8C0" w15:done="0"/>
  <w15:commentEx w15:paraId="4151288A" w15:done="0"/>
  <w15:commentEx w15:paraId="3BBA0799" w15:paraIdParent="4151288A" w15:done="0"/>
  <w15:commentEx w15:paraId="2F27F831" w15:done="0"/>
  <w15:commentEx w15:paraId="29FAEAEF" w15:paraIdParent="2F27F831" w15:done="0"/>
  <w15:commentEx w15:paraId="7FCF1B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39A6B" w16cex:dateUtc="2023-04-14T16:24:00Z"/>
  <w16cex:commentExtensible w16cex:durableId="27E50F12" w16cex:dateUtc="2023-04-15T15:54:00Z"/>
  <w16cex:commentExtensible w16cex:durableId="27E39927" w16cex:dateUtc="2023-04-14T16:19:00Z"/>
  <w16cex:commentExtensible w16cex:durableId="27E50D7E" w16cex:dateUtc="2023-04-15T15:48:00Z"/>
  <w16cex:commentExtensible w16cex:durableId="27E39986" w16cex:dateUtc="2023-04-14T16:21:00Z"/>
  <w16cex:commentExtensible w16cex:durableId="27E50EB1" w16cex:dateUtc="2023-04-15T15:53:00Z"/>
  <w16cex:commentExtensible w16cex:durableId="27E39A19" w16cex:dateUtc="2023-04-14T16:23:00Z"/>
  <w16cex:commentExtensible w16cex:durableId="27E50EDC" w16cex:dateUtc="2023-04-15T15:54:00Z"/>
  <w16cex:commentExtensible w16cex:durableId="27E39B62" w16cex:dateUtc="2023-04-14T16:29:00Z"/>
  <w16cex:commentExtensible w16cex:durableId="27E50FB1" w16cex:dateUtc="2023-04-15T15:57:00Z"/>
  <w16cex:commentExtensible w16cex:durableId="27E39B8C" w16cex:dateUtc="2023-04-14T16:29:00Z"/>
  <w16cex:commentExtensible w16cex:durableId="27E5100D" w16cex:dateUtc="2023-04-15T15:59:00Z"/>
  <w16cex:commentExtensible w16cex:durableId="27E39C4D" w16cex:dateUtc="2023-04-14T16:33:00Z"/>
  <w16cex:commentExtensible w16cex:durableId="27E51041" w16cex:dateUtc="2023-04-15T16:00:00Z"/>
  <w16cex:commentExtensible w16cex:durableId="27E39D04" w16cex:dateUtc="2023-04-14T16:36:00Z"/>
  <w16cex:commentExtensible w16cex:durableId="27E5121C" w16cex:dateUtc="2023-04-15T16:07:00Z"/>
  <w16cex:commentExtensible w16cex:durableId="27E39F0F" w16cex:dateUtc="2023-04-14T16:44:00Z"/>
  <w16cex:commentExtensible w16cex:durableId="27E51261" w16cex:dateUtc="2023-04-15T16:09:00Z"/>
  <w16cex:commentExtensible w16cex:durableId="27E39F64" w16cex:dateUtc="2023-04-14T16:46:00Z"/>
  <w16cex:commentExtensible w16cex:durableId="27E51498" w16cex:dateUtc="2023-04-15T16:18:00Z"/>
  <w16cex:commentExtensible w16cex:durableId="27E3A02A" w16cex:dateUtc="2023-04-14T16:49:00Z"/>
  <w16cex:commentExtensible w16cex:durableId="27E514A8" w16cex:dateUtc="2023-04-15T16:18:00Z"/>
  <w16cex:commentExtensible w16cex:durableId="27E3A0D2" w16cex:dateUtc="2023-04-14T16:52:00Z"/>
  <w16cex:commentExtensible w16cex:durableId="27E514E1" w16cex:dateUtc="2023-04-15T16:19:00Z"/>
  <w16cex:commentExtensible w16cex:durableId="27E3A04A" w16cex:dateUtc="2023-04-14T16:50:00Z"/>
  <w16cex:commentExtensible w16cex:durableId="27E515E0" w16cex:dateUtc="2023-04-15T16:24:00Z"/>
  <w16cex:commentExtensible w16cex:durableId="27E3A1BE" w16cex:dateUtc="2023-04-14T16:56:00Z"/>
  <w16cex:commentExtensible w16cex:durableId="27E51617" w16cex:dateUtc="2023-04-15T16:24:00Z"/>
  <w16cex:commentExtensible w16cex:durableId="27E3A1FA" w16cex:dateUtc="2023-04-14T16:57:00Z"/>
  <w16cex:commentExtensible w16cex:durableId="27E51646" w16cex:dateUtc="2023-04-15T16:25:00Z"/>
  <w16cex:commentExtensible w16cex:durableId="27E3A2B5" w16cex:dateUtc="2023-04-14T17:00:00Z"/>
  <w16cex:commentExtensible w16cex:durableId="27E5166B" w16cex:dateUtc="2023-04-15T16:26:00Z"/>
  <w16cex:commentExtensible w16cex:durableId="27E3A30A" w16cex:dateUtc="2023-04-14T17:01:00Z"/>
  <w16cex:commentExtensible w16cex:durableId="27E519A7" w16cex:dateUtc="2023-04-15T16:40:00Z"/>
  <w16cex:commentExtensible w16cex:durableId="27E3A3D7" w16cex:dateUtc="2023-04-14T17:05:00Z"/>
  <w16cex:commentExtensible w16cex:durableId="27E51A0C" w16cex:dateUtc="2023-04-15T16:41:00Z"/>
  <w16cex:commentExtensible w16cex:durableId="27E3A454" w16cex:dateUtc="2023-04-14T17:07:00Z"/>
  <w16cex:commentExtensible w16cex:durableId="27E51A3F" w16cex:dateUtc="2023-04-15T16:42:00Z"/>
  <w16cex:commentExtensible w16cex:durableId="27E51A93" w16cex:dateUtc="2023-04-15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8C69D3" w16cid:durableId="27E39A6B"/>
  <w16cid:commentId w16cid:paraId="25C8BC4C" w16cid:durableId="27E50F12"/>
  <w16cid:commentId w16cid:paraId="77AFEAA2" w16cid:durableId="27E39927"/>
  <w16cid:commentId w16cid:paraId="0B9E35B7" w16cid:durableId="27E50D7E"/>
  <w16cid:commentId w16cid:paraId="3C2C1F30" w16cid:durableId="27E39986"/>
  <w16cid:commentId w16cid:paraId="29BCA355" w16cid:durableId="27E50EB1"/>
  <w16cid:commentId w16cid:paraId="0A5A7423" w16cid:durableId="27E39A19"/>
  <w16cid:commentId w16cid:paraId="02F71A4E" w16cid:durableId="27E50EDC"/>
  <w16cid:commentId w16cid:paraId="54BA5111" w16cid:durableId="27E39B62"/>
  <w16cid:commentId w16cid:paraId="696AE63B" w16cid:durableId="27E50FB1"/>
  <w16cid:commentId w16cid:paraId="0B46CCA2" w16cid:durableId="27E39B8C"/>
  <w16cid:commentId w16cid:paraId="7C2C8E2C" w16cid:durableId="27E5100D"/>
  <w16cid:commentId w16cid:paraId="391C8CA0" w16cid:durableId="27E39C4D"/>
  <w16cid:commentId w16cid:paraId="280F613E" w16cid:durableId="27E51041"/>
  <w16cid:commentId w16cid:paraId="035C9C63" w16cid:durableId="27E39D04"/>
  <w16cid:commentId w16cid:paraId="3F9D6F85" w16cid:durableId="27E5121C"/>
  <w16cid:commentId w16cid:paraId="2F173106" w16cid:durableId="27E39F0F"/>
  <w16cid:commentId w16cid:paraId="0D42B60D" w16cid:durableId="27E51261"/>
  <w16cid:commentId w16cid:paraId="1CD681D8" w16cid:durableId="27E39F64"/>
  <w16cid:commentId w16cid:paraId="1751EA18" w16cid:durableId="27E51498"/>
  <w16cid:commentId w16cid:paraId="3BFBC97C" w16cid:durableId="27E3A02A"/>
  <w16cid:commentId w16cid:paraId="02F21FA4" w16cid:durableId="27E514A8"/>
  <w16cid:commentId w16cid:paraId="11358F67" w16cid:durableId="27E3A0D2"/>
  <w16cid:commentId w16cid:paraId="01C7D234" w16cid:durableId="27E514E1"/>
  <w16cid:commentId w16cid:paraId="1F24A296" w16cid:durableId="27E3A04A"/>
  <w16cid:commentId w16cid:paraId="589309BA" w16cid:durableId="27E515E0"/>
  <w16cid:commentId w16cid:paraId="7F626DAC" w16cid:durableId="27E3A1BE"/>
  <w16cid:commentId w16cid:paraId="1890A95E" w16cid:durableId="27E51617"/>
  <w16cid:commentId w16cid:paraId="6752497A" w16cid:durableId="27E3A1FA"/>
  <w16cid:commentId w16cid:paraId="3412B456" w16cid:durableId="27E51646"/>
  <w16cid:commentId w16cid:paraId="1FE7F9F9" w16cid:durableId="27E3A2B5"/>
  <w16cid:commentId w16cid:paraId="6EA6EC0A" w16cid:durableId="27E5166B"/>
  <w16cid:commentId w16cid:paraId="7776A8C0" w16cid:durableId="27E3A30A"/>
  <w16cid:commentId w16cid:paraId="267D7B40" w16cid:durableId="27E519A7"/>
  <w16cid:commentId w16cid:paraId="4151288A" w16cid:durableId="27E3A3D7"/>
  <w16cid:commentId w16cid:paraId="3BBA0799" w16cid:durableId="27E51A0C"/>
  <w16cid:commentId w16cid:paraId="2F27F831" w16cid:durableId="27E3A454"/>
  <w16cid:commentId w16cid:paraId="29FAEAEF" w16cid:durableId="27E51A3F"/>
  <w16cid:commentId w16cid:paraId="7FCF1B57" w16cid:durableId="27E51A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F0C2AA" w14:textId="77777777" w:rsidR="00F24A70" w:rsidRDefault="00F24A70" w:rsidP="00112218">
      <w:r>
        <w:separator/>
      </w:r>
    </w:p>
  </w:endnote>
  <w:endnote w:type="continuationSeparator" w:id="0">
    <w:p w14:paraId="337F5C77" w14:textId="77777777" w:rsidR="00F24A70" w:rsidRDefault="00F24A70"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2DC91E" w14:textId="77777777" w:rsidR="00F24A70" w:rsidRDefault="00F24A70" w:rsidP="00112218">
      <w:r>
        <w:separator/>
      </w:r>
    </w:p>
  </w:footnote>
  <w:footnote w:type="continuationSeparator" w:id="0">
    <w:p w14:paraId="71700447" w14:textId="77777777" w:rsidR="00F24A70" w:rsidRDefault="00F24A70"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Nesser">
    <w15:presenceInfo w15:providerId="None" w15:userId="Hannah Nesser"/>
  </w15:person>
  <w15:person w15:author="Bloom, Anthony (US 329F)">
    <w15:presenceInfo w15:providerId="AD" w15:userId="S::alexis.a.bloom@jpl.nasa.gov::1e48f359-653b-4d8a-b85a-0300f0f68d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0829"/>
    <w:rsid w:val="00001AFB"/>
    <w:rsid w:val="00001BA0"/>
    <w:rsid w:val="00003595"/>
    <w:rsid w:val="00004903"/>
    <w:rsid w:val="00005976"/>
    <w:rsid w:val="000076C6"/>
    <w:rsid w:val="000104CE"/>
    <w:rsid w:val="000108AA"/>
    <w:rsid w:val="0001160D"/>
    <w:rsid w:val="00012881"/>
    <w:rsid w:val="00012A35"/>
    <w:rsid w:val="00012B5D"/>
    <w:rsid w:val="000133A5"/>
    <w:rsid w:val="0001370F"/>
    <w:rsid w:val="00014EC1"/>
    <w:rsid w:val="0001535D"/>
    <w:rsid w:val="00020EE6"/>
    <w:rsid w:val="0002114F"/>
    <w:rsid w:val="000218C6"/>
    <w:rsid w:val="00024B17"/>
    <w:rsid w:val="00025A13"/>
    <w:rsid w:val="00030985"/>
    <w:rsid w:val="000319D9"/>
    <w:rsid w:val="000330CF"/>
    <w:rsid w:val="000342B1"/>
    <w:rsid w:val="00034AC8"/>
    <w:rsid w:val="00036E35"/>
    <w:rsid w:val="00037EE2"/>
    <w:rsid w:val="00040B88"/>
    <w:rsid w:val="00041D0F"/>
    <w:rsid w:val="0004598D"/>
    <w:rsid w:val="00046B68"/>
    <w:rsid w:val="000471CC"/>
    <w:rsid w:val="00050963"/>
    <w:rsid w:val="000510DA"/>
    <w:rsid w:val="00051E1B"/>
    <w:rsid w:val="0005208E"/>
    <w:rsid w:val="000522DC"/>
    <w:rsid w:val="000525CA"/>
    <w:rsid w:val="00054041"/>
    <w:rsid w:val="00054470"/>
    <w:rsid w:val="000545CE"/>
    <w:rsid w:val="00054A34"/>
    <w:rsid w:val="00060237"/>
    <w:rsid w:val="000602C2"/>
    <w:rsid w:val="00060719"/>
    <w:rsid w:val="00064212"/>
    <w:rsid w:val="00065213"/>
    <w:rsid w:val="00066335"/>
    <w:rsid w:val="000663AD"/>
    <w:rsid w:val="00070525"/>
    <w:rsid w:val="00072B39"/>
    <w:rsid w:val="0007366E"/>
    <w:rsid w:val="00073E77"/>
    <w:rsid w:val="00075074"/>
    <w:rsid w:val="000760BB"/>
    <w:rsid w:val="00080551"/>
    <w:rsid w:val="000805B3"/>
    <w:rsid w:val="00080BD1"/>
    <w:rsid w:val="00081298"/>
    <w:rsid w:val="0008317E"/>
    <w:rsid w:val="00085A48"/>
    <w:rsid w:val="00090781"/>
    <w:rsid w:val="0009149A"/>
    <w:rsid w:val="0009254E"/>
    <w:rsid w:val="00093C0C"/>
    <w:rsid w:val="00093C51"/>
    <w:rsid w:val="00093CE7"/>
    <w:rsid w:val="00093DD4"/>
    <w:rsid w:val="000948FE"/>
    <w:rsid w:val="00096FEF"/>
    <w:rsid w:val="000A09BE"/>
    <w:rsid w:val="000A0B9F"/>
    <w:rsid w:val="000A32F3"/>
    <w:rsid w:val="000A3EE9"/>
    <w:rsid w:val="000A497F"/>
    <w:rsid w:val="000A4C03"/>
    <w:rsid w:val="000A6465"/>
    <w:rsid w:val="000A6880"/>
    <w:rsid w:val="000B32F7"/>
    <w:rsid w:val="000B3823"/>
    <w:rsid w:val="000B4540"/>
    <w:rsid w:val="000B4C5D"/>
    <w:rsid w:val="000B54EC"/>
    <w:rsid w:val="000B628E"/>
    <w:rsid w:val="000B665D"/>
    <w:rsid w:val="000B692B"/>
    <w:rsid w:val="000C0BEA"/>
    <w:rsid w:val="000C0D2F"/>
    <w:rsid w:val="000C19F3"/>
    <w:rsid w:val="000C269E"/>
    <w:rsid w:val="000C310B"/>
    <w:rsid w:val="000C3D0F"/>
    <w:rsid w:val="000C43DF"/>
    <w:rsid w:val="000C4634"/>
    <w:rsid w:val="000C5B1A"/>
    <w:rsid w:val="000C60C6"/>
    <w:rsid w:val="000C67B6"/>
    <w:rsid w:val="000C6DDD"/>
    <w:rsid w:val="000C7673"/>
    <w:rsid w:val="000D1015"/>
    <w:rsid w:val="000D2BA1"/>
    <w:rsid w:val="000D3AFE"/>
    <w:rsid w:val="000D3FCC"/>
    <w:rsid w:val="000D7E55"/>
    <w:rsid w:val="000E0826"/>
    <w:rsid w:val="000E0D61"/>
    <w:rsid w:val="000E257D"/>
    <w:rsid w:val="000E7A42"/>
    <w:rsid w:val="000F229F"/>
    <w:rsid w:val="000F230B"/>
    <w:rsid w:val="000F2620"/>
    <w:rsid w:val="000F3D47"/>
    <w:rsid w:val="000F41ED"/>
    <w:rsid w:val="000F513B"/>
    <w:rsid w:val="000F5581"/>
    <w:rsid w:val="000F6F7E"/>
    <w:rsid w:val="000F7C98"/>
    <w:rsid w:val="0010092E"/>
    <w:rsid w:val="00100CF8"/>
    <w:rsid w:val="00100E70"/>
    <w:rsid w:val="001017B3"/>
    <w:rsid w:val="00101CD2"/>
    <w:rsid w:val="00102AF3"/>
    <w:rsid w:val="0010684E"/>
    <w:rsid w:val="00107329"/>
    <w:rsid w:val="001100B8"/>
    <w:rsid w:val="00110757"/>
    <w:rsid w:val="00111F79"/>
    <w:rsid w:val="00112218"/>
    <w:rsid w:val="00112598"/>
    <w:rsid w:val="00112BF4"/>
    <w:rsid w:val="00112E18"/>
    <w:rsid w:val="001130F7"/>
    <w:rsid w:val="00113ED9"/>
    <w:rsid w:val="0011516C"/>
    <w:rsid w:val="00116066"/>
    <w:rsid w:val="001164B8"/>
    <w:rsid w:val="001165E4"/>
    <w:rsid w:val="001178EE"/>
    <w:rsid w:val="00122F34"/>
    <w:rsid w:val="00125BEA"/>
    <w:rsid w:val="00127B78"/>
    <w:rsid w:val="00131748"/>
    <w:rsid w:val="00132DAA"/>
    <w:rsid w:val="0013300C"/>
    <w:rsid w:val="00134D7F"/>
    <w:rsid w:val="00134F62"/>
    <w:rsid w:val="00135689"/>
    <w:rsid w:val="00135CE4"/>
    <w:rsid w:val="001367E5"/>
    <w:rsid w:val="00136BC7"/>
    <w:rsid w:val="0014130F"/>
    <w:rsid w:val="001435A8"/>
    <w:rsid w:val="001452F1"/>
    <w:rsid w:val="0014533F"/>
    <w:rsid w:val="0014553B"/>
    <w:rsid w:val="00146284"/>
    <w:rsid w:val="00146D72"/>
    <w:rsid w:val="001473D6"/>
    <w:rsid w:val="0015075C"/>
    <w:rsid w:val="001514B9"/>
    <w:rsid w:val="00151628"/>
    <w:rsid w:val="00151A2E"/>
    <w:rsid w:val="00152FED"/>
    <w:rsid w:val="001532E9"/>
    <w:rsid w:val="00154D06"/>
    <w:rsid w:val="00155455"/>
    <w:rsid w:val="001568F5"/>
    <w:rsid w:val="001572D6"/>
    <w:rsid w:val="001577FF"/>
    <w:rsid w:val="00157961"/>
    <w:rsid w:val="0016185D"/>
    <w:rsid w:val="001621C3"/>
    <w:rsid w:val="00163087"/>
    <w:rsid w:val="00163C98"/>
    <w:rsid w:val="00165206"/>
    <w:rsid w:val="0016623C"/>
    <w:rsid w:val="00166614"/>
    <w:rsid w:val="00172438"/>
    <w:rsid w:val="00172BE8"/>
    <w:rsid w:val="0017357A"/>
    <w:rsid w:val="0017360D"/>
    <w:rsid w:val="00174751"/>
    <w:rsid w:val="0017589D"/>
    <w:rsid w:val="001765E5"/>
    <w:rsid w:val="00176FC4"/>
    <w:rsid w:val="001811CB"/>
    <w:rsid w:val="001812A8"/>
    <w:rsid w:val="001816DF"/>
    <w:rsid w:val="001823D5"/>
    <w:rsid w:val="00183AA0"/>
    <w:rsid w:val="001846EA"/>
    <w:rsid w:val="00184DF3"/>
    <w:rsid w:val="00186484"/>
    <w:rsid w:val="00190FA3"/>
    <w:rsid w:val="00192273"/>
    <w:rsid w:val="00192DCF"/>
    <w:rsid w:val="001950F2"/>
    <w:rsid w:val="0019599B"/>
    <w:rsid w:val="00195C82"/>
    <w:rsid w:val="00196DC9"/>
    <w:rsid w:val="001A0AAE"/>
    <w:rsid w:val="001A10D0"/>
    <w:rsid w:val="001A13E9"/>
    <w:rsid w:val="001A1D93"/>
    <w:rsid w:val="001A2B70"/>
    <w:rsid w:val="001A367E"/>
    <w:rsid w:val="001A437E"/>
    <w:rsid w:val="001A4627"/>
    <w:rsid w:val="001A4899"/>
    <w:rsid w:val="001A5124"/>
    <w:rsid w:val="001A6F70"/>
    <w:rsid w:val="001B0D67"/>
    <w:rsid w:val="001B0F6B"/>
    <w:rsid w:val="001B317B"/>
    <w:rsid w:val="001B31E4"/>
    <w:rsid w:val="001B367C"/>
    <w:rsid w:val="001B4897"/>
    <w:rsid w:val="001B4A42"/>
    <w:rsid w:val="001B5212"/>
    <w:rsid w:val="001B581C"/>
    <w:rsid w:val="001B6C97"/>
    <w:rsid w:val="001C0377"/>
    <w:rsid w:val="001C0C0F"/>
    <w:rsid w:val="001C0ED0"/>
    <w:rsid w:val="001C41E7"/>
    <w:rsid w:val="001C4A43"/>
    <w:rsid w:val="001C4E90"/>
    <w:rsid w:val="001C56F8"/>
    <w:rsid w:val="001C616A"/>
    <w:rsid w:val="001C61E6"/>
    <w:rsid w:val="001C76C1"/>
    <w:rsid w:val="001D040A"/>
    <w:rsid w:val="001D05E3"/>
    <w:rsid w:val="001D21AD"/>
    <w:rsid w:val="001D21C0"/>
    <w:rsid w:val="001D2BE7"/>
    <w:rsid w:val="001D4447"/>
    <w:rsid w:val="001D46FE"/>
    <w:rsid w:val="001D4F3E"/>
    <w:rsid w:val="001D54DF"/>
    <w:rsid w:val="001D705A"/>
    <w:rsid w:val="001D7612"/>
    <w:rsid w:val="001D7B4D"/>
    <w:rsid w:val="001D7B5F"/>
    <w:rsid w:val="001D7C11"/>
    <w:rsid w:val="001E0060"/>
    <w:rsid w:val="001E0770"/>
    <w:rsid w:val="001E0B1D"/>
    <w:rsid w:val="001E1154"/>
    <w:rsid w:val="001E121C"/>
    <w:rsid w:val="001E1628"/>
    <w:rsid w:val="001E2000"/>
    <w:rsid w:val="001E52B8"/>
    <w:rsid w:val="001E60C7"/>
    <w:rsid w:val="001E733A"/>
    <w:rsid w:val="001E7BA6"/>
    <w:rsid w:val="001F0668"/>
    <w:rsid w:val="001F2361"/>
    <w:rsid w:val="001F5548"/>
    <w:rsid w:val="001F60FD"/>
    <w:rsid w:val="001F667A"/>
    <w:rsid w:val="001F7401"/>
    <w:rsid w:val="001F7B45"/>
    <w:rsid w:val="00201AAE"/>
    <w:rsid w:val="00202404"/>
    <w:rsid w:val="002031BC"/>
    <w:rsid w:val="002033C8"/>
    <w:rsid w:val="00203C40"/>
    <w:rsid w:val="0020458F"/>
    <w:rsid w:val="002072F5"/>
    <w:rsid w:val="0020768B"/>
    <w:rsid w:val="00207D24"/>
    <w:rsid w:val="00207FC8"/>
    <w:rsid w:val="00210525"/>
    <w:rsid w:val="00213EBE"/>
    <w:rsid w:val="0021511C"/>
    <w:rsid w:val="00216872"/>
    <w:rsid w:val="00216EC7"/>
    <w:rsid w:val="0021732C"/>
    <w:rsid w:val="002201CE"/>
    <w:rsid w:val="0022057B"/>
    <w:rsid w:val="0022085E"/>
    <w:rsid w:val="002217CA"/>
    <w:rsid w:val="002231DD"/>
    <w:rsid w:val="00231835"/>
    <w:rsid w:val="002343FE"/>
    <w:rsid w:val="00235274"/>
    <w:rsid w:val="00236212"/>
    <w:rsid w:val="00237C52"/>
    <w:rsid w:val="00237EFC"/>
    <w:rsid w:val="0024045F"/>
    <w:rsid w:val="002456E8"/>
    <w:rsid w:val="00246617"/>
    <w:rsid w:val="00250269"/>
    <w:rsid w:val="00254548"/>
    <w:rsid w:val="00255730"/>
    <w:rsid w:val="00257634"/>
    <w:rsid w:val="002576B5"/>
    <w:rsid w:val="00257F6B"/>
    <w:rsid w:val="002607C4"/>
    <w:rsid w:val="00260ACC"/>
    <w:rsid w:val="00261C1D"/>
    <w:rsid w:val="00262395"/>
    <w:rsid w:val="0026566F"/>
    <w:rsid w:val="00265893"/>
    <w:rsid w:val="00265EA9"/>
    <w:rsid w:val="00266F22"/>
    <w:rsid w:val="00267670"/>
    <w:rsid w:val="00267AB0"/>
    <w:rsid w:val="00267EEA"/>
    <w:rsid w:val="00271694"/>
    <w:rsid w:val="00272CC5"/>
    <w:rsid w:val="002731E8"/>
    <w:rsid w:val="00274048"/>
    <w:rsid w:val="00276208"/>
    <w:rsid w:val="002770E0"/>
    <w:rsid w:val="0027788C"/>
    <w:rsid w:val="00277B94"/>
    <w:rsid w:val="0028067E"/>
    <w:rsid w:val="002806CE"/>
    <w:rsid w:val="0028085B"/>
    <w:rsid w:val="0028365E"/>
    <w:rsid w:val="002838E7"/>
    <w:rsid w:val="00283BC0"/>
    <w:rsid w:val="00283CCD"/>
    <w:rsid w:val="002867D4"/>
    <w:rsid w:val="002867F8"/>
    <w:rsid w:val="00286BD1"/>
    <w:rsid w:val="0029095D"/>
    <w:rsid w:val="00291D6B"/>
    <w:rsid w:val="002923A7"/>
    <w:rsid w:val="00293BE1"/>
    <w:rsid w:val="00295D37"/>
    <w:rsid w:val="00296165"/>
    <w:rsid w:val="00297C07"/>
    <w:rsid w:val="002A0901"/>
    <w:rsid w:val="002A1950"/>
    <w:rsid w:val="002A1A35"/>
    <w:rsid w:val="002A2607"/>
    <w:rsid w:val="002A5C66"/>
    <w:rsid w:val="002A6E8B"/>
    <w:rsid w:val="002A7FBB"/>
    <w:rsid w:val="002B02AB"/>
    <w:rsid w:val="002B39F6"/>
    <w:rsid w:val="002B59CC"/>
    <w:rsid w:val="002B5E18"/>
    <w:rsid w:val="002B69A4"/>
    <w:rsid w:val="002B7031"/>
    <w:rsid w:val="002C00EB"/>
    <w:rsid w:val="002C068F"/>
    <w:rsid w:val="002C1748"/>
    <w:rsid w:val="002C2190"/>
    <w:rsid w:val="002C2925"/>
    <w:rsid w:val="002C2A03"/>
    <w:rsid w:val="002C5B24"/>
    <w:rsid w:val="002C6BF3"/>
    <w:rsid w:val="002D0380"/>
    <w:rsid w:val="002D0C86"/>
    <w:rsid w:val="002D111D"/>
    <w:rsid w:val="002D2D50"/>
    <w:rsid w:val="002D332F"/>
    <w:rsid w:val="002D3CE4"/>
    <w:rsid w:val="002D3DE6"/>
    <w:rsid w:val="002D470A"/>
    <w:rsid w:val="002D5BAD"/>
    <w:rsid w:val="002D67BB"/>
    <w:rsid w:val="002E042A"/>
    <w:rsid w:val="002E2630"/>
    <w:rsid w:val="002E36D8"/>
    <w:rsid w:val="002E4A10"/>
    <w:rsid w:val="002E6E6F"/>
    <w:rsid w:val="002E7370"/>
    <w:rsid w:val="002F0415"/>
    <w:rsid w:val="002F52AD"/>
    <w:rsid w:val="00301DF3"/>
    <w:rsid w:val="0030202A"/>
    <w:rsid w:val="003040A8"/>
    <w:rsid w:val="003108B2"/>
    <w:rsid w:val="00310C63"/>
    <w:rsid w:val="00310DF4"/>
    <w:rsid w:val="003126ED"/>
    <w:rsid w:val="003154D6"/>
    <w:rsid w:val="003158DC"/>
    <w:rsid w:val="003166C7"/>
    <w:rsid w:val="003168EA"/>
    <w:rsid w:val="00316DA7"/>
    <w:rsid w:val="00317652"/>
    <w:rsid w:val="00321679"/>
    <w:rsid w:val="0032207F"/>
    <w:rsid w:val="00322BAE"/>
    <w:rsid w:val="00322D0C"/>
    <w:rsid w:val="00323391"/>
    <w:rsid w:val="00323470"/>
    <w:rsid w:val="003243C0"/>
    <w:rsid w:val="003252FF"/>
    <w:rsid w:val="00326299"/>
    <w:rsid w:val="00327D69"/>
    <w:rsid w:val="00330C31"/>
    <w:rsid w:val="00331023"/>
    <w:rsid w:val="00331D2F"/>
    <w:rsid w:val="003324A5"/>
    <w:rsid w:val="003332A3"/>
    <w:rsid w:val="00333FA4"/>
    <w:rsid w:val="003349F3"/>
    <w:rsid w:val="00336385"/>
    <w:rsid w:val="003367B3"/>
    <w:rsid w:val="003372D9"/>
    <w:rsid w:val="0033785E"/>
    <w:rsid w:val="00337C94"/>
    <w:rsid w:val="00340707"/>
    <w:rsid w:val="003439EF"/>
    <w:rsid w:val="00343D26"/>
    <w:rsid w:val="003440BA"/>
    <w:rsid w:val="0034548D"/>
    <w:rsid w:val="00346531"/>
    <w:rsid w:val="0034756F"/>
    <w:rsid w:val="00347B67"/>
    <w:rsid w:val="00353776"/>
    <w:rsid w:val="0035378A"/>
    <w:rsid w:val="003539E6"/>
    <w:rsid w:val="00353A99"/>
    <w:rsid w:val="0035679F"/>
    <w:rsid w:val="003567BB"/>
    <w:rsid w:val="003569D5"/>
    <w:rsid w:val="003572D4"/>
    <w:rsid w:val="00357B8D"/>
    <w:rsid w:val="00360EA7"/>
    <w:rsid w:val="00361369"/>
    <w:rsid w:val="00362746"/>
    <w:rsid w:val="003644D4"/>
    <w:rsid w:val="0036556D"/>
    <w:rsid w:val="00365FEC"/>
    <w:rsid w:val="00366013"/>
    <w:rsid w:val="00366780"/>
    <w:rsid w:val="00367D8C"/>
    <w:rsid w:val="003729C8"/>
    <w:rsid w:val="00372C77"/>
    <w:rsid w:val="003731EE"/>
    <w:rsid w:val="00375B38"/>
    <w:rsid w:val="00375E61"/>
    <w:rsid w:val="00377757"/>
    <w:rsid w:val="0038092C"/>
    <w:rsid w:val="00381CA9"/>
    <w:rsid w:val="00382C47"/>
    <w:rsid w:val="003833B2"/>
    <w:rsid w:val="0038532E"/>
    <w:rsid w:val="0038533B"/>
    <w:rsid w:val="00385BB6"/>
    <w:rsid w:val="00386957"/>
    <w:rsid w:val="00386B40"/>
    <w:rsid w:val="0038788A"/>
    <w:rsid w:val="00387ACC"/>
    <w:rsid w:val="00391BC3"/>
    <w:rsid w:val="003929AE"/>
    <w:rsid w:val="00392D91"/>
    <w:rsid w:val="00392F72"/>
    <w:rsid w:val="003936D6"/>
    <w:rsid w:val="00393DFF"/>
    <w:rsid w:val="00394B85"/>
    <w:rsid w:val="00394E99"/>
    <w:rsid w:val="00395A8A"/>
    <w:rsid w:val="00396BDB"/>
    <w:rsid w:val="003A0A98"/>
    <w:rsid w:val="003A1BC7"/>
    <w:rsid w:val="003A2E4E"/>
    <w:rsid w:val="003A50E0"/>
    <w:rsid w:val="003A673E"/>
    <w:rsid w:val="003A7B62"/>
    <w:rsid w:val="003B1167"/>
    <w:rsid w:val="003B127B"/>
    <w:rsid w:val="003B15AB"/>
    <w:rsid w:val="003B1741"/>
    <w:rsid w:val="003B2417"/>
    <w:rsid w:val="003B4F4C"/>
    <w:rsid w:val="003B59CB"/>
    <w:rsid w:val="003B618C"/>
    <w:rsid w:val="003C174E"/>
    <w:rsid w:val="003C1938"/>
    <w:rsid w:val="003C308E"/>
    <w:rsid w:val="003C3729"/>
    <w:rsid w:val="003C464A"/>
    <w:rsid w:val="003C6288"/>
    <w:rsid w:val="003C65F3"/>
    <w:rsid w:val="003D01B0"/>
    <w:rsid w:val="003D0FA6"/>
    <w:rsid w:val="003D26C2"/>
    <w:rsid w:val="003D3E63"/>
    <w:rsid w:val="003D4170"/>
    <w:rsid w:val="003D5FB2"/>
    <w:rsid w:val="003D698A"/>
    <w:rsid w:val="003D7A11"/>
    <w:rsid w:val="003E097F"/>
    <w:rsid w:val="003E0BB7"/>
    <w:rsid w:val="003E0D11"/>
    <w:rsid w:val="003E1CC1"/>
    <w:rsid w:val="003E2E50"/>
    <w:rsid w:val="003E50EA"/>
    <w:rsid w:val="003E5769"/>
    <w:rsid w:val="003E5E26"/>
    <w:rsid w:val="003E5FF0"/>
    <w:rsid w:val="003E6295"/>
    <w:rsid w:val="003F32EE"/>
    <w:rsid w:val="003F3553"/>
    <w:rsid w:val="003F535C"/>
    <w:rsid w:val="003F5E73"/>
    <w:rsid w:val="003F6572"/>
    <w:rsid w:val="0040206E"/>
    <w:rsid w:val="004021AF"/>
    <w:rsid w:val="0040254E"/>
    <w:rsid w:val="00402AF5"/>
    <w:rsid w:val="004040FD"/>
    <w:rsid w:val="00404931"/>
    <w:rsid w:val="00407186"/>
    <w:rsid w:val="00411C6F"/>
    <w:rsid w:val="00413DF3"/>
    <w:rsid w:val="0041555E"/>
    <w:rsid w:val="00417E6F"/>
    <w:rsid w:val="004215EF"/>
    <w:rsid w:val="00423707"/>
    <w:rsid w:val="004239AA"/>
    <w:rsid w:val="00423E82"/>
    <w:rsid w:val="0042404F"/>
    <w:rsid w:val="00424575"/>
    <w:rsid w:val="0042686C"/>
    <w:rsid w:val="0042725A"/>
    <w:rsid w:val="00431303"/>
    <w:rsid w:val="00432B8A"/>
    <w:rsid w:val="00433A5F"/>
    <w:rsid w:val="00433B40"/>
    <w:rsid w:val="00433B63"/>
    <w:rsid w:val="00435001"/>
    <w:rsid w:val="0043500C"/>
    <w:rsid w:val="00435381"/>
    <w:rsid w:val="00436DCC"/>
    <w:rsid w:val="004432BB"/>
    <w:rsid w:val="004438A4"/>
    <w:rsid w:val="00444CC0"/>
    <w:rsid w:val="00445A8A"/>
    <w:rsid w:val="00450C1A"/>
    <w:rsid w:val="0045363F"/>
    <w:rsid w:val="004538C9"/>
    <w:rsid w:val="004547C7"/>
    <w:rsid w:val="00460C3A"/>
    <w:rsid w:val="004614A6"/>
    <w:rsid w:val="00461BC1"/>
    <w:rsid w:val="004637D0"/>
    <w:rsid w:val="00466F42"/>
    <w:rsid w:val="00470366"/>
    <w:rsid w:val="00471811"/>
    <w:rsid w:val="00471F41"/>
    <w:rsid w:val="004724C3"/>
    <w:rsid w:val="00474EBE"/>
    <w:rsid w:val="00476A9D"/>
    <w:rsid w:val="00480ED9"/>
    <w:rsid w:val="00483383"/>
    <w:rsid w:val="00483A3B"/>
    <w:rsid w:val="0048419F"/>
    <w:rsid w:val="004854E7"/>
    <w:rsid w:val="00485FE4"/>
    <w:rsid w:val="004864FE"/>
    <w:rsid w:val="00486CD4"/>
    <w:rsid w:val="00487B1F"/>
    <w:rsid w:val="00487BDE"/>
    <w:rsid w:val="00487C28"/>
    <w:rsid w:val="004905D2"/>
    <w:rsid w:val="00490628"/>
    <w:rsid w:val="00490EB9"/>
    <w:rsid w:val="00491667"/>
    <w:rsid w:val="004937F6"/>
    <w:rsid w:val="00493E5C"/>
    <w:rsid w:val="0049510E"/>
    <w:rsid w:val="00497616"/>
    <w:rsid w:val="004A24A1"/>
    <w:rsid w:val="004A2CAC"/>
    <w:rsid w:val="004A31EF"/>
    <w:rsid w:val="004A3B90"/>
    <w:rsid w:val="004A6CA7"/>
    <w:rsid w:val="004B2133"/>
    <w:rsid w:val="004B3D21"/>
    <w:rsid w:val="004B493F"/>
    <w:rsid w:val="004B6229"/>
    <w:rsid w:val="004B6A39"/>
    <w:rsid w:val="004C2B85"/>
    <w:rsid w:val="004C3387"/>
    <w:rsid w:val="004C3C35"/>
    <w:rsid w:val="004C4283"/>
    <w:rsid w:val="004C4965"/>
    <w:rsid w:val="004D1BCE"/>
    <w:rsid w:val="004D27D1"/>
    <w:rsid w:val="004D2E2D"/>
    <w:rsid w:val="004D33BD"/>
    <w:rsid w:val="004D3628"/>
    <w:rsid w:val="004D36D7"/>
    <w:rsid w:val="004D6544"/>
    <w:rsid w:val="004D6CA9"/>
    <w:rsid w:val="004D72B5"/>
    <w:rsid w:val="004D75E3"/>
    <w:rsid w:val="004D7FC3"/>
    <w:rsid w:val="004E2C54"/>
    <w:rsid w:val="004E3C17"/>
    <w:rsid w:val="004E3C5D"/>
    <w:rsid w:val="004E3E30"/>
    <w:rsid w:val="004E4B40"/>
    <w:rsid w:val="004E5439"/>
    <w:rsid w:val="004E6E8C"/>
    <w:rsid w:val="004F2D8E"/>
    <w:rsid w:val="004F419A"/>
    <w:rsid w:val="004F4DBA"/>
    <w:rsid w:val="004F5918"/>
    <w:rsid w:val="004F5D5D"/>
    <w:rsid w:val="004F7D1B"/>
    <w:rsid w:val="00500E82"/>
    <w:rsid w:val="00500F8B"/>
    <w:rsid w:val="00503604"/>
    <w:rsid w:val="005057DF"/>
    <w:rsid w:val="00505B4B"/>
    <w:rsid w:val="0050625D"/>
    <w:rsid w:val="00506381"/>
    <w:rsid w:val="00507010"/>
    <w:rsid w:val="00507391"/>
    <w:rsid w:val="0050778D"/>
    <w:rsid w:val="00507DDF"/>
    <w:rsid w:val="0051007C"/>
    <w:rsid w:val="00511950"/>
    <w:rsid w:val="00513105"/>
    <w:rsid w:val="005131AC"/>
    <w:rsid w:val="00514AA0"/>
    <w:rsid w:val="00515D71"/>
    <w:rsid w:val="005178BE"/>
    <w:rsid w:val="005205E5"/>
    <w:rsid w:val="00520F1D"/>
    <w:rsid w:val="00520F9F"/>
    <w:rsid w:val="00521989"/>
    <w:rsid w:val="00521BF2"/>
    <w:rsid w:val="00521D0D"/>
    <w:rsid w:val="00522565"/>
    <w:rsid w:val="005230FD"/>
    <w:rsid w:val="005258BF"/>
    <w:rsid w:val="00527F11"/>
    <w:rsid w:val="00527FBF"/>
    <w:rsid w:val="005302DB"/>
    <w:rsid w:val="00531FA8"/>
    <w:rsid w:val="00532931"/>
    <w:rsid w:val="00533D59"/>
    <w:rsid w:val="00534BBE"/>
    <w:rsid w:val="00536BCE"/>
    <w:rsid w:val="00536E2D"/>
    <w:rsid w:val="00537F35"/>
    <w:rsid w:val="00544F9A"/>
    <w:rsid w:val="00544FE5"/>
    <w:rsid w:val="00545BFE"/>
    <w:rsid w:val="005463D2"/>
    <w:rsid w:val="00546AAA"/>
    <w:rsid w:val="0054742E"/>
    <w:rsid w:val="00547456"/>
    <w:rsid w:val="005515F1"/>
    <w:rsid w:val="00553ECD"/>
    <w:rsid w:val="00554F6C"/>
    <w:rsid w:val="00555E7D"/>
    <w:rsid w:val="00563644"/>
    <w:rsid w:val="00563AC2"/>
    <w:rsid w:val="00564E6D"/>
    <w:rsid w:val="00565423"/>
    <w:rsid w:val="0056605F"/>
    <w:rsid w:val="005677C3"/>
    <w:rsid w:val="00567AFF"/>
    <w:rsid w:val="00571FA8"/>
    <w:rsid w:val="0057503D"/>
    <w:rsid w:val="00577811"/>
    <w:rsid w:val="00577CF6"/>
    <w:rsid w:val="00580AA1"/>
    <w:rsid w:val="00580CE0"/>
    <w:rsid w:val="00581BE2"/>
    <w:rsid w:val="005853ED"/>
    <w:rsid w:val="00590472"/>
    <w:rsid w:val="0059329B"/>
    <w:rsid w:val="0059457F"/>
    <w:rsid w:val="00594675"/>
    <w:rsid w:val="005960D4"/>
    <w:rsid w:val="00597C3C"/>
    <w:rsid w:val="005A1285"/>
    <w:rsid w:val="005A1C4E"/>
    <w:rsid w:val="005A3C8A"/>
    <w:rsid w:val="005A5EEC"/>
    <w:rsid w:val="005A6187"/>
    <w:rsid w:val="005A68C1"/>
    <w:rsid w:val="005A6C0A"/>
    <w:rsid w:val="005A6CB7"/>
    <w:rsid w:val="005A6D62"/>
    <w:rsid w:val="005A745C"/>
    <w:rsid w:val="005A7629"/>
    <w:rsid w:val="005B0B43"/>
    <w:rsid w:val="005B2E1E"/>
    <w:rsid w:val="005B4BA4"/>
    <w:rsid w:val="005B57BC"/>
    <w:rsid w:val="005C1129"/>
    <w:rsid w:val="005C1721"/>
    <w:rsid w:val="005C180E"/>
    <w:rsid w:val="005C370D"/>
    <w:rsid w:val="005C3B98"/>
    <w:rsid w:val="005C42C4"/>
    <w:rsid w:val="005C44B9"/>
    <w:rsid w:val="005C583B"/>
    <w:rsid w:val="005C5B4A"/>
    <w:rsid w:val="005C76E6"/>
    <w:rsid w:val="005C7CA9"/>
    <w:rsid w:val="005D1672"/>
    <w:rsid w:val="005D1FA2"/>
    <w:rsid w:val="005D2126"/>
    <w:rsid w:val="005D244D"/>
    <w:rsid w:val="005D24C9"/>
    <w:rsid w:val="005D50EC"/>
    <w:rsid w:val="005D551E"/>
    <w:rsid w:val="005D6E91"/>
    <w:rsid w:val="005D7D3C"/>
    <w:rsid w:val="005E36EA"/>
    <w:rsid w:val="005E4497"/>
    <w:rsid w:val="005E4B4C"/>
    <w:rsid w:val="005F03CD"/>
    <w:rsid w:val="005F0491"/>
    <w:rsid w:val="005F0A5D"/>
    <w:rsid w:val="005F11CA"/>
    <w:rsid w:val="005F1E5B"/>
    <w:rsid w:val="005F2417"/>
    <w:rsid w:val="005F3E24"/>
    <w:rsid w:val="005F4F46"/>
    <w:rsid w:val="005F5428"/>
    <w:rsid w:val="005F5C57"/>
    <w:rsid w:val="005F5CFD"/>
    <w:rsid w:val="005F62E3"/>
    <w:rsid w:val="005F7191"/>
    <w:rsid w:val="005F72B4"/>
    <w:rsid w:val="005F7608"/>
    <w:rsid w:val="005F7AEB"/>
    <w:rsid w:val="0060210D"/>
    <w:rsid w:val="00602BBE"/>
    <w:rsid w:val="00602D51"/>
    <w:rsid w:val="0060323A"/>
    <w:rsid w:val="006043D4"/>
    <w:rsid w:val="006046B6"/>
    <w:rsid w:val="00604A12"/>
    <w:rsid w:val="00605EA4"/>
    <w:rsid w:val="00606901"/>
    <w:rsid w:val="00606F50"/>
    <w:rsid w:val="006077B4"/>
    <w:rsid w:val="00611516"/>
    <w:rsid w:val="006128E7"/>
    <w:rsid w:val="006132F0"/>
    <w:rsid w:val="006137D1"/>
    <w:rsid w:val="00614519"/>
    <w:rsid w:val="00614E0F"/>
    <w:rsid w:val="0061592A"/>
    <w:rsid w:val="006202B5"/>
    <w:rsid w:val="00620767"/>
    <w:rsid w:val="00622814"/>
    <w:rsid w:val="00623654"/>
    <w:rsid w:val="006241BE"/>
    <w:rsid w:val="00624A2C"/>
    <w:rsid w:val="006267C3"/>
    <w:rsid w:val="00626899"/>
    <w:rsid w:val="0062723A"/>
    <w:rsid w:val="00630107"/>
    <w:rsid w:val="0063163B"/>
    <w:rsid w:val="00632B26"/>
    <w:rsid w:val="006348AF"/>
    <w:rsid w:val="00637999"/>
    <w:rsid w:val="00640674"/>
    <w:rsid w:val="00640DB5"/>
    <w:rsid w:val="0064407A"/>
    <w:rsid w:val="00645B23"/>
    <w:rsid w:val="00645C3F"/>
    <w:rsid w:val="006464E6"/>
    <w:rsid w:val="00650090"/>
    <w:rsid w:val="006506BC"/>
    <w:rsid w:val="00651C18"/>
    <w:rsid w:val="006525D0"/>
    <w:rsid w:val="00655C56"/>
    <w:rsid w:val="00655EC7"/>
    <w:rsid w:val="00655F8E"/>
    <w:rsid w:val="00656CCC"/>
    <w:rsid w:val="006572FD"/>
    <w:rsid w:val="00657399"/>
    <w:rsid w:val="006607BD"/>
    <w:rsid w:val="00661626"/>
    <w:rsid w:val="00662572"/>
    <w:rsid w:val="00663B5D"/>
    <w:rsid w:val="00664282"/>
    <w:rsid w:val="006642C6"/>
    <w:rsid w:val="006642EC"/>
    <w:rsid w:val="00664966"/>
    <w:rsid w:val="00664A9F"/>
    <w:rsid w:val="006651EC"/>
    <w:rsid w:val="00665FA8"/>
    <w:rsid w:val="00666585"/>
    <w:rsid w:val="00667142"/>
    <w:rsid w:val="00670E20"/>
    <w:rsid w:val="00670F07"/>
    <w:rsid w:val="006751FA"/>
    <w:rsid w:val="0067590A"/>
    <w:rsid w:val="00676233"/>
    <w:rsid w:val="00677EF5"/>
    <w:rsid w:val="00683050"/>
    <w:rsid w:val="00685E57"/>
    <w:rsid w:val="00687833"/>
    <w:rsid w:val="006903D3"/>
    <w:rsid w:val="006906CC"/>
    <w:rsid w:val="006909D6"/>
    <w:rsid w:val="00693A93"/>
    <w:rsid w:val="0069557F"/>
    <w:rsid w:val="006958B6"/>
    <w:rsid w:val="00695E99"/>
    <w:rsid w:val="0069629D"/>
    <w:rsid w:val="00696FE0"/>
    <w:rsid w:val="00697043"/>
    <w:rsid w:val="006971A0"/>
    <w:rsid w:val="006A0883"/>
    <w:rsid w:val="006A09D4"/>
    <w:rsid w:val="006A20A7"/>
    <w:rsid w:val="006A49B3"/>
    <w:rsid w:val="006A4E81"/>
    <w:rsid w:val="006A637D"/>
    <w:rsid w:val="006A6CBE"/>
    <w:rsid w:val="006B198C"/>
    <w:rsid w:val="006B1ACC"/>
    <w:rsid w:val="006B1CD2"/>
    <w:rsid w:val="006B24AB"/>
    <w:rsid w:val="006B2808"/>
    <w:rsid w:val="006B39B7"/>
    <w:rsid w:val="006B4E88"/>
    <w:rsid w:val="006B684D"/>
    <w:rsid w:val="006C0639"/>
    <w:rsid w:val="006C275D"/>
    <w:rsid w:val="006C308C"/>
    <w:rsid w:val="006C359D"/>
    <w:rsid w:val="006C37A7"/>
    <w:rsid w:val="006C3DB2"/>
    <w:rsid w:val="006C4083"/>
    <w:rsid w:val="006C4F2F"/>
    <w:rsid w:val="006C5D97"/>
    <w:rsid w:val="006D25B8"/>
    <w:rsid w:val="006D2CC3"/>
    <w:rsid w:val="006D2FBA"/>
    <w:rsid w:val="006D530D"/>
    <w:rsid w:val="006D6531"/>
    <w:rsid w:val="006D7F6A"/>
    <w:rsid w:val="006E012B"/>
    <w:rsid w:val="006E023C"/>
    <w:rsid w:val="006E07BF"/>
    <w:rsid w:val="006E0B66"/>
    <w:rsid w:val="006E4934"/>
    <w:rsid w:val="006E5F17"/>
    <w:rsid w:val="006E601D"/>
    <w:rsid w:val="006E6383"/>
    <w:rsid w:val="006E6541"/>
    <w:rsid w:val="006E789F"/>
    <w:rsid w:val="006F18BF"/>
    <w:rsid w:val="006F218A"/>
    <w:rsid w:val="006F2CD6"/>
    <w:rsid w:val="006F3112"/>
    <w:rsid w:val="006F4879"/>
    <w:rsid w:val="006F5AB6"/>
    <w:rsid w:val="006F661A"/>
    <w:rsid w:val="007025FC"/>
    <w:rsid w:val="00702EAE"/>
    <w:rsid w:val="00703680"/>
    <w:rsid w:val="007038A3"/>
    <w:rsid w:val="007038D6"/>
    <w:rsid w:val="00704EB9"/>
    <w:rsid w:val="00705096"/>
    <w:rsid w:val="007050CC"/>
    <w:rsid w:val="00706125"/>
    <w:rsid w:val="0070694F"/>
    <w:rsid w:val="00706960"/>
    <w:rsid w:val="00706BB8"/>
    <w:rsid w:val="00707A0F"/>
    <w:rsid w:val="00711289"/>
    <w:rsid w:val="007122CC"/>
    <w:rsid w:val="007127C8"/>
    <w:rsid w:val="00712C99"/>
    <w:rsid w:val="00714C03"/>
    <w:rsid w:val="00715764"/>
    <w:rsid w:val="007179B7"/>
    <w:rsid w:val="00717DF5"/>
    <w:rsid w:val="00720003"/>
    <w:rsid w:val="00721983"/>
    <w:rsid w:val="00721ED2"/>
    <w:rsid w:val="00722719"/>
    <w:rsid w:val="0072385B"/>
    <w:rsid w:val="007256CA"/>
    <w:rsid w:val="00726E62"/>
    <w:rsid w:val="00727655"/>
    <w:rsid w:val="0072776E"/>
    <w:rsid w:val="00727A4F"/>
    <w:rsid w:val="007305E0"/>
    <w:rsid w:val="00730A6F"/>
    <w:rsid w:val="007321D5"/>
    <w:rsid w:val="007328A7"/>
    <w:rsid w:val="00733119"/>
    <w:rsid w:val="00733FDE"/>
    <w:rsid w:val="007344C5"/>
    <w:rsid w:val="00734506"/>
    <w:rsid w:val="00736C49"/>
    <w:rsid w:val="007373E7"/>
    <w:rsid w:val="00737862"/>
    <w:rsid w:val="00737CBE"/>
    <w:rsid w:val="007402E1"/>
    <w:rsid w:val="00740715"/>
    <w:rsid w:val="00742DA8"/>
    <w:rsid w:val="00743983"/>
    <w:rsid w:val="00744FE3"/>
    <w:rsid w:val="00745996"/>
    <w:rsid w:val="007463E0"/>
    <w:rsid w:val="00746663"/>
    <w:rsid w:val="0074675F"/>
    <w:rsid w:val="0075246E"/>
    <w:rsid w:val="00752D44"/>
    <w:rsid w:val="00755593"/>
    <w:rsid w:val="00755CE0"/>
    <w:rsid w:val="00756BB9"/>
    <w:rsid w:val="00761A33"/>
    <w:rsid w:val="00761D24"/>
    <w:rsid w:val="007623A0"/>
    <w:rsid w:val="00762FD2"/>
    <w:rsid w:val="0076395B"/>
    <w:rsid w:val="0076397B"/>
    <w:rsid w:val="00763A3E"/>
    <w:rsid w:val="007648D0"/>
    <w:rsid w:val="007648EC"/>
    <w:rsid w:val="0076777C"/>
    <w:rsid w:val="00771467"/>
    <w:rsid w:val="00771E79"/>
    <w:rsid w:val="00772A9A"/>
    <w:rsid w:val="00773B34"/>
    <w:rsid w:val="00774F43"/>
    <w:rsid w:val="0077535A"/>
    <w:rsid w:val="00777090"/>
    <w:rsid w:val="00780D3D"/>
    <w:rsid w:val="00780DF0"/>
    <w:rsid w:val="00781238"/>
    <w:rsid w:val="007819DD"/>
    <w:rsid w:val="00784251"/>
    <w:rsid w:val="00784266"/>
    <w:rsid w:val="007842A1"/>
    <w:rsid w:val="0078584E"/>
    <w:rsid w:val="00786146"/>
    <w:rsid w:val="007869AF"/>
    <w:rsid w:val="007879BA"/>
    <w:rsid w:val="007907D1"/>
    <w:rsid w:val="00790BEE"/>
    <w:rsid w:val="007912ED"/>
    <w:rsid w:val="00791F53"/>
    <w:rsid w:val="00792917"/>
    <w:rsid w:val="007943F1"/>
    <w:rsid w:val="00795DB3"/>
    <w:rsid w:val="007A139F"/>
    <w:rsid w:val="007A1632"/>
    <w:rsid w:val="007A1AE0"/>
    <w:rsid w:val="007A32AE"/>
    <w:rsid w:val="007A6263"/>
    <w:rsid w:val="007A62FC"/>
    <w:rsid w:val="007A7FC6"/>
    <w:rsid w:val="007B09B2"/>
    <w:rsid w:val="007B140B"/>
    <w:rsid w:val="007B1413"/>
    <w:rsid w:val="007B15B0"/>
    <w:rsid w:val="007B190B"/>
    <w:rsid w:val="007B3E30"/>
    <w:rsid w:val="007B4020"/>
    <w:rsid w:val="007B4F2A"/>
    <w:rsid w:val="007B52E7"/>
    <w:rsid w:val="007B6BE6"/>
    <w:rsid w:val="007C147A"/>
    <w:rsid w:val="007D56BB"/>
    <w:rsid w:val="007D60DF"/>
    <w:rsid w:val="007D7078"/>
    <w:rsid w:val="007E07CB"/>
    <w:rsid w:val="007E0C24"/>
    <w:rsid w:val="007E1CCC"/>
    <w:rsid w:val="007E295F"/>
    <w:rsid w:val="007E2E25"/>
    <w:rsid w:val="007E4136"/>
    <w:rsid w:val="007E5D8D"/>
    <w:rsid w:val="007E69C2"/>
    <w:rsid w:val="007E6C3E"/>
    <w:rsid w:val="007F155A"/>
    <w:rsid w:val="007F1E4B"/>
    <w:rsid w:val="007F3124"/>
    <w:rsid w:val="007F401D"/>
    <w:rsid w:val="00800B01"/>
    <w:rsid w:val="00800D24"/>
    <w:rsid w:val="00801A88"/>
    <w:rsid w:val="0080425D"/>
    <w:rsid w:val="00806DFF"/>
    <w:rsid w:val="008118C7"/>
    <w:rsid w:val="0081450A"/>
    <w:rsid w:val="008150A2"/>
    <w:rsid w:val="00815225"/>
    <w:rsid w:val="008152E3"/>
    <w:rsid w:val="00816CC5"/>
    <w:rsid w:val="0081778E"/>
    <w:rsid w:val="0082093F"/>
    <w:rsid w:val="00820C77"/>
    <w:rsid w:val="0082453E"/>
    <w:rsid w:val="00826AA8"/>
    <w:rsid w:val="008302D7"/>
    <w:rsid w:val="00830C59"/>
    <w:rsid w:val="008318F3"/>
    <w:rsid w:val="00834710"/>
    <w:rsid w:val="00834E77"/>
    <w:rsid w:val="008360A3"/>
    <w:rsid w:val="008400F8"/>
    <w:rsid w:val="0084023E"/>
    <w:rsid w:val="008457B1"/>
    <w:rsid w:val="00846FB9"/>
    <w:rsid w:val="00847482"/>
    <w:rsid w:val="00850B1E"/>
    <w:rsid w:val="00850D3D"/>
    <w:rsid w:val="00851CAB"/>
    <w:rsid w:val="0085494C"/>
    <w:rsid w:val="008551AB"/>
    <w:rsid w:val="0085587E"/>
    <w:rsid w:val="008562B8"/>
    <w:rsid w:val="00857C98"/>
    <w:rsid w:val="00863BE8"/>
    <w:rsid w:val="008648FA"/>
    <w:rsid w:val="00864D68"/>
    <w:rsid w:val="00865774"/>
    <w:rsid w:val="00867180"/>
    <w:rsid w:val="00870A89"/>
    <w:rsid w:val="0087456C"/>
    <w:rsid w:val="00876ADD"/>
    <w:rsid w:val="008778AC"/>
    <w:rsid w:val="00877CE7"/>
    <w:rsid w:val="0088027E"/>
    <w:rsid w:val="00880F12"/>
    <w:rsid w:val="00881535"/>
    <w:rsid w:val="00882FBE"/>
    <w:rsid w:val="008834D1"/>
    <w:rsid w:val="00883C27"/>
    <w:rsid w:val="00884168"/>
    <w:rsid w:val="0088523A"/>
    <w:rsid w:val="00887A6B"/>
    <w:rsid w:val="00887F3A"/>
    <w:rsid w:val="00890594"/>
    <w:rsid w:val="00890B4F"/>
    <w:rsid w:val="008910D1"/>
    <w:rsid w:val="00891F7B"/>
    <w:rsid w:val="0089247D"/>
    <w:rsid w:val="008939C8"/>
    <w:rsid w:val="00894E06"/>
    <w:rsid w:val="00895280"/>
    <w:rsid w:val="0089735F"/>
    <w:rsid w:val="008A29FE"/>
    <w:rsid w:val="008A369C"/>
    <w:rsid w:val="008A556F"/>
    <w:rsid w:val="008A67BA"/>
    <w:rsid w:val="008A7578"/>
    <w:rsid w:val="008A7D04"/>
    <w:rsid w:val="008B0710"/>
    <w:rsid w:val="008B08D6"/>
    <w:rsid w:val="008B0D46"/>
    <w:rsid w:val="008B128D"/>
    <w:rsid w:val="008B1E6C"/>
    <w:rsid w:val="008B3F44"/>
    <w:rsid w:val="008B76DC"/>
    <w:rsid w:val="008B7F60"/>
    <w:rsid w:val="008C02E8"/>
    <w:rsid w:val="008C1F0D"/>
    <w:rsid w:val="008C3DEF"/>
    <w:rsid w:val="008C42E9"/>
    <w:rsid w:val="008C5D31"/>
    <w:rsid w:val="008D0F19"/>
    <w:rsid w:val="008D393C"/>
    <w:rsid w:val="008D3D54"/>
    <w:rsid w:val="008D7CFF"/>
    <w:rsid w:val="008E0E09"/>
    <w:rsid w:val="008E23DF"/>
    <w:rsid w:val="008E2D46"/>
    <w:rsid w:val="008E3090"/>
    <w:rsid w:val="008E3D30"/>
    <w:rsid w:val="008E588F"/>
    <w:rsid w:val="008E59AD"/>
    <w:rsid w:val="008E6071"/>
    <w:rsid w:val="008E7712"/>
    <w:rsid w:val="008F0BC7"/>
    <w:rsid w:val="008F270B"/>
    <w:rsid w:val="008F38EA"/>
    <w:rsid w:val="008F4611"/>
    <w:rsid w:val="008F4BC8"/>
    <w:rsid w:val="008F5D43"/>
    <w:rsid w:val="008F68A4"/>
    <w:rsid w:val="0090196A"/>
    <w:rsid w:val="00901E1E"/>
    <w:rsid w:val="00902065"/>
    <w:rsid w:val="0090361F"/>
    <w:rsid w:val="009045C7"/>
    <w:rsid w:val="009054A4"/>
    <w:rsid w:val="00906A1B"/>
    <w:rsid w:val="00906AC5"/>
    <w:rsid w:val="0091130E"/>
    <w:rsid w:val="00911EC2"/>
    <w:rsid w:val="00913042"/>
    <w:rsid w:val="009130AC"/>
    <w:rsid w:val="00913AF5"/>
    <w:rsid w:val="00914133"/>
    <w:rsid w:val="00914C58"/>
    <w:rsid w:val="00915D5F"/>
    <w:rsid w:val="00915F67"/>
    <w:rsid w:val="0091719A"/>
    <w:rsid w:val="009217A3"/>
    <w:rsid w:val="0092425A"/>
    <w:rsid w:val="009248C7"/>
    <w:rsid w:val="009257AC"/>
    <w:rsid w:val="00930C90"/>
    <w:rsid w:val="00930CA9"/>
    <w:rsid w:val="00932054"/>
    <w:rsid w:val="00932DCB"/>
    <w:rsid w:val="009332F6"/>
    <w:rsid w:val="009348A6"/>
    <w:rsid w:val="009350E5"/>
    <w:rsid w:val="00935287"/>
    <w:rsid w:val="009359BE"/>
    <w:rsid w:val="00935FBF"/>
    <w:rsid w:val="00936343"/>
    <w:rsid w:val="0093788E"/>
    <w:rsid w:val="00937D59"/>
    <w:rsid w:val="0094006E"/>
    <w:rsid w:val="00940EB7"/>
    <w:rsid w:val="00944E59"/>
    <w:rsid w:val="00946911"/>
    <w:rsid w:val="00946FDA"/>
    <w:rsid w:val="00947F73"/>
    <w:rsid w:val="00950A25"/>
    <w:rsid w:val="00952B7E"/>
    <w:rsid w:val="00952D34"/>
    <w:rsid w:val="00953525"/>
    <w:rsid w:val="0095372F"/>
    <w:rsid w:val="00954A4D"/>
    <w:rsid w:val="00963310"/>
    <w:rsid w:val="009633FC"/>
    <w:rsid w:val="009645B6"/>
    <w:rsid w:val="00965EDD"/>
    <w:rsid w:val="00967830"/>
    <w:rsid w:val="00973A1E"/>
    <w:rsid w:val="00973BF2"/>
    <w:rsid w:val="009765B7"/>
    <w:rsid w:val="009770AD"/>
    <w:rsid w:val="009802AF"/>
    <w:rsid w:val="00980A29"/>
    <w:rsid w:val="00981931"/>
    <w:rsid w:val="009824F2"/>
    <w:rsid w:val="00983C1F"/>
    <w:rsid w:val="00983F09"/>
    <w:rsid w:val="00984D86"/>
    <w:rsid w:val="009861E2"/>
    <w:rsid w:val="00986D28"/>
    <w:rsid w:val="0098733C"/>
    <w:rsid w:val="00987D0E"/>
    <w:rsid w:val="00987FB3"/>
    <w:rsid w:val="00990DDD"/>
    <w:rsid w:val="00990E5E"/>
    <w:rsid w:val="009923C3"/>
    <w:rsid w:val="00994AE4"/>
    <w:rsid w:val="0099618B"/>
    <w:rsid w:val="00996F51"/>
    <w:rsid w:val="009A0EBD"/>
    <w:rsid w:val="009A306C"/>
    <w:rsid w:val="009A4647"/>
    <w:rsid w:val="009A6815"/>
    <w:rsid w:val="009A6DFD"/>
    <w:rsid w:val="009A7F41"/>
    <w:rsid w:val="009B17D8"/>
    <w:rsid w:val="009B1DFB"/>
    <w:rsid w:val="009B2A55"/>
    <w:rsid w:val="009B2BF9"/>
    <w:rsid w:val="009B3F73"/>
    <w:rsid w:val="009B45F2"/>
    <w:rsid w:val="009B6046"/>
    <w:rsid w:val="009B6C76"/>
    <w:rsid w:val="009B750F"/>
    <w:rsid w:val="009C1320"/>
    <w:rsid w:val="009C13BF"/>
    <w:rsid w:val="009C1C4E"/>
    <w:rsid w:val="009C3CFA"/>
    <w:rsid w:val="009C499F"/>
    <w:rsid w:val="009C59C0"/>
    <w:rsid w:val="009C5A27"/>
    <w:rsid w:val="009C72B8"/>
    <w:rsid w:val="009D48B2"/>
    <w:rsid w:val="009D5477"/>
    <w:rsid w:val="009E0287"/>
    <w:rsid w:val="009E54FB"/>
    <w:rsid w:val="009F00AF"/>
    <w:rsid w:val="009F13B5"/>
    <w:rsid w:val="009F1A97"/>
    <w:rsid w:val="009F27AC"/>
    <w:rsid w:val="009F4246"/>
    <w:rsid w:val="009F4575"/>
    <w:rsid w:val="009F4847"/>
    <w:rsid w:val="009F7D0D"/>
    <w:rsid w:val="009F7EC7"/>
    <w:rsid w:val="00A0012E"/>
    <w:rsid w:val="00A014F9"/>
    <w:rsid w:val="00A01C2B"/>
    <w:rsid w:val="00A024C2"/>
    <w:rsid w:val="00A02C32"/>
    <w:rsid w:val="00A04718"/>
    <w:rsid w:val="00A05396"/>
    <w:rsid w:val="00A05EC0"/>
    <w:rsid w:val="00A0748E"/>
    <w:rsid w:val="00A109E9"/>
    <w:rsid w:val="00A10FEF"/>
    <w:rsid w:val="00A1169A"/>
    <w:rsid w:val="00A13ABB"/>
    <w:rsid w:val="00A140E5"/>
    <w:rsid w:val="00A156A8"/>
    <w:rsid w:val="00A15B40"/>
    <w:rsid w:val="00A17685"/>
    <w:rsid w:val="00A17A9F"/>
    <w:rsid w:val="00A21B62"/>
    <w:rsid w:val="00A22717"/>
    <w:rsid w:val="00A22755"/>
    <w:rsid w:val="00A23C43"/>
    <w:rsid w:val="00A269E0"/>
    <w:rsid w:val="00A31AA1"/>
    <w:rsid w:val="00A3467D"/>
    <w:rsid w:val="00A349EF"/>
    <w:rsid w:val="00A349F1"/>
    <w:rsid w:val="00A350AF"/>
    <w:rsid w:val="00A37197"/>
    <w:rsid w:val="00A3776F"/>
    <w:rsid w:val="00A40D3F"/>
    <w:rsid w:val="00A414A6"/>
    <w:rsid w:val="00A418B9"/>
    <w:rsid w:val="00A42E07"/>
    <w:rsid w:val="00A440C1"/>
    <w:rsid w:val="00A44DAA"/>
    <w:rsid w:val="00A46CD6"/>
    <w:rsid w:val="00A52B95"/>
    <w:rsid w:val="00A53589"/>
    <w:rsid w:val="00A54A38"/>
    <w:rsid w:val="00A54CF2"/>
    <w:rsid w:val="00A55893"/>
    <w:rsid w:val="00A56F0D"/>
    <w:rsid w:val="00A60146"/>
    <w:rsid w:val="00A60E0E"/>
    <w:rsid w:val="00A60FF9"/>
    <w:rsid w:val="00A61A17"/>
    <w:rsid w:val="00A634C4"/>
    <w:rsid w:val="00A6428A"/>
    <w:rsid w:val="00A6433B"/>
    <w:rsid w:val="00A64D43"/>
    <w:rsid w:val="00A65305"/>
    <w:rsid w:val="00A66BA3"/>
    <w:rsid w:val="00A66DA1"/>
    <w:rsid w:val="00A6720E"/>
    <w:rsid w:val="00A71C1D"/>
    <w:rsid w:val="00A72C09"/>
    <w:rsid w:val="00A74664"/>
    <w:rsid w:val="00A759DF"/>
    <w:rsid w:val="00A75D32"/>
    <w:rsid w:val="00A76812"/>
    <w:rsid w:val="00A768CA"/>
    <w:rsid w:val="00A80155"/>
    <w:rsid w:val="00A82233"/>
    <w:rsid w:val="00A8239C"/>
    <w:rsid w:val="00A82967"/>
    <w:rsid w:val="00A84019"/>
    <w:rsid w:val="00A847E9"/>
    <w:rsid w:val="00A86483"/>
    <w:rsid w:val="00A876DA"/>
    <w:rsid w:val="00A87E83"/>
    <w:rsid w:val="00A9077F"/>
    <w:rsid w:val="00A91924"/>
    <w:rsid w:val="00A9195B"/>
    <w:rsid w:val="00A919A1"/>
    <w:rsid w:val="00A9225B"/>
    <w:rsid w:val="00A94181"/>
    <w:rsid w:val="00A94625"/>
    <w:rsid w:val="00A95966"/>
    <w:rsid w:val="00A95FA6"/>
    <w:rsid w:val="00A976BA"/>
    <w:rsid w:val="00A976C3"/>
    <w:rsid w:val="00AA0A43"/>
    <w:rsid w:val="00AA15A0"/>
    <w:rsid w:val="00AA1DC9"/>
    <w:rsid w:val="00AA2343"/>
    <w:rsid w:val="00AA49AA"/>
    <w:rsid w:val="00AB00FE"/>
    <w:rsid w:val="00AB148C"/>
    <w:rsid w:val="00AB2B3E"/>
    <w:rsid w:val="00AB2E73"/>
    <w:rsid w:val="00AB3C41"/>
    <w:rsid w:val="00AB40F6"/>
    <w:rsid w:val="00AB5662"/>
    <w:rsid w:val="00AB6691"/>
    <w:rsid w:val="00AB7F3C"/>
    <w:rsid w:val="00AB7FE7"/>
    <w:rsid w:val="00AC180A"/>
    <w:rsid w:val="00AC2B2B"/>
    <w:rsid w:val="00AC59B4"/>
    <w:rsid w:val="00AD22AA"/>
    <w:rsid w:val="00AD2391"/>
    <w:rsid w:val="00AD42EC"/>
    <w:rsid w:val="00AD5EA6"/>
    <w:rsid w:val="00AD6119"/>
    <w:rsid w:val="00AD6DD2"/>
    <w:rsid w:val="00AD706D"/>
    <w:rsid w:val="00AD7C69"/>
    <w:rsid w:val="00AE00A1"/>
    <w:rsid w:val="00AE0B99"/>
    <w:rsid w:val="00AE0C3B"/>
    <w:rsid w:val="00AE23A9"/>
    <w:rsid w:val="00AE2689"/>
    <w:rsid w:val="00AE2CBF"/>
    <w:rsid w:val="00AE2CE5"/>
    <w:rsid w:val="00AE3187"/>
    <w:rsid w:val="00AE42EE"/>
    <w:rsid w:val="00AE57E9"/>
    <w:rsid w:val="00AE6733"/>
    <w:rsid w:val="00AE7A4E"/>
    <w:rsid w:val="00AE7BA5"/>
    <w:rsid w:val="00AF2489"/>
    <w:rsid w:val="00AF2E9D"/>
    <w:rsid w:val="00AF32C2"/>
    <w:rsid w:val="00AF41D6"/>
    <w:rsid w:val="00AF44EC"/>
    <w:rsid w:val="00AF5CEB"/>
    <w:rsid w:val="00AF6257"/>
    <w:rsid w:val="00B02373"/>
    <w:rsid w:val="00B029CD"/>
    <w:rsid w:val="00B0437B"/>
    <w:rsid w:val="00B04F60"/>
    <w:rsid w:val="00B05171"/>
    <w:rsid w:val="00B05D2D"/>
    <w:rsid w:val="00B05FCC"/>
    <w:rsid w:val="00B11954"/>
    <w:rsid w:val="00B11BE5"/>
    <w:rsid w:val="00B11F0C"/>
    <w:rsid w:val="00B13301"/>
    <w:rsid w:val="00B13A3D"/>
    <w:rsid w:val="00B143BE"/>
    <w:rsid w:val="00B158AB"/>
    <w:rsid w:val="00B15AE1"/>
    <w:rsid w:val="00B17806"/>
    <w:rsid w:val="00B17814"/>
    <w:rsid w:val="00B17D47"/>
    <w:rsid w:val="00B17E55"/>
    <w:rsid w:val="00B2067C"/>
    <w:rsid w:val="00B210C3"/>
    <w:rsid w:val="00B21E41"/>
    <w:rsid w:val="00B229EE"/>
    <w:rsid w:val="00B22D3B"/>
    <w:rsid w:val="00B237A3"/>
    <w:rsid w:val="00B2589F"/>
    <w:rsid w:val="00B26686"/>
    <w:rsid w:val="00B26B43"/>
    <w:rsid w:val="00B300C4"/>
    <w:rsid w:val="00B3336E"/>
    <w:rsid w:val="00B33A0E"/>
    <w:rsid w:val="00B34787"/>
    <w:rsid w:val="00B34D17"/>
    <w:rsid w:val="00B3556E"/>
    <w:rsid w:val="00B37027"/>
    <w:rsid w:val="00B40A20"/>
    <w:rsid w:val="00B43966"/>
    <w:rsid w:val="00B44582"/>
    <w:rsid w:val="00B4464F"/>
    <w:rsid w:val="00B44F51"/>
    <w:rsid w:val="00B4757F"/>
    <w:rsid w:val="00B5099A"/>
    <w:rsid w:val="00B50B84"/>
    <w:rsid w:val="00B50D7D"/>
    <w:rsid w:val="00B51761"/>
    <w:rsid w:val="00B52086"/>
    <w:rsid w:val="00B5224E"/>
    <w:rsid w:val="00B5244D"/>
    <w:rsid w:val="00B52F29"/>
    <w:rsid w:val="00B5363B"/>
    <w:rsid w:val="00B53EFE"/>
    <w:rsid w:val="00B543F9"/>
    <w:rsid w:val="00B558C4"/>
    <w:rsid w:val="00B565D3"/>
    <w:rsid w:val="00B57A49"/>
    <w:rsid w:val="00B60536"/>
    <w:rsid w:val="00B619F4"/>
    <w:rsid w:val="00B63937"/>
    <w:rsid w:val="00B641C8"/>
    <w:rsid w:val="00B64709"/>
    <w:rsid w:val="00B647C2"/>
    <w:rsid w:val="00B64A97"/>
    <w:rsid w:val="00B65779"/>
    <w:rsid w:val="00B67DCF"/>
    <w:rsid w:val="00B71BBD"/>
    <w:rsid w:val="00B733DF"/>
    <w:rsid w:val="00B745EC"/>
    <w:rsid w:val="00B746C6"/>
    <w:rsid w:val="00B75DC6"/>
    <w:rsid w:val="00B81A89"/>
    <w:rsid w:val="00B828F9"/>
    <w:rsid w:val="00B82E8B"/>
    <w:rsid w:val="00B83921"/>
    <w:rsid w:val="00B85757"/>
    <w:rsid w:val="00B85986"/>
    <w:rsid w:val="00B9317E"/>
    <w:rsid w:val="00B935EB"/>
    <w:rsid w:val="00B946E2"/>
    <w:rsid w:val="00B9519B"/>
    <w:rsid w:val="00B97F90"/>
    <w:rsid w:val="00BA058E"/>
    <w:rsid w:val="00BA1AFC"/>
    <w:rsid w:val="00BA1D2F"/>
    <w:rsid w:val="00BA1DCA"/>
    <w:rsid w:val="00BA2006"/>
    <w:rsid w:val="00BA44EC"/>
    <w:rsid w:val="00BA4A05"/>
    <w:rsid w:val="00BA4ABC"/>
    <w:rsid w:val="00BA501B"/>
    <w:rsid w:val="00BA6323"/>
    <w:rsid w:val="00BA6A2B"/>
    <w:rsid w:val="00BA6EA3"/>
    <w:rsid w:val="00BB1B7B"/>
    <w:rsid w:val="00BB275C"/>
    <w:rsid w:val="00BB46B3"/>
    <w:rsid w:val="00BB4E97"/>
    <w:rsid w:val="00BB5B57"/>
    <w:rsid w:val="00BB64E5"/>
    <w:rsid w:val="00BB675C"/>
    <w:rsid w:val="00BB7178"/>
    <w:rsid w:val="00BC14A8"/>
    <w:rsid w:val="00BC181E"/>
    <w:rsid w:val="00BC2011"/>
    <w:rsid w:val="00BC21E7"/>
    <w:rsid w:val="00BC2319"/>
    <w:rsid w:val="00BC37FF"/>
    <w:rsid w:val="00BC409C"/>
    <w:rsid w:val="00BC6834"/>
    <w:rsid w:val="00BC6B84"/>
    <w:rsid w:val="00BD0926"/>
    <w:rsid w:val="00BD166D"/>
    <w:rsid w:val="00BD1C7B"/>
    <w:rsid w:val="00BD3D88"/>
    <w:rsid w:val="00BD547C"/>
    <w:rsid w:val="00BD679D"/>
    <w:rsid w:val="00BE1EC3"/>
    <w:rsid w:val="00BE3287"/>
    <w:rsid w:val="00BE585B"/>
    <w:rsid w:val="00BE5C87"/>
    <w:rsid w:val="00BF094E"/>
    <w:rsid w:val="00BF0EE9"/>
    <w:rsid w:val="00BF1D58"/>
    <w:rsid w:val="00BF20A3"/>
    <w:rsid w:val="00BF2A79"/>
    <w:rsid w:val="00BF4129"/>
    <w:rsid w:val="00BF5DBB"/>
    <w:rsid w:val="00C01462"/>
    <w:rsid w:val="00C02291"/>
    <w:rsid w:val="00C025E3"/>
    <w:rsid w:val="00C030D6"/>
    <w:rsid w:val="00C03412"/>
    <w:rsid w:val="00C036BD"/>
    <w:rsid w:val="00C05FA1"/>
    <w:rsid w:val="00C06A23"/>
    <w:rsid w:val="00C07BC2"/>
    <w:rsid w:val="00C1043F"/>
    <w:rsid w:val="00C14222"/>
    <w:rsid w:val="00C15C02"/>
    <w:rsid w:val="00C200EB"/>
    <w:rsid w:val="00C2279C"/>
    <w:rsid w:val="00C22BF6"/>
    <w:rsid w:val="00C23FAB"/>
    <w:rsid w:val="00C25355"/>
    <w:rsid w:val="00C25F43"/>
    <w:rsid w:val="00C27F11"/>
    <w:rsid w:val="00C30E28"/>
    <w:rsid w:val="00C30ED6"/>
    <w:rsid w:val="00C36172"/>
    <w:rsid w:val="00C36AAC"/>
    <w:rsid w:val="00C37B55"/>
    <w:rsid w:val="00C40351"/>
    <w:rsid w:val="00C421E9"/>
    <w:rsid w:val="00C42943"/>
    <w:rsid w:val="00C4545E"/>
    <w:rsid w:val="00C47960"/>
    <w:rsid w:val="00C47E95"/>
    <w:rsid w:val="00C47ECB"/>
    <w:rsid w:val="00C510FE"/>
    <w:rsid w:val="00C5151E"/>
    <w:rsid w:val="00C5293A"/>
    <w:rsid w:val="00C53212"/>
    <w:rsid w:val="00C54882"/>
    <w:rsid w:val="00C55128"/>
    <w:rsid w:val="00C553A8"/>
    <w:rsid w:val="00C55A8C"/>
    <w:rsid w:val="00C5624D"/>
    <w:rsid w:val="00C56928"/>
    <w:rsid w:val="00C579A9"/>
    <w:rsid w:val="00C57F30"/>
    <w:rsid w:val="00C62030"/>
    <w:rsid w:val="00C6220E"/>
    <w:rsid w:val="00C62317"/>
    <w:rsid w:val="00C62B77"/>
    <w:rsid w:val="00C64A1B"/>
    <w:rsid w:val="00C64B6B"/>
    <w:rsid w:val="00C6508E"/>
    <w:rsid w:val="00C675C8"/>
    <w:rsid w:val="00C67741"/>
    <w:rsid w:val="00C7023C"/>
    <w:rsid w:val="00C71319"/>
    <w:rsid w:val="00C71B62"/>
    <w:rsid w:val="00C7236B"/>
    <w:rsid w:val="00C73594"/>
    <w:rsid w:val="00C73DE8"/>
    <w:rsid w:val="00C753D2"/>
    <w:rsid w:val="00C75AC5"/>
    <w:rsid w:val="00C76617"/>
    <w:rsid w:val="00C76E63"/>
    <w:rsid w:val="00C773C4"/>
    <w:rsid w:val="00C81EA3"/>
    <w:rsid w:val="00C82EBF"/>
    <w:rsid w:val="00C83EBD"/>
    <w:rsid w:val="00C84194"/>
    <w:rsid w:val="00C859F5"/>
    <w:rsid w:val="00C906B9"/>
    <w:rsid w:val="00C90FF0"/>
    <w:rsid w:val="00C912C7"/>
    <w:rsid w:val="00C9294D"/>
    <w:rsid w:val="00C930FD"/>
    <w:rsid w:val="00C933C1"/>
    <w:rsid w:val="00C941DC"/>
    <w:rsid w:val="00C942C7"/>
    <w:rsid w:val="00C94360"/>
    <w:rsid w:val="00C95F3F"/>
    <w:rsid w:val="00C96991"/>
    <w:rsid w:val="00C96A94"/>
    <w:rsid w:val="00C976E9"/>
    <w:rsid w:val="00CA0165"/>
    <w:rsid w:val="00CA2C82"/>
    <w:rsid w:val="00CA2CB0"/>
    <w:rsid w:val="00CA2F01"/>
    <w:rsid w:val="00CA2FF2"/>
    <w:rsid w:val="00CA3559"/>
    <w:rsid w:val="00CA370F"/>
    <w:rsid w:val="00CA4A05"/>
    <w:rsid w:val="00CA4A76"/>
    <w:rsid w:val="00CA5559"/>
    <w:rsid w:val="00CA629B"/>
    <w:rsid w:val="00CA7EA4"/>
    <w:rsid w:val="00CB0013"/>
    <w:rsid w:val="00CB0081"/>
    <w:rsid w:val="00CB19BE"/>
    <w:rsid w:val="00CB1EB6"/>
    <w:rsid w:val="00CB31D8"/>
    <w:rsid w:val="00CB4B1F"/>
    <w:rsid w:val="00CB5085"/>
    <w:rsid w:val="00CB7A33"/>
    <w:rsid w:val="00CB7EEE"/>
    <w:rsid w:val="00CC07A0"/>
    <w:rsid w:val="00CC0A1A"/>
    <w:rsid w:val="00CC12E6"/>
    <w:rsid w:val="00CC2718"/>
    <w:rsid w:val="00CC42FE"/>
    <w:rsid w:val="00CC48A6"/>
    <w:rsid w:val="00CC56C7"/>
    <w:rsid w:val="00CC62D5"/>
    <w:rsid w:val="00CC68F7"/>
    <w:rsid w:val="00CC6953"/>
    <w:rsid w:val="00CC7F7C"/>
    <w:rsid w:val="00CD040D"/>
    <w:rsid w:val="00CD1037"/>
    <w:rsid w:val="00CD357F"/>
    <w:rsid w:val="00CD39EF"/>
    <w:rsid w:val="00CD400B"/>
    <w:rsid w:val="00CD58DD"/>
    <w:rsid w:val="00CD607F"/>
    <w:rsid w:val="00CE06C1"/>
    <w:rsid w:val="00CE2FF6"/>
    <w:rsid w:val="00CE3DE2"/>
    <w:rsid w:val="00CE6CBE"/>
    <w:rsid w:val="00CF0880"/>
    <w:rsid w:val="00CF1449"/>
    <w:rsid w:val="00CF2EFC"/>
    <w:rsid w:val="00CF42A3"/>
    <w:rsid w:val="00CF73B6"/>
    <w:rsid w:val="00D0030E"/>
    <w:rsid w:val="00D01432"/>
    <w:rsid w:val="00D01B9E"/>
    <w:rsid w:val="00D01F0A"/>
    <w:rsid w:val="00D02894"/>
    <w:rsid w:val="00D03253"/>
    <w:rsid w:val="00D0353D"/>
    <w:rsid w:val="00D03AAA"/>
    <w:rsid w:val="00D04493"/>
    <w:rsid w:val="00D04815"/>
    <w:rsid w:val="00D04E22"/>
    <w:rsid w:val="00D05C67"/>
    <w:rsid w:val="00D0742F"/>
    <w:rsid w:val="00D10EC6"/>
    <w:rsid w:val="00D1165A"/>
    <w:rsid w:val="00D138B1"/>
    <w:rsid w:val="00D14B28"/>
    <w:rsid w:val="00D17AC2"/>
    <w:rsid w:val="00D17D7C"/>
    <w:rsid w:val="00D20953"/>
    <w:rsid w:val="00D21697"/>
    <w:rsid w:val="00D22480"/>
    <w:rsid w:val="00D2310D"/>
    <w:rsid w:val="00D2531D"/>
    <w:rsid w:val="00D26C5F"/>
    <w:rsid w:val="00D27072"/>
    <w:rsid w:val="00D27EB9"/>
    <w:rsid w:val="00D30521"/>
    <w:rsid w:val="00D30E97"/>
    <w:rsid w:val="00D31BDA"/>
    <w:rsid w:val="00D3266C"/>
    <w:rsid w:val="00D32C56"/>
    <w:rsid w:val="00D33CE8"/>
    <w:rsid w:val="00D33D40"/>
    <w:rsid w:val="00D345B8"/>
    <w:rsid w:val="00D3580B"/>
    <w:rsid w:val="00D35E67"/>
    <w:rsid w:val="00D36FD7"/>
    <w:rsid w:val="00D37B09"/>
    <w:rsid w:val="00D41E21"/>
    <w:rsid w:val="00D43987"/>
    <w:rsid w:val="00D460BB"/>
    <w:rsid w:val="00D5129D"/>
    <w:rsid w:val="00D5324F"/>
    <w:rsid w:val="00D53E12"/>
    <w:rsid w:val="00D55F38"/>
    <w:rsid w:val="00D5607C"/>
    <w:rsid w:val="00D57CF1"/>
    <w:rsid w:val="00D6018F"/>
    <w:rsid w:val="00D61433"/>
    <w:rsid w:val="00D63AA3"/>
    <w:rsid w:val="00D63ADD"/>
    <w:rsid w:val="00D65D03"/>
    <w:rsid w:val="00D65DA2"/>
    <w:rsid w:val="00D665C0"/>
    <w:rsid w:val="00D701C6"/>
    <w:rsid w:val="00D70492"/>
    <w:rsid w:val="00D737D6"/>
    <w:rsid w:val="00D7419A"/>
    <w:rsid w:val="00D7558D"/>
    <w:rsid w:val="00D75780"/>
    <w:rsid w:val="00D767D2"/>
    <w:rsid w:val="00D775B7"/>
    <w:rsid w:val="00D8012D"/>
    <w:rsid w:val="00D80A02"/>
    <w:rsid w:val="00D81712"/>
    <w:rsid w:val="00D817BA"/>
    <w:rsid w:val="00D81B11"/>
    <w:rsid w:val="00D81ED8"/>
    <w:rsid w:val="00D82735"/>
    <w:rsid w:val="00D8280E"/>
    <w:rsid w:val="00D82B42"/>
    <w:rsid w:val="00D8311E"/>
    <w:rsid w:val="00D8398C"/>
    <w:rsid w:val="00D84D22"/>
    <w:rsid w:val="00D91BBC"/>
    <w:rsid w:val="00D92AD1"/>
    <w:rsid w:val="00D92BB3"/>
    <w:rsid w:val="00D9347F"/>
    <w:rsid w:val="00D93715"/>
    <w:rsid w:val="00D941F0"/>
    <w:rsid w:val="00D95EED"/>
    <w:rsid w:val="00D96667"/>
    <w:rsid w:val="00D97F1B"/>
    <w:rsid w:val="00DA00BD"/>
    <w:rsid w:val="00DA09B6"/>
    <w:rsid w:val="00DA0C92"/>
    <w:rsid w:val="00DA183C"/>
    <w:rsid w:val="00DA2503"/>
    <w:rsid w:val="00DA5875"/>
    <w:rsid w:val="00DA5DE3"/>
    <w:rsid w:val="00DA6E32"/>
    <w:rsid w:val="00DA7212"/>
    <w:rsid w:val="00DB2273"/>
    <w:rsid w:val="00DB28A5"/>
    <w:rsid w:val="00DB29D4"/>
    <w:rsid w:val="00DB4368"/>
    <w:rsid w:val="00DB5664"/>
    <w:rsid w:val="00DB582B"/>
    <w:rsid w:val="00DB786F"/>
    <w:rsid w:val="00DC0606"/>
    <w:rsid w:val="00DC09A7"/>
    <w:rsid w:val="00DC1A24"/>
    <w:rsid w:val="00DC2712"/>
    <w:rsid w:val="00DC4ED1"/>
    <w:rsid w:val="00DC61E6"/>
    <w:rsid w:val="00DC6817"/>
    <w:rsid w:val="00DD1685"/>
    <w:rsid w:val="00DD1816"/>
    <w:rsid w:val="00DD3738"/>
    <w:rsid w:val="00DD4424"/>
    <w:rsid w:val="00DD46F2"/>
    <w:rsid w:val="00DD54A9"/>
    <w:rsid w:val="00DD55A7"/>
    <w:rsid w:val="00DD7365"/>
    <w:rsid w:val="00DD7F56"/>
    <w:rsid w:val="00DE1CE2"/>
    <w:rsid w:val="00DE21F5"/>
    <w:rsid w:val="00DE33B0"/>
    <w:rsid w:val="00DE619C"/>
    <w:rsid w:val="00DE69E1"/>
    <w:rsid w:val="00DE7314"/>
    <w:rsid w:val="00DF00FC"/>
    <w:rsid w:val="00DF042B"/>
    <w:rsid w:val="00DF1A8F"/>
    <w:rsid w:val="00DF1EEA"/>
    <w:rsid w:val="00DF4423"/>
    <w:rsid w:val="00DF4BAB"/>
    <w:rsid w:val="00DF50D4"/>
    <w:rsid w:val="00DF6000"/>
    <w:rsid w:val="00E00F2D"/>
    <w:rsid w:val="00E01524"/>
    <w:rsid w:val="00E018BF"/>
    <w:rsid w:val="00E01B56"/>
    <w:rsid w:val="00E01C9D"/>
    <w:rsid w:val="00E0220A"/>
    <w:rsid w:val="00E022DC"/>
    <w:rsid w:val="00E028EC"/>
    <w:rsid w:val="00E0372F"/>
    <w:rsid w:val="00E05BC2"/>
    <w:rsid w:val="00E06925"/>
    <w:rsid w:val="00E06F9B"/>
    <w:rsid w:val="00E103FC"/>
    <w:rsid w:val="00E10C69"/>
    <w:rsid w:val="00E14379"/>
    <w:rsid w:val="00E14E5D"/>
    <w:rsid w:val="00E15AB4"/>
    <w:rsid w:val="00E161AB"/>
    <w:rsid w:val="00E165C6"/>
    <w:rsid w:val="00E16E81"/>
    <w:rsid w:val="00E2007F"/>
    <w:rsid w:val="00E200BC"/>
    <w:rsid w:val="00E20A10"/>
    <w:rsid w:val="00E20CE6"/>
    <w:rsid w:val="00E20E29"/>
    <w:rsid w:val="00E211C3"/>
    <w:rsid w:val="00E213E6"/>
    <w:rsid w:val="00E216A3"/>
    <w:rsid w:val="00E22378"/>
    <w:rsid w:val="00E239B0"/>
    <w:rsid w:val="00E2508A"/>
    <w:rsid w:val="00E2616B"/>
    <w:rsid w:val="00E267D4"/>
    <w:rsid w:val="00E30AFE"/>
    <w:rsid w:val="00E332C1"/>
    <w:rsid w:val="00E333C6"/>
    <w:rsid w:val="00E334F2"/>
    <w:rsid w:val="00E334FE"/>
    <w:rsid w:val="00E3469C"/>
    <w:rsid w:val="00E35EC2"/>
    <w:rsid w:val="00E372F2"/>
    <w:rsid w:val="00E37758"/>
    <w:rsid w:val="00E4108E"/>
    <w:rsid w:val="00E41838"/>
    <w:rsid w:val="00E440E2"/>
    <w:rsid w:val="00E45B44"/>
    <w:rsid w:val="00E462E6"/>
    <w:rsid w:val="00E47AEF"/>
    <w:rsid w:val="00E51BEB"/>
    <w:rsid w:val="00E5292E"/>
    <w:rsid w:val="00E5420B"/>
    <w:rsid w:val="00E547A6"/>
    <w:rsid w:val="00E5559E"/>
    <w:rsid w:val="00E556ED"/>
    <w:rsid w:val="00E55EB5"/>
    <w:rsid w:val="00E56439"/>
    <w:rsid w:val="00E5672D"/>
    <w:rsid w:val="00E56C71"/>
    <w:rsid w:val="00E606B6"/>
    <w:rsid w:val="00E60C2B"/>
    <w:rsid w:val="00E63085"/>
    <w:rsid w:val="00E640DC"/>
    <w:rsid w:val="00E6442C"/>
    <w:rsid w:val="00E66000"/>
    <w:rsid w:val="00E66293"/>
    <w:rsid w:val="00E66D38"/>
    <w:rsid w:val="00E67034"/>
    <w:rsid w:val="00E72BC7"/>
    <w:rsid w:val="00E734C8"/>
    <w:rsid w:val="00E73639"/>
    <w:rsid w:val="00E7379F"/>
    <w:rsid w:val="00E73C5F"/>
    <w:rsid w:val="00E74256"/>
    <w:rsid w:val="00E76878"/>
    <w:rsid w:val="00E76887"/>
    <w:rsid w:val="00E77EB7"/>
    <w:rsid w:val="00E8041F"/>
    <w:rsid w:val="00E8231D"/>
    <w:rsid w:val="00E82C45"/>
    <w:rsid w:val="00E83727"/>
    <w:rsid w:val="00E8511B"/>
    <w:rsid w:val="00E8516F"/>
    <w:rsid w:val="00E85C1A"/>
    <w:rsid w:val="00E85FF7"/>
    <w:rsid w:val="00E87A82"/>
    <w:rsid w:val="00E91C7C"/>
    <w:rsid w:val="00E91E2A"/>
    <w:rsid w:val="00E91E7D"/>
    <w:rsid w:val="00E922D9"/>
    <w:rsid w:val="00E92B32"/>
    <w:rsid w:val="00E92C2F"/>
    <w:rsid w:val="00E96407"/>
    <w:rsid w:val="00EA05C3"/>
    <w:rsid w:val="00EA0883"/>
    <w:rsid w:val="00EA0C16"/>
    <w:rsid w:val="00EA27F1"/>
    <w:rsid w:val="00EA45C5"/>
    <w:rsid w:val="00EA476F"/>
    <w:rsid w:val="00EA52A5"/>
    <w:rsid w:val="00EA6C55"/>
    <w:rsid w:val="00EA6DDD"/>
    <w:rsid w:val="00EB1DFD"/>
    <w:rsid w:val="00EB22B4"/>
    <w:rsid w:val="00EB3129"/>
    <w:rsid w:val="00EB3DE1"/>
    <w:rsid w:val="00EB64D7"/>
    <w:rsid w:val="00EC061D"/>
    <w:rsid w:val="00EC1FD6"/>
    <w:rsid w:val="00EC3AB1"/>
    <w:rsid w:val="00EC6677"/>
    <w:rsid w:val="00EC67B9"/>
    <w:rsid w:val="00EC7B1D"/>
    <w:rsid w:val="00ED0D9F"/>
    <w:rsid w:val="00ED167E"/>
    <w:rsid w:val="00ED18F0"/>
    <w:rsid w:val="00ED3208"/>
    <w:rsid w:val="00ED4DA5"/>
    <w:rsid w:val="00ED5363"/>
    <w:rsid w:val="00ED6129"/>
    <w:rsid w:val="00ED7D91"/>
    <w:rsid w:val="00ED7E18"/>
    <w:rsid w:val="00EE137E"/>
    <w:rsid w:val="00EE1501"/>
    <w:rsid w:val="00EE1CE1"/>
    <w:rsid w:val="00EE28A0"/>
    <w:rsid w:val="00EE398C"/>
    <w:rsid w:val="00EE3C01"/>
    <w:rsid w:val="00EE4DA0"/>
    <w:rsid w:val="00EE56EB"/>
    <w:rsid w:val="00EF0368"/>
    <w:rsid w:val="00EF0C1D"/>
    <w:rsid w:val="00EF0E5D"/>
    <w:rsid w:val="00EF11B1"/>
    <w:rsid w:val="00EF19E1"/>
    <w:rsid w:val="00EF3E0E"/>
    <w:rsid w:val="00EF3F36"/>
    <w:rsid w:val="00EF55DC"/>
    <w:rsid w:val="00EF6FB5"/>
    <w:rsid w:val="00EF7917"/>
    <w:rsid w:val="00F00169"/>
    <w:rsid w:val="00F04732"/>
    <w:rsid w:val="00F04FBD"/>
    <w:rsid w:val="00F05472"/>
    <w:rsid w:val="00F05667"/>
    <w:rsid w:val="00F0628F"/>
    <w:rsid w:val="00F06DE2"/>
    <w:rsid w:val="00F113DC"/>
    <w:rsid w:val="00F11CAA"/>
    <w:rsid w:val="00F11D2A"/>
    <w:rsid w:val="00F1638D"/>
    <w:rsid w:val="00F16BEF"/>
    <w:rsid w:val="00F215E4"/>
    <w:rsid w:val="00F236F8"/>
    <w:rsid w:val="00F239DE"/>
    <w:rsid w:val="00F24A70"/>
    <w:rsid w:val="00F24E60"/>
    <w:rsid w:val="00F2519C"/>
    <w:rsid w:val="00F2558F"/>
    <w:rsid w:val="00F271BD"/>
    <w:rsid w:val="00F3015F"/>
    <w:rsid w:val="00F31C89"/>
    <w:rsid w:val="00F33626"/>
    <w:rsid w:val="00F34483"/>
    <w:rsid w:val="00F3489B"/>
    <w:rsid w:val="00F36F91"/>
    <w:rsid w:val="00F372C5"/>
    <w:rsid w:val="00F37575"/>
    <w:rsid w:val="00F3762B"/>
    <w:rsid w:val="00F37D6E"/>
    <w:rsid w:val="00F4114F"/>
    <w:rsid w:val="00F43966"/>
    <w:rsid w:val="00F44C23"/>
    <w:rsid w:val="00F45643"/>
    <w:rsid w:val="00F45F91"/>
    <w:rsid w:val="00F46518"/>
    <w:rsid w:val="00F46957"/>
    <w:rsid w:val="00F46986"/>
    <w:rsid w:val="00F506A9"/>
    <w:rsid w:val="00F5108B"/>
    <w:rsid w:val="00F52031"/>
    <w:rsid w:val="00F53225"/>
    <w:rsid w:val="00F534F8"/>
    <w:rsid w:val="00F5518E"/>
    <w:rsid w:val="00F551D6"/>
    <w:rsid w:val="00F55C59"/>
    <w:rsid w:val="00F56149"/>
    <w:rsid w:val="00F570FD"/>
    <w:rsid w:val="00F603F1"/>
    <w:rsid w:val="00F61A49"/>
    <w:rsid w:val="00F61E69"/>
    <w:rsid w:val="00F673BD"/>
    <w:rsid w:val="00F67A55"/>
    <w:rsid w:val="00F706A4"/>
    <w:rsid w:val="00F71396"/>
    <w:rsid w:val="00F71B09"/>
    <w:rsid w:val="00F7728D"/>
    <w:rsid w:val="00F77498"/>
    <w:rsid w:val="00F77B87"/>
    <w:rsid w:val="00F826D0"/>
    <w:rsid w:val="00F82B44"/>
    <w:rsid w:val="00F83042"/>
    <w:rsid w:val="00F83380"/>
    <w:rsid w:val="00F8467F"/>
    <w:rsid w:val="00F84DCF"/>
    <w:rsid w:val="00F8609B"/>
    <w:rsid w:val="00F864CC"/>
    <w:rsid w:val="00F86E2A"/>
    <w:rsid w:val="00F87536"/>
    <w:rsid w:val="00F91F86"/>
    <w:rsid w:val="00F954BB"/>
    <w:rsid w:val="00F96CC5"/>
    <w:rsid w:val="00FA1F81"/>
    <w:rsid w:val="00FA31AD"/>
    <w:rsid w:val="00FA3FAA"/>
    <w:rsid w:val="00FA46C4"/>
    <w:rsid w:val="00FA4A08"/>
    <w:rsid w:val="00FA4BC7"/>
    <w:rsid w:val="00FA5CA8"/>
    <w:rsid w:val="00FA5D74"/>
    <w:rsid w:val="00FA6026"/>
    <w:rsid w:val="00FA6AC9"/>
    <w:rsid w:val="00FA6D2B"/>
    <w:rsid w:val="00FA6F96"/>
    <w:rsid w:val="00FA72BC"/>
    <w:rsid w:val="00FB6690"/>
    <w:rsid w:val="00FB688B"/>
    <w:rsid w:val="00FB72B6"/>
    <w:rsid w:val="00FB74F8"/>
    <w:rsid w:val="00FB7595"/>
    <w:rsid w:val="00FB7ECB"/>
    <w:rsid w:val="00FC1C13"/>
    <w:rsid w:val="00FC303C"/>
    <w:rsid w:val="00FC3243"/>
    <w:rsid w:val="00FC57A7"/>
    <w:rsid w:val="00FC6B4F"/>
    <w:rsid w:val="00FC7078"/>
    <w:rsid w:val="00FC73B0"/>
    <w:rsid w:val="00FD05AA"/>
    <w:rsid w:val="00FD0A57"/>
    <w:rsid w:val="00FD1092"/>
    <w:rsid w:val="00FD3469"/>
    <w:rsid w:val="00FD37D6"/>
    <w:rsid w:val="00FD4FA3"/>
    <w:rsid w:val="00FD63BE"/>
    <w:rsid w:val="00FD68B3"/>
    <w:rsid w:val="00FD7094"/>
    <w:rsid w:val="00FE055D"/>
    <w:rsid w:val="00FE0AFE"/>
    <w:rsid w:val="00FE2A93"/>
    <w:rsid w:val="00FE4A57"/>
    <w:rsid w:val="00FE56CF"/>
    <w:rsid w:val="00FE58F6"/>
    <w:rsid w:val="00FE6A00"/>
    <w:rsid w:val="00FF1C87"/>
    <w:rsid w:val="00FF1E27"/>
    <w:rsid w:val="00FF2D6E"/>
    <w:rsid w:val="00FF33F4"/>
    <w:rsid w:val="00FF34FB"/>
    <w:rsid w:val="00FF45F0"/>
    <w:rsid w:val="00FF4FE6"/>
    <w:rsid w:val="00FF5204"/>
    <w:rsid w:val="00FF5648"/>
    <w:rsid w:val="00FF57A0"/>
    <w:rsid w:val="00FF6CB5"/>
    <w:rsid w:val="00FF7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 w:type="paragraph" w:styleId="Bibliography">
    <w:name w:val="Bibliography"/>
    <w:basedOn w:val="Normal"/>
    <w:next w:val="Normal"/>
    <w:uiPriority w:val="37"/>
    <w:unhideWhenUsed/>
    <w:rsid w:val="00F954B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281/zenodo.367600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81883</Words>
  <Characters>466737</Characters>
  <Application>Microsoft Office Word</Application>
  <DocSecurity>0</DocSecurity>
  <Lines>3889</Lines>
  <Paragraphs>10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2</cp:revision>
  <cp:lastPrinted>2023-03-28T18:53:00Z</cp:lastPrinted>
  <dcterms:created xsi:type="dcterms:W3CDTF">2023-04-15T16:45:00Z</dcterms:created>
  <dcterms:modified xsi:type="dcterms:W3CDTF">2023-04-15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79sX7yj"/&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